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F" w14:textId="597F5C60" w:rsidR="00F26B2A" w:rsidRDefault="00343455" w:rsidP="0034345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100" w14:textId="77777777" w:rsidR="007A5A25" w:rsidRDefault="007A5A25" w:rsidP="00471110">
      <w:pPr>
        <w:spacing w:line="360" w:lineRule="auto"/>
        <w:ind w:left="708" w:hanging="708"/>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12" w14:textId="49CC0747" w:rsidR="007A5A25" w:rsidRPr="00343455" w:rsidRDefault="003C014D" w:rsidP="0034345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2EBF78F6"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00AD3030" w:rsidRPr="0039721A">
        <w:rPr>
          <w:rFonts w:ascii="Arial" w:hAnsi="Arial" w:cs="Arial"/>
        </w:rPr>
        <w:t>efetuado</w:t>
      </w:r>
      <w:r w:rsidRPr="0039721A">
        <w:rPr>
          <w:rFonts w:ascii="Arial" w:hAnsi="Arial" w:cs="Arial"/>
        </w:rPr>
        <w:t xml:space="preserve">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20" w14:textId="45ED33C2" w:rsidR="002626CB" w:rsidRPr="00343455" w:rsidRDefault="00BA26C3" w:rsidP="00343455">
      <w:pPr>
        <w:jc w:val="right"/>
        <w:rPr>
          <w:rFonts w:ascii="Arial" w:hAnsi="Arial" w:cs="Arial"/>
        </w:rPr>
        <w:sectPr w:rsidR="002626CB" w:rsidRPr="00343455" w:rsidSect="0043609F">
          <w:footerReference w:type="default" r:id="rId9"/>
          <w:pgSz w:w="11906" w:h="16838"/>
          <w:pgMar w:top="1134" w:right="2126" w:bottom="992" w:left="1264" w:header="709" w:footer="709" w:gutter="0"/>
          <w:cols w:space="708"/>
          <w:docGrid w:linePitch="360"/>
        </w:sectPr>
      </w:pPr>
      <w:r>
        <w:rPr>
          <w:rFonts w:ascii="Arial" w:hAnsi="Arial" w:cs="Arial"/>
        </w:rPr>
        <w:t>Julho</w:t>
      </w:r>
      <w:r w:rsidR="00F26B2A" w:rsidRPr="00F26B2A">
        <w:rPr>
          <w:rFonts w:ascii="Arial" w:hAnsi="Arial" w:cs="Arial"/>
        </w:rPr>
        <w:t xml:space="preserve"> de 201</w:t>
      </w:r>
      <w:r>
        <w:rPr>
          <w:rFonts w:ascii="Arial" w:hAnsi="Arial" w:cs="Arial"/>
        </w:rPr>
        <w:t>7</w:t>
      </w:r>
    </w:p>
    <w:p w14:paraId="0905A128" w14:textId="77777777" w:rsidR="002626CB" w:rsidRPr="00744F4F" w:rsidRDefault="002626CB" w:rsidP="002626CB">
      <w:pPr>
        <w:spacing w:line="360" w:lineRule="auto"/>
        <w:rPr>
          <w:sz w:val="44"/>
        </w:rPr>
      </w:pPr>
      <w:r>
        <w:rPr>
          <w:rFonts w:ascii="Arial" w:hAnsi="Arial" w:cs="Arial"/>
          <w:color w:val="6D6E71"/>
          <w:sz w:val="30"/>
          <w:szCs w:val="30"/>
        </w:rPr>
        <w:lastRenderedPageBreak/>
        <w:t>RESUMO</w:t>
      </w:r>
    </w:p>
    <w:p w14:paraId="0905A129" w14:textId="77777777" w:rsidR="002626CB" w:rsidRDefault="002626CB" w:rsidP="002626CB"/>
    <w:p w14:paraId="0905A12B" w14:textId="3BB6256D" w:rsidR="002626CB" w:rsidRPr="00354B6A" w:rsidRDefault="00C47826" w:rsidP="00F05FA3">
      <w:r w:rsidRPr="00354B6A">
        <w:t>As Tecnologias de Informação</w:t>
      </w:r>
      <w:r w:rsidR="0026161E">
        <w:t xml:space="preserve"> e Comunicação</w:t>
      </w:r>
      <w:r w:rsidRPr="00354B6A">
        <w:t xml:space="preserve"> são, nos dias que correm, uma área com uma </w:t>
      </w:r>
      <w:r w:rsidR="00767563" w:rsidRPr="00354B6A">
        <w:t xml:space="preserve">presença e </w:t>
      </w:r>
      <w:r w:rsidRPr="00354B6A">
        <w:t>importância cada vez maior nos vários setores da indústria. Com as indústrias há procura de otimizar recursos, diminuir custos e aumentar produtividade, a convergência com produtos de TI</w:t>
      </w:r>
      <w:r w:rsidR="0026161E">
        <w:t>C</w:t>
      </w:r>
      <w:r w:rsidRPr="00354B6A">
        <w:t xml:space="preserve"> tem sido cada vez mais natural. </w:t>
      </w:r>
    </w:p>
    <w:p w14:paraId="568258C8" w14:textId="0173BCCC" w:rsidR="00AE71A0" w:rsidRPr="00354B6A" w:rsidRDefault="00767563" w:rsidP="00F05FA3">
      <w:r w:rsidRPr="00354B6A">
        <w:t xml:space="preserve">Este projeto visa desenvolver uma Human-Machine Interface </w:t>
      </w:r>
      <w:r w:rsidR="0026161E">
        <w:t>especificamente adaptada</w:t>
      </w:r>
      <w:r w:rsidR="00AE71A0" w:rsidRPr="00354B6A">
        <w:t xml:space="preserve"> para um equipamento de Fabrico Aditivo, que é um processo também conhecido como impressão a três dimensões e cuja finalidade é produzir um objeto sólido em t</w:t>
      </w:r>
      <w:r w:rsidR="0026161E">
        <w:t xml:space="preserve">rês dimensões proveniente de uma representação </w:t>
      </w:r>
      <w:r w:rsidR="00AE71A0" w:rsidRPr="00354B6A">
        <w:t>digital.</w:t>
      </w:r>
    </w:p>
    <w:p w14:paraId="060B1F61" w14:textId="235FE6B7" w:rsidR="00C47826" w:rsidRPr="00354B6A" w:rsidRDefault="0026161E" w:rsidP="00F05FA3">
      <w:r>
        <w:t xml:space="preserve">Este relatório apresenta </w:t>
      </w:r>
      <w:r w:rsidR="00767563" w:rsidRPr="00354B6A">
        <w:t>a</w:t>
      </w:r>
      <w:r w:rsidR="00C47826" w:rsidRPr="00354B6A">
        <w:t xml:space="preserve"> </w:t>
      </w:r>
      <w:r w:rsidR="00767563" w:rsidRPr="00354B6A">
        <w:t xml:space="preserve">primeira fase do </w:t>
      </w:r>
      <w:r w:rsidR="00C47826" w:rsidRPr="00354B6A">
        <w:t xml:space="preserve">projeto </w:t>
      </w:r>
      <w:r>
        <w:t xml:space="preserve">onde </w:t>
      </w:r>
      <w:r w:rsidR="00767563" w:rsidRPr="00354B6A">
        <w:t xml:space="preserve">é </w:t>
      </w:r>
      <w:r>
        <w:t>apresentado</w:t>
      </w:r>
      <w:r w:rsidR="00767563" w:rsidRPr="00354B6A">
        <w:t xml:space="preserve"> um enquadramento aos </w:t>
      </w:r>
      <w:r>
        <w:t>conceitos fundamentais e trabalhos relacionados</w:t>
      </w:r>
      <w:r w:rsidR="00767563" w:rsidRPr="00354B6A">
        <w:t>, no</w:t>
      </w:r>
      <w:r>
        <w:t>meadamente tópicos relevantes</w:t>
      </w:r>
      <w:r w:rsidR="00767563" w:rsidRPr="00354B6A">
        <w:t xml:space="preserve"> da automação e do desenvolvimento de software</w:t>
      </w:r>
      <w:r w:rsidR="002841CE" w:rsidRPr="00354B6A">
        <w:t xml:space="preserve">, </w:t>
      </w:r>
      <w:r>
        <w:t>bem</w:t>
      </w:r>
      <w:r w:rsidR="002841CE" w:rsidRPr="00354B6A">
        <w:t xml:space="preserve"> como </w:t>
      </w:r>
      <w:r>
        <w:t>d</w:t>
      </w:r>
      <w:r w:rsidR="002841CE" w:rsidRPr="00354B6A">
        <w:t>o Fabrico Aditivo que é o processo físico ao qual está ligado todo o sistema.</w:t>
      </w:r>
      <w:r w:rsidR="00767563" w:rsidRPr="00354B6A">
        <w:t xml:space="preserve"> </w:t>
      </w:r>
      <w:r w:rsidR="002841CE" w:rsidRPr="00354B6A">
        <w:t>É</w:t>
      </w:r>
      <w:r w:rsidR="00767563" w:rsidRPr="00354B6A">
        <w:t xml:space="preserve"> </w:t>
      </w:r>
      <w:r>
        <w:t>apresentado</w:t>
      </w:r>
      <w:r w:rsidR="00767563" w:rsidRPr="00354B6A">
        <w:t xml:space="preserve"> também </w:t>
      </w:r>
      <w:r w:rsidR="00C47826" w:rsidRPr="00354B6A">
        <w:t xml:space="preserve">um estudo acerca de </w:t>
      </w:r>
      <w:r w:rsidR="00351447">
        <w:t xml:space="preserve">algumas </w:t>
      </w:r>
      <w:r w:rsidR="00C47826" w:rsidRPr="00354B6A">
        <w:t>abordagens existentes</w:t>
      </w:r>
      <w:r w:rsidR="00E56020">
        <w:t xml:space="preserve"> </w:t>
      </w:r>
      <w:r w:rsidR="00351447">
        <w:t xml:space="preserve">respeitantes á integração </w:t>
      </w:r>
      <w:r w:rsidR="00E56020">
        <w:t>de desenvolvimento de software com projetos de automação</w:t>
      </w:r>
      <w:r w:rsidR="005F441B">
        <w:t>,</w:t>
      </w:r>
      <w:r w:rsidR="00E56020">
        <w:t xml:space="preserve"> </w:t>
      </w:r>
      <w:r w:rsidR="005F441B">
        <w:t>cuja convergência</w:t>
      </w:r>
      <w:r w:rsidR="00351447">
        <w:t xml:space="preserve"> resulta em soluções inovadoras e numa valorização do produto final.</w:t>
      </w:r>
      <w:r w:rsidR="00767563" w:rsidRPr="00354B6A">
        <w:t xml:space="preserve"> </w:t>
      </w:r>
      <w:r>
        <w:t>Finalmente é discutida uma</w:t>
      </w:r>
      <w:r w:rsidR="00767563" w:rsidRPr="00354B6A">
        <w:t xml:space="preserve"> proposta de </w:t>
      </w:r>
      <w:r w:rsidR="0065517C">
        <w:t>desenvolvimento</w:t>
      </w:r>
      <w:r w:rsidR="00767563" w:rsidRPr="00354B6A">
        <w:t xml:space="preserve"> para a próxima fase do projeto, partindo como base de um prot</w:t>
      </w:r>
      <w:r w:rsidR="0033748E" w:rsidRPr="00354B6A">
        <w:t>ótipo funcional já desenvolvido que valida o design e as tecnologias utilizadas.</w:t>
      </w: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Pr="0047209D" w:rsidRDefault="00BA26C3" w:rsidP="002626CB">
      <w:pPr>
        <w:rPr>
          <w:lang w:val="en-US"/>
        </w:rPr>
      </w:pPr>
      <w:r w:rsidRPr="0047209D">
        <w:rPr>
          <w:lang w:val="en-US"/>
        </w:rPr>
        <w:t>Julho</w:t>
      </w:r>
      <w:r w:rsidR="002626CB" w:rsidRPr="0047209D">
        <w:rPr>
          <w:lang w:val="en-US"/>
        </w:rPr>
        <w:t xml:space="preserve"> de 201</w:t>
      </w:r>
      <w:r w:rsidRPr="0047209D">
        <w:rPr>
          <w:lang w:val="en-US"/>
        </w:rPr>
        <w:t>7</w:t>
      </w:r>
    </w:p>
    <w:p w14:paraId="0905A131" w14:textId="77777777" w:rsidR="002626CB" w:rsidRPr="0047209D" w:rsidRDefault="002626CB" w:rsidP="002626CB">
      <w:pPr>
        <w:rPr>
          <w:rFonts w:ascii="Arial" w:hAnsi="Arial" w:cs="Arial"/>
          <w:sz w:val="20"/>
          <w:szCs w:val="20"/>
          <w:lang w:val="en-US"/>
        </w:rPr>
      </w:pPr>
    </w:p>
    <w:p w14:paraId="0905A132" w14:textId="77777777" w:rsidR="002626CB" w:rsidRPr="0047209D" w:rsidRDefault="002626CB" w:rsidP="002626CB">
      <w:pPr>
        <w:rPr>
          <w:lang w:val="en-US"/>
        </w:rPr>
      </w:pPr>
    </w:p>
    <w:p w14:paraId="0905A133" w14:textId="77777777"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lastRenderedPageBreak/>
        <w:t>ABSTRACT</w:t>
      </w:r>
    </w:p>
    <w:p w14:paraId="0905A13B" w14:textId="77777777" w:rsidR="002626CB" w:rsidRPr="0047209D" w:rsidRDefault="002626CB" w:rsidP="002626CB">
      <w:pPr>
        <w:rPr>
          <w:lang w:val="en-US"/>
        </w:rPr>
      </w:pPr>
    </w:p>
    <w:p w14:paraId="509AEA75" w14:textId="77777777" w:rsidR="003A6DF6" w:rsidRPr="00652F6E" w:rsidRDefault="003A6DF6" w:rsidP="00F05FA3">
      <w:pPr>
        <w:rPr>
          <w:lang w:val="en-US"/>
        </w:rPr>
      </w:pPr>
      <w:r w:rsidRPr="00652F6E">
        <w:rPr>
          <w:lang w:val="en-US"/>
        </w:rPr>
        <w:t>Information and Communication Technologies are, nowadays, a field with a huge and very important presence in several industry sectors.</w:t>
      </w:r>
    </w:p>
    <w:p w14:paraId="62216AEF" w14:textId="77777777" w:rsidR="003A6DF6" w:rsidRPr="00652F6E" w:rsidRDefault="003A6DF6" w:rsidP="00F05FA3">
      <w:pPr>
        <w:rPr>
          <w:lang w:val="en-US"/>
        </w:rPr>
      </w:pPr>
      <w:r w:rsidRPr="00652F6E">
        <w:rPr>
          <w:lang w:val="en-US"/>
        </w:rPr>
        <w:t>With the industry always seeking resource optimization, costs decreasing and productivity increasing, the convergence with ICT products has been becoming more natural.</w:t>
      </w:r>
    </w:p>
    <w:p w14:paraId="37104A43" w14:textId="77777777" w:rsidR="003A6DF6" w:rsidRPr="00652F6E" w:rsidRDefault="003A6DF6" w:rsidP="00F05FA3">
      <w:pPr>
        <w:rPr>
          <w:lang w:val="en-US"/>
        </w:rPr>
      </w:pPr>
      <w:r w:rsidRPr="00652F6E">
        <w:rPr>
          <w:lang w:val="en-US"/>
        </w:rPr>
        <w:t>This project aims to develop a Human-Machine Interface specifically adapted to an Addictive Manufacturing equipment. Additive Manufacturing is also known as 3d printing, and its purpose is to create solid objects in three dimensions starting from a digital representation.</w:t>
      </w:r>
    </w:p>
    <w:p w14:paraId="06FDB45A" w14:textId="77777777" w:rsidR="003A6DF6" w:rsidRPr="00652F6E" w:rsidRDefault="003A6DF6" w:rsidP="00F05FA3">
      <w:pPr>
        <w:rPr>
          <w:lang w:val="en-US"/>
        </w:rPr>
      </w:pPr>
      <w:r w:rsidRPr="00652F6E">
        <w:rPr>
          <w:lang w:val="en-US"/>
        </w:rPr>
        <w:t>This report presents the first stage of the project where an introduction about the most important subjects and related work is presented, namely relevant topics regarding the automation, software development and additive manufacturing process itself. It is also presented a study about some existent approaches concerning the integration of software development in automation projects. This convergence results in innovative solutions and an increased product value.</w:t>
      </w:r>
    </w:p>
    <w:p w14:paraId="0905A13F" w14:textId="6B06D002" w:rsidR="002626CB" w:rsidRPr="0065517C" w:rsidRDefault="003A6DF6" w:rsidP="002626CB">
      <w:pPr>
        <w:rPr>
          <w:lang w:val="en-US"/>
        </w:rPr>
      </w:pPr>
      <w:r w:rsidRPr="00652F6E">
        <w:rPr>
          <w:lang w:val="en-US"/>
        </w:rPr>
        <w:t xml:space="preserve">Finally, a development proposal is discussed for the next stage of the project and a functional prototype that is already developed is presented. </w:t>
      </w:r>
      <w:r w:rsidRPr="00F05FA3">
        <w:t>This prototype validates the design and used technologies.</w:t>
      </w:r>
    </w:p>
    <w:p w14:paraId="0905A140" w14:textId="77777777" w:rsidR="002626CB" w:rsidRPr="0065517C" w:rsidRDefault="002626CB" w:rsidP="002626CB">
      <w:pPr>
        <w:rPr>
          <w:szCs w:val="26"/>
          <w:lang w:val="en-US"/>
        </w:rPr>
      </w:pPr>
    </w:p>
    <w:p w14:paraId="0905A141" w14:textId="77777777" w:rsidR="002626CB" w:rsidRPr="003A6DF6" w:rsidRDefault="002626CB" w:rsidP="002626CB">
      <w:pPr>
        <w:rPr>
          <w:lang w:val="en-US"/>
        </w:rPr>
      </w:pPr>
    </w:p>
    <w:p w14:paraId="0905A142" w14:textId="5DF8061C" w:rsidR="00576A4F" w:rsidRPr="003A6DF6" w:rsidRDefault="0065517C" w:rsidP="002626CB">
      <w:pPr>
        <w:rPr>
          <w:lang w:val="en-US"/>
        </w:rPr>
      </w:pPr>
      <w:r w:rsidRPr="003A6DF6">
        <w:rPr>
          <w:lang w:val="en-US"/>
        </w:rPr>
        <w:t>July</w:t>
      </w:r>
      <w:r w:rsidR="002626CB" w:rsidRPr="003A6DF6">
        <w:rPr>
          <w:lang w:val="en-US"/>
        </w:rPr>
        <w:t xml:space="preserve"> 201</w:t>
      </w:r>
      <w:r w:rsidR="00BA26C3" w:rsidRPr="003A6DF6">
        <w:rPr>
          <w:lang w:val="en-US"/>
        </w:rPr>
        <w:t>7</w:t>
      </w:r>
    </w:p>
    <w:p w14:paraId="0905A143" w14:textId="77777777" w:rsidR="002626CB" w:rsidRPr="003A6DF6" w:rsidRDefault="002626CB" w:rsidP="00AA60D4">
      <w:pPr>
        <w:rPr>
          <w:lang w:val="en-US"/>
        </w:rPr>
      </w:pPr>
    </w:p>
    <w:p w14:paraId="0905A144" w14:textId="77777777" w:rsidR="004A6464" w:rsidRPr="003A6DF6" w:rsidRDefault="004A6464">
      <w:pPr>
        <w:pStyle w:val="Cabealhodondice"/>
        <w:rPr>
          <w:smallCaps w:val="0"/>
          <w:spacing w:val="0"/>
          <w:sz w:val="24"/>
          <w:szCs w:val="24"/>
          <w:lang w:val="en-US" w:bidi="ar-SA"/>
        </w:rPr>
        <w:sectPr w:rsidR="004A6464" w:rsidRPr="003A6DF6"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Pr="003A6DF6" w:rsidRDefault="004A6464">
      <w:pPr>
        <w:pStyle w:val="Cabealhodondice"/>
        <w:rPr>
          <w:smallCaps w:val="0"/>
          <w:spacing w:val="0"/>
          <w:sz w:val="24"/>
          <w:szCs w:val="24"/>
          <w:lang w:val="en-US" w:bidi="ar-SA"/>
        </w:rPr>
      </w:pPr>
    </w:p>
    <w:p w14:paraId="0905A146" w14:textId="77777777" w:rsidR="004A6464" w:rsidRPr="003A6DF6" w:rsidRDefault="004A6464">
      <w:pPr>
        <w:pStyle w:val="Cabealhodondice"/>
        <w:rPr>
          <w:smallCaps w:val="0"/>
          <w:spacing w:val="0"/>
          <w:sz w:val="24"/>
          <w:szCs w:val="24"/>
          <w:lang w:val="en-US"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Pr="003A6DF6" w:rsidRDefault="003B1627">
          <w:pPr>
            <w:pStyle w:val="Cabealhodondice"/>
            <w:rPr>
              <w:lang w:val="en-US"/>
            </w:rPr>
          </w:pPr>
          <w:r w:rsidRPr="003A6DF6">
            <w:rPr>
              <w:lang w:val="en-US"/>
            </w:rPr>
            <w:t>Conteúdo</w:t>
          </w:r>
        </w:p>
        <w:p w14:paraId="63EFE60E" w14:textId="117F03DE" w:rsidR="00B7616E" w:rsidRDefault="003B1627">
          <w:pPr>
            <w:pStyle w:val="ndice1"/>
            <w:rPr>
              <w:rFonts w:eastAsiaTheme="minorEastAsia" w:cstheme="minorBidi"/>
              <w:noProof/>
              <w:sz w:val="22"/>
              <w:szCs w:val="22"/>
              <w:lang w:eastAsia="pt-PT"/>
            </w:rPr>
          </w:pPr>
          <w:r>
            <w:fldChar w:fldCharType="begin"/>
          </w:r>
          <w:r>
            <w:instrText xml:space="preserve"> TOC \o "1-3" \h \z \u </w:instrText>
          </w:r>
          <w:r>
            <w:fldChar w:fldCharType="separate"/>
          </w:r>
          <w:hyperlink w:anchor="_Toc508706290" w:history="1">
            <w:r w:rsidR="00B7616E" w:rsidRPr="003650B5">
              <w:rPr>
                <w:rStyle w:val="Hiperligao"/>
                <w:noProof/>
              </w:rPr>
              <w:t>1. Introdução</w:t>
            </w:r>
            <w:r w:rsidR="00B7616E">
              <w:rPr>
                <w:noProof/>
                <w:webHidden/>
              </w:rPr>
              <w:tab/>
            </w:r>
            <w:r w:rsidR="00B7616E">
              <w:rPr>
                <w:noProof/>
                <w:webHidden/>
              </w:rPr>
              <w:fldChar w:fldCharType="begin"/>
            </w:r>
            <w:r w:rsidR="00B7616E">
              <w:rPr>
                <w:noProof/>
                <w:webHidden/>
              </w:rPr>
              <w:instrText xml:space="preserve"> PAGEREF _Toc508706290 \h </w:instrText>
            </w:r>
            <w:r w:rsidR="00B7616E">
              <w:rPr>
                <w:noProof/>
                <w:webHidden/>
              </w:rPr>
            </w:r>
            <w:r w:rsidR="00B7616E">
              <w:rPr>
                <w:noProof/>
                <w:webHidden/>
              </w:rPr>
              <w:fldChar w:fldCharType="separate"/>
            </w:r>
            <w:r w:rsidR="00B7616E">
              <w:rPr>
                <w:noProof/>
                <w:webHidden/>
              </w:rPr>
              <w:t>1</w:t>
            </w:r>
            <w:r w:rsidR="00B7616E">
              <w:rPr>
                <w:noProof/>
                <w:webHidden/>
              </w:rPr>
              <w:fldChar w:fldCharType="end"/>
            </w:r>
          </w:hyperlink>
        </w:p>
        <w:p w14:paraId="0559996E" w14:textId="3A24A83B" w:rsidR="00B7616E" w:rsidRDefault="0063646A">
          <w:pPr>
            <w:pStyle w:val="ndice2"/>
            <w:rPr>
              <w:rFonts w:eastAsiaTheme="minorEastAsia" w:cstheme="minorBidi"/>
              <w:noProof/>
              <w:sz w:val="22"/>
              <w:szCs w:val="22"/>
              <w:lang w:eastAsia="pt-PT"/>
            </w:rPr>
          </w:pPr>
          <w:hyperlink w:anchor="_Toc508706291" w:history="1">
            <w:r w:rsidR="00B7616E" w:rsidRPr="003650B5">
              <w:rPr>
                <w:rStyle w:val="Hiperligao"/>
                <w:noProof/>
              </w:rPr>
              <w:t>1.1 Contexto e Motivação</w:t>
            </w:r>
            <w:r w:rsidR="00B7616E">
              <w:rPr>
                <w:noProof/>
                <w:webHidden/>
              </w:rPr>
              <w:tab/>
            </w:r>
            <w:r w:rsidR="00B7616E">
              <w:rPr>
                <w:noProof/>
                <w:webHidden/>
              </w:rPr>
              <w:fldChar w:fldCharType="begin"/>
            </w:r>
            <w:r w:rsidR="00B7616E">
              <w:rPr>
                <w:noProof/>
                <w:webHidden/>
              </w:rPr>
              <w:instrText xml:space="preserve"> PAGEREF _Toc508706291 \h </w:instrText>
            </w:r>
            <w:r w:rsidR="00B7616E">
              <w:rPr>
                <w:noProof/>
                <w:webHidden/>
              </w:rPr>
            </w:r>
            <w:r w:rsidR="00B7616E">
              <w:rPr>
                <w:noProof/>
                <w:webHidden/>
              </w:rPr>
              <w:fldChar w:fldCharType="separate"/>
            </w:r>
            <w:r w:rsidR="00B7616E">
              <w:rPr>
                <w:noProof/>
                <w:webHidden/>
              </w:rPr>
              <w:t>1</w:t>
            </w:r>
            <w:r w:rsidR="00B7616E">
              <w:rPr>
                <w:noProof/>
                <w:webHidden/>
              </w:rPr>
              <w:fldChar w:fldCharType="end"/>
            </w:r>
          </w:hyperlink>
        </w:p>
        <w:p w14:paraId="595FCB7B" w14:textId="00E1F2F2" w:rsidR="00B7616E" w:rsidRDefault="0063646A">
          <w:pPr>
            <w:pStyle w:val="ndice2"/>
            <w:rPr>
              <w:rFonts w:eastAsiaTheme="minorEastAsia" w:cstheme="minorBidi"/>
              <w:noProof/>
              <w:sz w:val="22"/>
              <w:szCs w:val="22"/>
              <w:lang w:eastAsia="pt-PT"/>
            </w:rPr>
          </w:pPr>
          <w:hyperlink w:anchor="_Toc508706292" w:history="1">
            <w:r w:rsidR="00B7616E" w:rsidRPr="003650B5">
              <w:rPr>
                <w:rStyle w:val="Hiperligao"/>
                <w:noProof/>
              </w:rPr>
              <w:t>1.2 Problema</w:t>
            </w:r>
            <w:r w:rsidR="00B7616E">
              <w:rPr>
                <w:noProof/>
                <w:webHidden/>
              </w:rPr>
              <w:tab/>
            </w:r>
            <w:r w:rsidR="00B7616E">
              <w:rPr>
                <w:noProof/>
                <w:webHidden/>
              </w:rPr>
              <w:fldChar w:fldCharType="begin"/>
            </w:r>
            <w:r w:rsidR="00B7616E">
              <w:rPr>
                <w:noProof/>
                <w:webHidden/>
              </w:rPr>
              <w:instrText xml:space="preserve"> PAGEREF _Toc508706292 \h </w:instrText>
            </w:r>
            <w:r w:rsidR="00B7616E">
              <w:rPr>
                <w:noProof/>
                <w:webHidden/>
              </w:rPr>
            </w:r>
            <w:r w:rsidR="00B7616E">
              <w:rPr>
                <w:noProof/>
                <w:webHidden/>
              </w:rPr>
              <w:fldChar w:fldCharType="separate"/>
            </w:r>
            <w:r w:rsidR="00B7616E">
              <w:rPr>
                <w:noProof/>
                <w:webHidden/>
              </w:rPr>
              <w:t>3</w:t>
            </w:r>
            <w:r w:rsidR="00B7616E">
              <w:rPr>
                <w:noProof/>
                <w:webHidden/>
              </w:rPr>
              <w:fldChar w:fldCharType="end"/>
            </w:r>
          </w:hyperlink>
        </w:p>
        <w:p w14:paraId="4B0E0234" w14:textId="3D0AEAA9" w:rsidR="00B7616E" w:rsidRDefault="0063646A">
          <w:pPr>
            <w:pStyle w:val="ndice2"/>
            <w:rPr>
              <w:rFonts w:eastAsiaTheme="minorEastAsia" w:cstheme="minorBidi"/>
              <w:noProof/>
              <w:sz w:val="22"/>
              <w:szCs w:val="22"/>
              <w:lang w:eastAsia="pt-PT"/>
            </w:rPr>
          </w:pPr>
          <w:hyperlink w:anchor="_Toc508706293" w:history="1">
            <w:r w:rsidR="00B7616E" w:rsidRPr="003650B5">
              <w:rPr>
                <w:rStyle w:val="Hiperligao"/>
                <w:noProof/>
              </w:rPr>
              <w:t>1.3 Objetivos</w:t>
            </w:r>
            <w:r w:rsidR="00B7616E">
              <w:rPr>
                <w:noProof/>
                <w:webHidden/>
              </w:rPr>
              <w:tab/>
            </w:r>
            <w:r w:rsidR="00B7616E">
              <w:rPr>
                <w:noProof/>
                <w:webHidden/>
              </w:rPr>
              <w:fldChar w:fldCharType="begin"/>
            </w:r>
            <w:r w:rsidR="00B7616E">
              <w:rPr>
                <w:noProof/>
                <w:webHidden/>
              </w:rPr>
              <w:instrText xml:space="preserve"> PAGEREF _Toc508706293 \h </w:instrText>
            </w:r>
            <w:r w:rsidR="00B7616E">
              <w:rPr>
                <w:noProof/>
                <w:webHidden/>
              </w:rPr>
            </w:r>
            <w:r w:rsidR="00B7616E">
              <w:rPr>
                <w:noProof/>
                <w:webHidden/>
              </w:rPr>
              <w:fldChar w:fldCharType="separate"/>
            </w:r>
            <w:r w:rsidR="00B7616E">
              <w:rPr>
                <w:noProof/>
                <w:webHidden/>
              </w:rPr>
              <w:t>4</w:t>
            </w:r>
            <w:r w:rsidR="00B7616E">
              <w:rPr>
                <w:noProof/>
                <w:webHidden/>
              </w:rPr>
              <w:fldChar w:fldCharType="end"/>
            </w:r>
          </w:hyperlink>
        </w:p>
        <w:p w14:paraId="73775A88" w14:textId="3435F5FA" w:rsidR="00B7616E" w:rsidRDefault="0063646A">
          <w:pPr>
            <w:pStyle w:val="ndice2"/>
            <w:rPr>
              <w:rFonts w:eastAsiaTheme="minorEastAsia" w:cstheme="minorBidi"/>
              <w:noProof/>
              <w:sz w:val="22"/>
              <w:szCs w:val="22"/>
              <w:lang w:eastAsia="pt-PT"/>
            </w:rPr>
          </w:pPr>
          <w:hyperlink w:anchor="_Toc508706294" w:history="1">
            <w:r w:rsidR="00B7616E" w:rsidRPr="003650B5">
              <w:rPr>
                <w:rStyle w:val="Hiperligao"/>
                <w:noProof/>
              </w:rPr>
              <w:t>1.4 Estrutura do Documento</w:t>
            </w:r>
            <w:r w:rsidR="00B7616E">
              <w:rPr>
                <w:noProof/>
                <w:webHidden/>
              </w:rPr>
              <w:tab/>
            </w:r>
            <w:r w:rsidR="00B7616E">
              <w:rPr>
                <w:noProof/>
                <w:webHidden/>
              </w:rPr>
              <w:fldChar w:fldCharType="begin"/>
            </w:r>
            <w:r w:rsidR="00B7616E">
              <w:rPr>
                <w:noProof/>
                <w:webHidden/>
              </w:rPr>
              <w:instrText xml:space="preserve"> PAGEREF _Toc508706294 \h </w:instrText>
            </w:r>
            <w:r w:rsidR="00B7616E">
              <w:rPr>
                <w:noProof/>
                <w:webHidden/>
              </w:rPr>
            </w:r>
            <w:r w:rsidR="00B7616E">
              <w:rPr>
                <w:noProof/>
                <w:webHidden/>
              </w:rPr>
              <w:fldChar w:fldCharType="separate"/>
            </w:r>
            <w:r w:rsidR="00B7616E">
              <w:rPr>
                <w:noProof/>
                <w:webHidden/>
              </w:rPr>
              <w:t>5</w:t>
            </w:r>
            <w:r w:rsidR="00B7616E">
              <w:rPr>
                <w:noProof/>
                <w:webHidden/>
              </w:rPr>
              <w:fldChar w:fldCharType="end"/>
            </w:r>
          </w:hyperlink>
        </w:p>
        <w:p w14:paraId="44D904D9" w14:textId="2D749638" w:rsidR="00B7616E" w:rsidRDefault="0063646A">
          <w:pPr>
            <w:pStyle w:val="ndice1"/>
            <w:rPr>
              <w:rFonts w:eastAsiaTheme="minorEastAsia" w:cstheme="minorBidi"/>
              <w:noProof/>
              <w:sz w:val="22"/>
              <w:szCs w:val="22"/>
              <w:lang w:eastAsia="pt-PT"/>
            </w:rPr>
          </w:pPr>
          <w:hyperlink w:anchor="_Toc508706295" w:history="1">
            <w:r w:rsidR="00B7616E" w:rsidRPr="003650B5">
              <w:rPr>
                <w:rStyle w:val="Hiperligao"/>
                <w:noProof/>
              </w:rPr>
              <w:t>2. Estado da Arte</w:t>
            </w:r>
            <w:r w:rsidR="00B7616E">
              <w:rPr>
                <w:noProof/>
                <w:webHidden/>
              </w:rPr>
              <w:tab/>
            </w:r>
            <w:r w:rsidR="00B7616E">
              <w:rPr>
                <w:noProof/>
                <w:webHidden/>
              </w:rPr>
              <w:fldChar w:fldCharType="begin"/>
            </w:r>
            <w:r w:rsidR="00B7616E">
              <w:rPr>
                <w:noProof/>
                <w:webHidden/>
              </w:rPr>
              <w:instrText xml:space="preserve"> PAGEREF _Toc508706295 \h </w:instrText>
            </w:r>
            <w:r w:rsidR="00B7616E">
              <w:rPr>
                <w:noProof/>
                <w:webHidden/>
              </w:rPr>
            </w:r>
            <w:r w:rsidR="00B7616E">
              <w:rPr>
                <w:noProof/>
                <w:webHidden/>
              </w:rPr>
              <w:fldChar w:fldCharType="separate"/>
            </w:r>
            <w:r w:rsidR="00B7616E">
              <w:rPr>
                <w:noProof/>
                <w:webHidden/>
              </w:rPr>
              <w:t>6</w:t>
            </w:r>
            <w:r w:rsidR="00B7616E">
              <w:rPr>
                <w:noProof/>
                <w:webHidden/>
              </w:rPr>
              <w:fldChar w:fldCharType="end"/>
            </w:r>
          </w:hyperlink>
        </w:p>
        <w:p w14:paraId="549BD2F8" w14:textId="3D99C20B" w:rsidR="00B7616E" w:rsidRDefault="0063646A">
          <w:pPr>
            <w:pStyle w:val="ndice2"/>
            <w:rPr>
              <w:rFonts w:eastAsiaTheme="minorEastAsia" w:cstheme="minorBidi"/>
              <w:noProof/>
              <w:sz w:val="22"/>
              <w:szCs w:val="22"/>
              <w:lang w:eastAsia="pt-PT"/>
            </w:rPr>
          </w:pPr>
          <w:hyperlink w:anchor="_Toc508706296" w:history="1">
            <w:r w:rsidR="00B7616E" w:rsidRPr="003650B5">
              <w:rPr>
                <w:rStyle w:val="Hiperligao"/>
                <w:noProof/>
              </w:rPr>
              <w:t>2.1 Introdução</w:t>
            </w:r>
            <w:r w:rsidR="00B7616E">
              <w:rPr>
                <w:noProof/>
                <w:webHidden/>
              </w:rPr>
              <w:tab/>
            </w:r>
            <w:r w:rsidR="00B7616E">
              <w:rPr>
                <w:noProof/>
                <w:webHidden/>
              </w:rPr>
              <w:fldChar w:fldCharType="begin"/>
            </w:r>
            <w:r w:rsidR="00B7616E">
              <w:rPr>
                <w:noProof/>
                <w:webHidden/>
              </w:rPr>
              <w:instrText xml:space="preserve"> PAGEREF _Toc508706296 \h </w:instrText>
            </w:r>
            <w:r w:rsidR="00B7616E">
              <w:rPr>
                <w:noProof/>
                <w:webHidden/>
              </w:rPr>
            </w:r>
            <w:r w:rsidR="00B7616E">
              <w:rPr>
                <w:noProof/>
                <w:webHidden/>
              </w:rPr>
              <w:fldChar w:fldCharType="separate"/>
            </w:r>
            <w:r w:rsidR="00B7616E">
              <w:rPr>
                <w:noProof/>
                <w:webHidden/>
              </w:rPr>
              <w:t>6</w:t>
            </w:r>
            <w:r w:rsidR="00B7616E">
              <w:rPr>
                <w:noProof/>
                <w:webHidden/>
              </w:rPr>
              <w:fldChar w:fldCharType="end"/>
            </w:r>
          </w:hyperlink>
        </w:p>
        <w:p w14:paraId="78F961A3" w14:textId="4487EA42" w:rsidR="00B7616E" w:rsidRDefault="0063646A">
          <w:pPr>
            <w:pStyle w:val="ndice2"/>
            <w:rPr>
              <w:rFonts w:eastAsiaTheme="minorEastAsia" w:cstheme="minorBidi"/>
              <w:noProof/>
              <w:sz w:val="22"/>
              <w:szCs w:val="22"/>
              <w:lang w:eastAsia="pt-PT"/>
            </w:rPr>
          </w:pPr>
          <w:hyperlink w:anchor="_Toc508706297" w:history="1">
            <w:r w:rsidR="00B7616E" w:rsidRPr="003650B5">
              <w:rPr>
                <w:rStyle w:val="Hiperligao"/>
                <w:noProof/>
              </w:rPr>
              <w:t>2.2 Automação</w:t>
            </w:r>
            <w:r w:rsidR="00B7616E">
              <w:rPr>
                <w:noProof/>
                <w:webHidden/>
              </w:rPr>
              <w:tab/>
            </w:r>
            <w:r w:rsidR="00B7616E">
              <w:rPr>
                <w:noProof/>
                <w:webHidden/>
              </w:rPr>
              <w:fldChar w:fldCharType="begin"/>
            </w:r>
            <w:r w:rsidR="00B7616E">
              <w:rPr>
                <w:noProof/>
                <w:webHidden/>
              </w:rPr>
              <w:instrText xml:space="preserve"> PAGEREF _Toc508706297 \h </w:instrText>
            </w:r>
            <w:r w:rsidR="00B7616E">
              <w:rPr>
                <w:noProof/>
                <w:webHidden/>
              </w:rPr>
            </w:r>
            <w:r w:rsidR="00B7616E">
              <w:rPr>
                <w:noProof/>
                <w:webHidden/>
              </w:rPr>
              <w:fldChar w:fldCharType="separate"/>
            </w:r>
            <w:r w:rsidR="00B7616E">
              <w:rPr>
                <w:noProof/>
                <w:webHidden/>
              </w:rPr>
              <w:t>6</w:t>
            </w:r>
            <w:r w:rsidR="00B7616E">
              <w:rPr>
                <w:noProof/>
                <w:webHidden/>
              </w:rPr>
              <w:fldChar w:fldCharType="end"/>
            </w:r>
          </w:hyperlink>
        </w:p>
        <w:p w14:paraId="1223997D" w14:textId="5B2E489C" w:rsidR="00B7616E" w:rsidRDefault="0063646A">
          <w:pPr>
            <w:pStyle w:val="ndice3"/>
            <w:rPr>
              <w:rFonts w:eastAsiaTheme="minorEastAsia" w:cstheme="minorBidi"/>
              <w:noProof/>
              <w:sz w:val="22"/>
              <w:szCs w:val="22"/>
              <w:lang w:eastAsia="pt-PT"/>
            </w:rPr>
          </w:pPr>
          <w:hyperlink w:anchor="_Toc508706298" w:history="1">
            <w:r w:rsidR="00B7616E" w:rsidRPr="003650B5">
              <w:rPr>
                <w:rStyle w:val="Hiperligao"/>
                <w:noProof/>
              </w:rPr>
              <w:t>2.2.1 História</w:t>
            </w:r>
            <w:r w:rsidR="00B7616E">
              <w:rPr>
                <w:noProof/>
                <w:webHidden/>
              </w:rPr>
              <w:tab/>
            </w:r>
            <w:r w:rsidR="00B7616E">
              <w:rPr>
                <w:noProof/>
                <w:webHidden/>
              </w:rPr>
              <w:fldChar w:fldCharType="begin"/>
            </w:r>
            <w:r w:rsidR="00B7616E">
              <w:rPr>
                <w:noProof/>
                <w:webHidden/>
              </w:rPr>
              <w:instrText xml:space="preserve"> PAGEREF _Toc508706298 \h </w:instrText>
            </w:r>
            <w:r w:rsidR="00B7616E">
              <w:rPr>
                <w:noProof/>
                <w:webHidden/>
              </w:rPr>
            </w:r>
            <w:r w:rsidR="00B7616E">
              <w:rPr>
                <w:noProof/>
                <w:webHidden/>
              </w:rPr>
              <w:fldChar w:fldCharType="separate"/>
            </w:r>
            <w:r w:rsidR="00B7616E">
              <w:rPr>
                <w:noProof/>
                <w:webHidden/>
              </w:rPr>
              <w:t>7</w:t>
            </w:r>
            <w:r w:rsidR="00B7616E">
              <w:rPr>
                <w:noProof/>
                <w:webHidden/>
              </w:rPr>
              <w:fldChar w:fldCharType="end"/>
            </w:r>
          </w:hyperlink>
        </w:p>
        <w:p w14:paraId="7AC3F9D8" w14:textId="106DD6D8" w:rsidR="00B7616E" w:rsidRDefault="0063646A">
          <w:pPr>
            <w:pStyle w:val="ndice3"/>
            <w:rPr>
              <w:rFonts w:eastAsiaTheme="minorEastAsia" w:cstheme="minorBidi"/>
              <w:noProof/>
              <w:sz w:val="22"/>
              <w:szCs w:val="22"/>
              <w:lang w:eastAsia="pt-PT"/>
            </w:rPr>
          </w:pPr>
          <w:hyperlink w:anchor="_Toc508706299" w:history="1">
            <w:r w:rsidR="00B7616E" w:rsidRPr="003650B5">
              <w:rPr>
                <w:rStyle w:val="Hiperligao"/>
                <w:noProof/>
              </w:rPr>
              <w:t>2.2.2 Objetivos</w:t>
            </w:r>
            <w:r w:rsidR="00B7616E">
              <w:rPr>
                <w:noProof/>
                <w:webHidden/>
              </w:rPr>
              <w:tab/>
            </w:r>
            <w:r w:rsidR="00B7616E">
              <w:rPr>
                <w:noProof/>
                <w:webHidden/>
              </w:rPr>
              <w:fldChar w:fldCharType="begin"/>
            </w:r>
            <w:r w:rsidR="00B7616E">
              <w:rPr>
                <w:noProof/>
                <w:webHidden/>
              </w:rPr>
              <w:instrText xml:space="preserve"> PAGEREF _Toc508706299 \h </w:instrText>
            </w:r>
            <w:r w:rsidR="00B7616E">
              <w:rPr>
                <w:noProof/>
                <w:webHidden/>
              </w:rPr>
            </w:r>
            <w:r w:rsidR="00B7616E">
              <w:rPr>
                <w:noProof/>
                <w:webHidden/>
              </w:rPr>
              <w:fldChar w:fldCharType="separate"/>
            </w:r>
            <w:r w:rsidR="00B7616E">
              <w:rPr>
                <w:noProof/>
                <w:webHidden/>
              </w:rPr>
              <w:t>8</w:t>
            </w:r>
            <w:r w:rsidR="00B7616E">
              <w:rPr>
                <w:noProof/>
                <w:webHidden/>
              </w:rPr>
              <w:fldChar w:fldCharType="end"/>
            </w:r>
          </w:hyperlink>
        </w:p>
        <w:p w14:paraId="4B54BE77" w14:textId="4CD60454" w:rsidR="00B7616E" w:rsidRDefault="0063646A">
          <w:pPr>
            <w:pStyle w:val="ndice3"/>
            <w:rPr>
              <w:rFonts w:eastAsiaTheme="minorEastAsia" w:cstheme="minorBidi"/>
              <w:noProof/>
              <w:sz w:val="22"/>
              <w:szCs w:val="22"/>
              <w:lang w:eastAsia="pt-PT"/>
            </w:rPr>
          </w:pPr>
          <w:hyperlink w:anchor="_Toc508706300" w:history="1">
            <w:r w:rsidR="00B7616E" w:rsidRPr="003650B5">
              <w:rPr>
                <w:rStyle w:val="Hiperligao"/>
                <w:noProof/>
              </w:rPr>
              <w:t>2.2.3 Componentes</w:t>
            </w:r>
            <w:r w:rsidR="00B7616E">
              <w:rPr>
                <w:noProof/>
                <w:webHidden/>
              </w:rPr>
              <w:tab/>
            </w:r>
            <w:r w:rsidR="00B7616E">
              <w:rPr>
                <w:noProof/>
                <w:webHidden/>
              </w:rPr>
              <w:fldChar w:fldCharType="begin"/>
            </w:r>
            <w:r w:rsidR="00B7616E">
              <w:rPr>
                <w:noProof/>
                <w:webHidden/>
              </w:rPr>
              <w:instrText xml:space="preserve"> PAGEREF _Toc508706300 \h </w:instrText>
            </w:r>
            <w:r w:rsidR="00B7616E">
              <w:rPr>
                <w:noProof/>
                <w:webHidden/>
              </w:rPr>
            </w:r>
            <w:r w:rsidR="00B7616E">
              <w:rPr>
                <w:noProof/>
                <w:webHidden/>
              </w:rPr>
              <w:fldChar w:fldCharType="separate"/>
            </w:r>
            <w:r w:rsidR="00B7616E">
              <w:rPr>
                <w:noProof/>
                <w:webHidden/>
              </w:rPr>
              <w:t>9</w:t>
            </w:r>
            <w:r w:rsidR="00B7616E">
              <w:rPr>
                <w:noProof/>
                <w:webHidden/>
              </w:rPr>
              <w:fldChar w:fldCharType="end"/>
            </w:r>
          </w:hyperlink>
        </w:p>
        <w:p w14:paraId="0D1BC3C2" w14:textId="1DDCB3F9" w:rsidR="00B7616E" w:rsidRDefault="0063646A">
          <w:pPr>
            <w:pStyle w:val="ndice3"/>
            <w:rPr>
              <w:rFonts w:eastAsiaTheme="minorEastAsia" w:cstheme="minorBidi"/>
              <w:noProof/>
              <w:sz w:val="22"/>
              <w:szCs w:val="22"/>
              <w:lang w:eastAsia="pt-PT"/>
            </w:rPr>
          </w:pPr>
          <w:hyperlink w:anchor="_Toc508706301" w:history="1">
            <w:r w:rsidR="00B7616E" w:rsidRPr="003650B5">
              <w:rPr>
                <w:rStyle w:val="Hiperligao"/>
                <w:noProof/>
              </w:rPr>
              <w:t>2.2.4 Software para Automação</w:t>
            </w:r>
            <w:r w:rsidR="00B7616E">
              <w:rPr>
                <w:noProof/>
                <w:webHidden/>
              </w:rPr>
              <w:tab/>
            </w:r>
            <w:r w:rsidR="00B7616E">
              <w:rPr>
                <w:noProof/>
                <w:webHidden/>
              </w:rPr>
              <w:fldChar w:fldCharType="begin"/>
            </w:r>
            <w:r w:rsidR="00B7616E">
              <w:rPr>
                <w:noProof/>
                <w:webHidden/>
              </w:rPr>
              <w:instrText xml:space="preserve"> PAGEREF _Toc508706301 \h </w:instrText>
            </w:r>
            <w:r w:rsidR="00B7616E">
              <w:rPr>
                <w:noProof/>
                <w:webHidden/>
              </w:rPr>
            </w:r>
            <w:r w:rsidR="00B7616E">
              <w:rPr>
                <w:noProof/>
                <w:webHidden/>
              </w:rPr>
              <w:fldChar w:fldCharType="separate"/>
            </w:r>
            <w:r w:rsidR="00B7616E">
              <w:rPr>
                <w:noProof/>
                <w:webHidden/>
              </w:rPr>
              <w:t>12</w:t>
            </w:r>
            <w:r w:rsidR="00B7616E">
              <w:rPr>
                <w:noProof/>
                <w:webHidden/>
              </w:rPr>
              <w:fldChar w:fldCharType="end"/>
            </w:r>
          </w:hyperlink>
        </w:p>
        <w:p w14:paraId="7D31ABDC" w14:textId="47EADFF2" w:rsidR="00B7616E" w:rsidRDefault="0063646A">
          <w:pPr>
            <w:pStyle w:val="ndice2"/>
            <w:rPr>
              <w:rFonts w:eastAsiaTheme="minorEastAsia" w:cstheme="minorBidi"/>
              <w:noProof/>
              <w:sz w:val="22"/>
              <w:szCs w:val="22"/>
              <w:lang w:eastAsia="pt-PT"/>
            </w:rPr>
          </w:pPr>
          <w:hyperlink w:anchor="_Toc508706302" w:history="1">
            <w:r w:rsidR="00B7616E" w:rsidRPr="003650B5">
              <w:rPr>
                <w:rStyle w:val="Hiperligao"/>
                <w:noProof/>
              </w:rPr>
              <w:t>2.3 Indústria 4.0</w:t>
            </w:r>
            <w:r w:rsidR="00B7616E">
              <w:rPr>
                <w:noProof/>
                <w:webHidden/>
              </w:rPr>
              <w:tab/>
            </w:r>
            <w:r w:rsidR="00B7616E">
              <w:rPr>
                <w:noProof/>
                <w:webHidden/>
              </w:rPr>
              <w:fldChar w:fldCharType="begin"/>
            </w:r>
            <w:r w:rsidR="00B7616E">
              <w:rPr>
                <w:noProof/>
                <w:webHidden/>
              </w:rPr>
              <w:instrText xml:space="preserve"> PAGEREF _Toc508706302 \h </w:instrText>
            </w:r>
            <w:r w:rsidR="00B7616E">
              <w:rPr>
                <w:noProof/>
                <w:webHidden/>
              </w:rPr>
            </w:r>
            <w:r w:rsidR="00B7616E">
              <w:rPr>
                <w:noProof/>
                <w:webHidden/>
              </w:rPr>
              <w:fldChar w:fldCharType="separate"/>
            </w:r>
            <w:r w:rsidR="00B7616E">
              <w:rPr>
                <w:noProof/>
                <w:webHidden/>
              </w:rPr>
              <w:t>16</w:t>
            </w:r>
            <w:r w:rsidR="00B7616E">
              <w:rPr>
                <w:noProof/>
                <w:webHidden/>
              </w:rPr>
              <w:fldChar w:fldCharType="end"/>
            </w:r>
          </w:hyperlink>
        </w:p>
        <w:p w14:paraId="759B1493" w14:textId="3D559F13" w:rsidR="00B7616E" w:rsidRDefault="0063646A">
          <w:pPr>
            <w:pStyle w:val="ndice2"/>
            <w:rPr>
              <w:rFonts w:eastAsiaTheme="minorEastAsia" w:cstheme="minorBidi"/>
              <w:noProof/>
              <w:sz w:val="22"/>
              <w:szCs w:val="22"/>
              <w:lang w:eastAsia="pt-PT"/>
            </w:rPr>
          </w:pPr>
          <w:hyperlink w:anchor="_Toc508706303" w:history="1">
            <w:r w:rsidR="00B7616E" w:rsidRPr="003650B5">
              <w:rPr>
                <w:rStyle w:val="Hiperligao"/>
                <w:noProof/>
              </w:rPr>
              <w:t>2.4 Tecnologias de Suporte</w:t>
            </w:r>
            <w:r w:rsidR="00B7616E">
              <w:rPr>
                <w:noProof/>
                <w:webHidden/>
              </w:rPr>
              <w:tab/>
            </w:r>
            <w:r w:rsidR="00B7616E">
              <w:rPr>
                <w:noProof/>
                <w:webHidden/>
              </w:rPr>
              <w:fldChar w:fldCharType="begin"/>
            </w:r>
            <w:r w:rsidR="00B7616E">
              <w:rPr>
                <w:noProof/>
                <w:webHidden/>
              </w:rPr>
              <w:instrText xml:space="preserve"> PAGEREF _Toc508706303 \h </w:instrText>
            </w:r>
            <w:r w:rsidR="00B7616E">
              <w:rPr>
                <w:noProof/>
                <w:webHidden/>
              </w:rPr>
            </w:r>
            <w:r w:rsidR="00B7616E">
              <w:rPr>
                <w:noProof/>
                <w:webHidden/>
              </w:rPr>
              <w:fldChar w:fldCharType="separate"/>
            </w:r>
            <w:r w:rsidR="00B7616E">
              <w:rPr>
                <w:noProof/>
                <w:webHidden/>
              </w:rPr>
              <w:t>18</w:t>
            </w:r>
            <w:r w:rsidR="00B7616E">
              <w:rPr>
                <w:noProof/>
                <w:webHidden/>
              </w:rPr>
              <w:fldChar w:fldCharType="end"/>
            </w:r>
          </w:hyperlink>
        </w:p>
        <w:p w14:paraId="59713CC5" w14:textId="044B7A22" w:rsidR="00B7616E" w:rsidRDefault="0063646A">
          <w:pPr>
            <w:pStyle w:val="ndice3"/>
            <w:rPr>
              <w:rFonts w:eastAsiaTheme="minorEastAsia" w:cstheme="minorBidi"/>
              <w:noProof/>
              <w:sz w:val="22"/>
              <w:szCs w:val="22"/>
              <w:lang w:eastAsia="pt-PT"/>
            </w:rPr>
          </w:pPr>
          <w:hyperlink w:anchor="_Toc508706304" w:history="1">
            <w:r w:rsidR="00B7616E" w:rsidRPr="003650B5">
              <w:rPr>
                <w:rStyle w:val="Hiperligao"/>
                <w:noProof/>
              </w:rPr>
              <w:t>2.4.1 Redes e Internet</w:t>
            </w:r>
            <w:r w:rsidR="00B7616E">
              <w:rPr>
                <w:noProof/>
                <w:webHidden/>
              </w:rPr>
              <w:tab/>
            </w:r>
            <w:r w:rsidR="00B7616E">
              <w:rPr>
                <w:noProof/>
                <w:webHidden/>
              </w:rPr>
              <w:fldChar w:fldCharType="begin"/>
            </w:r>
            <w:r w:rsidR="00B7616E">
              <w:rPr>
                <w:noProof/>
                <w:webHidden/>
              </w:rPr>
              <w:instrText xml:space="preserve"> PAGEREF _Toc508706304 \h </w:instrText>
            </w:r>
            <w:r w:rsidR="00B7616E">
              <w:rPr>
                <w:noProof/>
                <w:webHidden/>
              </w:rPr>
            </w:r>
            <w:r w:rsidR="00B7616E">
              <w:rPr>
                <w:noProof/>
                <w:webHidden/>
              </w:rPr>
              <w:fldChar w:fldCharType="separate"/>
            </w:r>
            <w:r w:rsidR="00B7616E">
              <w:rPr>
                <w:noProof/>
                <w:webHidden/>
              </w:rPr>
              <w:t>18</w:t>
            </w:r>
            <w:r w:rsidR="00B7616E">
              <w:rPr>
                <w:noProof/>
                <w:webHidden/>
              </w:rPr>
              <w:fldChar w:fldCharType="end"/>
            </w:r>
          </w:hyperlink>
        </w:p>
        <w:p w14:paraId="683524A9" w14:textId="3B5B3102" w:rsidR="00B7616E" w:rsidRDefault="0063646A">
          <w:pPr>
            <w:pStyle w:val="ndice3"/>
            <w:rPr>
              <w:rFonts w:eastAsiaTheme="minorEastAsia" w:cstheme="minorBidi"/>
              <w:noProof/>
              <w:sz w:val="22"/>
              <w:szCs w:val="22"/>
              <w:lang w:eastAsia="pt-PT"/>
            </w:rPr>
          </w:pPr>
          <w:hyperlink w:anchor="_Toc508706305" w:history="1">
            <w:r w:rsidR="00B7616E" w:rsidRPr="003650B5">
              <w:rPr>
                <w:rStyle w:val="Hiperligao"/>
                <w:noProof/>
              </w:rPr>
              <w:t>2.4.2 Tecnologias Web</w:t>
            </w:r>
            <w:r w:rsidR="00B7616E">
              <w:rPr>
                <w:noProof/>
                <w:webHidden/>
              </w:rPr>
              <w:tab/>
            </w:r>
            <w:r w:rsidR="00B7616E">
              <w:rPr>
                <w:noProof/>
                <w:webHidden/>
              </w:rPr>
              <w:fldChar w:fldCharType="begin"/>
            </w:r>
            <w:r w:rsidR="00B7616E">
              <w:rPr>
                <w:noProof/>
                <w:webHidden/>
              </w:rPr>
              <w:instrText xml:space="preserve"> PAGEREF _Toc508706305 \h </w:instrText>
            </w:r>
            <w:r w:rsidR="00B7616E">
              <w:rPr>
                <w:noProof/>
                <w:webHidden/>
              </w:rPr>
            </w:r>
            <w:r w:rsidR="00B7616E">
              <w:rPr>
                <w:noProof/>
                <w:webHidden/>
              </w:rPr>
              <w:fldChar w:fldCharType="separate"/>
            </w:r>
            <w:r w:rsidR="00B7616E">
              <w:rPr>
                <w:noProof/>
                <w:webHidden/>
              </w:rPr>
              <w:t>20</w:t>
            </w:r>
            <w:r w:rsidR="00B7616E">
              <w:rPr>
                <w:noProof/>
                <w:webHidden/>
              </w:rPr>
              <w:fldChar w:fldCharType="end"/>
            </w:r>
          </w:hyperlink>
        </w:p>
        <w:p w14:paraId="59CC5217" w14:textId="2285D0D6" w:rsidR="00B7616E" w:rsidRDefault="0063646A">
          <w:pPr>
            <w:pStyle w:val="ndice3"/>
            <w:rPr>
              <w:rFonts w:eastAsiaTheme="minorEastAsia" w:cstheme="minorBidi"/>
              <w:noProof/>
              <w:sz w:val="22"/>
              <w:szCs w:val="22"/>
              <w:lang w:eastAsia="pt-PT"/>
            </w:rPr>
          </w:pPr>
          <w:hyperlink w:anchor="_Toc508706306" w:history="1">
            <w:r w:rsidR="00B7616E" w:rsidRPr="003650B5">
              <w:rPr>
                <w:rStyle w:val="Hiperligao"/>
                <w:noProof/>
              </w:rPr>
              <w:t>2.4.3 Cloud Computing</w:t>
            </w:r>
            <w:r w:rsidR="00B7616E">
              <w:rPr>
                <w:noProof/>
                <w:webHidden/>
              </w:rPr>
              <w:tab/>
            </w:r>
            <w:r w:rsidR="00B7616E">
              <w:rPr>
                <w:noProof/>
                <w:webHidden/>
              </w:rPr>
              <w:fldChar w:fldCharType="begin"/>
            </w:r>
            <w:r w:rsidR="00B7616E">
              <w:rPr>
                <w:noProof/>
                <w:webHidden/>
              </w:rPr>
              <w:instrText xml:space="preserve"> PAGEREF _Toc508706306 \h </w:instrText>
            </w:r>
            <w:r w:rsidR="00B7616E">
              <w:rPr>
                <w:noProof/>
                <w:webHidden/>
              </w:rPr>
            </w:r>
            <w:r w:rsidR="00B7616E">
              <w:rPr>
                <w:noProof/>
                <w:webHidden/>
              </w:rPr>
              <w:fldChar w:fldCharType="separate"/>
            </w:r>
            <w:r w:rsidR="00B7616E">
              <w:rPr>
                <w:noProof/>
                <w:webHidden/>
              </w:rPr>
              <w:t>24</w:t>
            </w:r>
            <w:r w:rsidR="00B7616E">
              <w:rPr>
                <w:noProof/>
                <w:webHidden/>
              </w:rPr>
              <w:fldChar w:fldCharType="end"/>
            </w:r>
          </w:hyperlink>
        </w:p>
        <w:p w14:paraId="0E762F60" w14:textId="723EDDB9" w:rsidR="00B7616E" w:rsidRDefault="0063646A">
          <w:pPr>
            <w:pStyle w:val="ndice3"/>
            <w:rPr>
              <w:rFonts w:eastAsiaTheme="minorEastAsia" w:cstheme="minorBidi"/>
              <w:noProof/>
              <w:sz w:val="22"/>
              <w:szCs w:val="22"/>
              <w:lang w:eastAsia="pt-PT"/>
            </w:rPr>
          </w:pPr>
          <w:hyperlink w:anchor="_Toc508706307" w:history="1">
            <w:r w:rsidR="00B7616E" w:rsidRPr="003650B5">
              <w:rPr>
                <w:rStyle w:val="Hiperligao"/>
                <w:noProof/>
              </w:rPr>
              <w:t>2.4.4 Human-Machine Interfaces</w:t>
            </w:r>
            <w:r w:rsidR="00B7616E">
              <w:rPr>
                <w:noProof/>
                <w:webHidden/>
              </w:rPr>
              <w:tab/>
            </w:r>
            <w:r w:rsidR="00B7616E">
              <w:rPr>
                <w:noProof/>
                <w:webHidden/>
              </w:rPr>
              <w:fldChar w:fldCharType="begin"/>
            </w:r>
            <w:r w:rsidR="00B7616E">
              <w:rPr>
                <w:noProof/>
                <w:webHidden/>
              </w:rPr>
              <w:instrText xml:space="preserve"> PAGEREF _Toc508706307 \h </w:instrText>
            </w:r>
            <w:r w:rsidR="00B7616E">
              <w:rPr>
                <w:noProof/>
                <w:webHidden/>
              </w:rPr>
            </w:r>
            <w:r w:rsidR="00B7616E">
              <w:rPr>
                <w:noProof/>
                <w:webHidden/>
              </w:rPr>
              <w:fldChar w:fldCharType="separate"/>
            </w:r>
            <w:r w:rsidR="00B7616E">
              <w:rPr>
                <w:noProof/>
                <w:webHidden/>
              </w:rPr>
              <w:t>25</w:t>
            </w:r>
            <w:r w:rsidR="00B7616E">
              <w:rPr>
                <w:noProof/>
                <w:webHidden/>
              </w:rPr>
              <w:fldChar w:fldCharType="end"/>
            </w:r>
          </w:hyperlink>
        </w:p>
        <w:p w14:paraId="67042261" w14:textId="424742E7" w:rsidR="00B7616E" w:rsidRDefault="0063646A">
          <w:pPr>
            <w:pStyle w:val="ndice3"/>
            <w:rPr>
              <w:rFonts w:eastAsiaTheme="minorEastAsia" w:cstheme="minorBidi"/>
              <w:noProof/>
              <w:sz w:val="22"/>
              <w:szCs w:val="22"/>
              <w:lang w:eastAsia="pt-PT"/>
            </w:rPr>
          </w:pPr>
          <w:hyperlink w:anchor="_Toc508706308" w:history="1">
            <w:r w:rsidR="00B7616E" w:rsidRPr="003650B5">
              <w:rPr>
                <w:rStyle w:val="Hiperligao"/>
                <w:noProof/>
              </w:rPr>
              <w:t>2.4.5 Realidade Aumentada</w:t>
            </w:r>
            <w:r w:rsidR="00B7616E">
              <w:rPr>
                <w:noProof/>
                <w:webHidden/>
              </w:rPr>
              <w:tab/>
            </w:r>
            <w:r w:rsidR="00B7616E">
              <w:rPr>
                <w:noProof/>
                <w:webHidden/>
              </w:rPr>
              <w:fldChar w:fldCharType="begin"/>
            </w:r>
            <w:r w:rsidR="00B7616E">
              <w:rPr>
                <w:noProof/>
                <w:webHidden/>
              </w:rPr>
              <w:instrText xml:space="preserve"> PAGEREF _Toc508706308 \h </w:instrText>
            </w:r>
            <w:r w:rsidR="00B7616E">
              <w:rPr>
                <w:noProof/>
                <w:webHidden/>
              </w:rPr>
            </w:r>
            <w:r w:rsidR="00B7616E">
              <w:rPr>
                <w:noProof/>
                <w:webHidden/>
              </w:rPr>
              <w:fldChar w:fldCharType="separate"/>
            </w:r>
            <w:r w:rsidR="00B7616E">
              <w:rPr>
                <w:noProof/>
                <w:webHidden/>
              </w:rPr>
              <w:t>27</w:t>
            </w:r>
            <w:r w:rsidR="00B7616E">
              <w:rPr>
                <w:noProof/>
                <w:webHidden/>
              </w:rPr>
              <w:fldChar w:fldCharType="end"/>
            </w:r>
          </w:hyperlink>
        </w:p>
        <w:p w14:paraId="24A7DF65" w14:textId="09F1EDD3" w:rsidR="00B7616E" w:rsidRDefault="0063646A">
          <w:pPr>
            <w:pStyle w:val="ndice3"/>
            <w:rPr>
              <w:rFonts w:eastAsiaTheme="minorEastAsia" w:cstheme="minorBidi"/>
              <w:noProof/>
              <w:sz w:val="22"/>
              <w:szCs w:val="22"/>
              <w:lang w:eastAsia="pt-PT"/>
            </w:rPr>
          </w:pPr>
          <w:hyperlink w:anchor="_Toc508706309" w:history="1">
            <w:r w:rsidR="00B7616E" w:rsidRPr="003650B5">
              <w:rPr>
                <w:rStyle w:val="Hiperligao"/>
                <w:noProof/>
              </w:rPr>
              <w:t>2.4.6 Sistemas Scada</w:t>
            </w:r>
            <w:r w:rsidR="00B7616E">
              <w:rPr>
                <w:noProof/>
                <w:webHidden/>
              </w:rPr>
              <w:tab/>
            </w:r>
            <w:r w:rsidR="00B7616E">
              <w:rPr>
                <w:noProof/>
                <w:webHidden/>
              </w:rPr>
              <w:fldChar w:fldCharType="begin"/>
            </w:r>
            <w:r w:rsidR="00B7616E">
              <w:rPr>
                <w:noProof/>
                <w:webHidden/>
              </w:rPr>
              <w:instrText xml:space="preserve"> PAGEREF _Toc508706309 \h </w:instrText>
            </w:r>
            <w:r w:rsidR="00B7616E">
              <w:rPr>
                <w:noProof/>
                <w:webHidden/>
              </w:rPr>
            </w:r>
            <w:r w:rsidR="00B7616E">
              <w:rPr>
                <w:noProof/>
                <w:webHidden/>
              </w:rPr>
              <w:fldChar w:fldCharType="separate"/>
            </w:r>
            <w:r w:rsidR="00B7616E">
              <w:rPr>
                <w:noProof/>
                <w:webHidden/>
              </w:rPr>
              <w:t>28</w:t>
            </w:r>
            <w:r w:rsidR="00B7616E">
              <w:rPr>
                <w:noProof/>
                <w:webHidden/>
              </w:rPr>
              <w:fldChar w:fldCharType="end"/>
            </w:r>
          </w:hyperlink>
        </w:p>
        <w:p w14:paraId="5731FEB5" w14:textId="21273485" w:rsidR="00B7616E" w:rsidRDefault="0063646A">
          <w:pPr>
            <w:pStyle w:val="ndice2"/>
            <w:rPr>
              <w:rFonts w:eastAsiaTheme="minorEastAsia" w:cstheme="minorBidi"/>
              <w:noProof/>
              <w:sz w:val="22"/>
              <w:szCs w:val="22"/>
              <w:lang w:eastAsia="pt-PT"/>
            </w:rPr>
          </w:pPr>
          <w:hyperlink w:anchor="_Toc508706310" w:history="1">
            <w:r w:rsidR="00B7616E" w:rsidRPr="003650B5">
              <w:rPr>
                <w:rStyle w:val="Hiperligao"/>
                <w:noProof/>
              </w:rPr>
              <w:t>2.5 Fabrico Aditivo</w:t>
            </w:r>
            <w:r w:rsidR="00B7616E">
              <w:rPr>
                <w:noProof/>
                <w:webHidden/>
              </w:rPr>
              <w:tab/>
            </w:r>
            <w:r w:rsidR="00B7616E">
              <w:rPr>
                <w:noProof/>
                <w:webHidden/>
              </w:rPr>
              <w:fldChar w:fldCharType="begin"/>
            </w:r>
            <w:r w:rsidR="00B7616E">
              <w:rPr>
                <w:noProof/>
                <w:webHidden/>
              </w:rPr>
              <w:instrText xml:space="preserve"> PAGEREF _Toc508706310 \h </w:instrText>
            </w:r>
            <w:r w:rsidR="00B7616E">
              <w:rPr>
                <w:noProof/>
                <w:webHidden/>
              </w:rPr>
            </w:r>
            <w:r w:rsidR="00B7616E">
              <w:rPr>
                <w:noProof/>
                <w:webHidden/>
              </w:rPr>
              <w:fldChar w:fldCharType="separate"/>
            </w:r>
            <w:r w:rsidR="00B7616E">
              <w:rPr>
                <w:noProof/>
                <w:webHidden/>
              </w:rPr>
              <w:t>31</w:t>
            </w:r>
            <w:r w:rsidR="00B7616E">
              <w:rPr>
                <w:noProof/>
                <w:webHidden/>
              </w:rPr>
              <w:fldChar w:fldCharType="end"/>
            </w:r>
          </w:hyperlink>
        </w:p>
        <w:p w14:paraId="34053780" w14:textId="4A642B28" w:rsidR="00B7616E" w:rsidRDefault="0063646A">
          <w:pPr>
            <w:pStyle w:val="ndice2"/>
            <w:rPr>
              <w:rFonts w:eastAsiaTheme="minorEastAsia" w:cstheme="minorBidi"/>
              <w:noProof/>
              <w:sz w:val="22"/>
              <w:szCs w:val="22"/>
              <w:lang w:eastAsia="pt-PT"/>
            </w:rPr>
          </w:pPr>
          <w:hyperlink w:anchor="_Toc508706311" w:history="1">
            <w:r w:rsidR="00B7616E" w:rsidRPr="003650B5">
              <w:rPr>
                <w:rStyle w:val="Hiperligao"/>
                <w:noProof/>
              </w:rPr>
              <w:t>2.6 Trabalho Relacionado</w:t>
            </w:r>
            <w:r w:rsidR="00B7616E">
              <w:rPr>
                <w:noProof/>
                <w:webHidden/>
              </w:rPr>
              <w:tab/>
            </w:r>
            <w:r w:rsidR="00B7616E">
              <w:rPr>
                <w:noProof/>
                <w:webHidden/>
              </w:rPr>
              <w:fldChar w:fldCharType="begin"/>
            </w:r>
            <w:r w:rsidR="00B7616E">
              <w:rPr>
                <w:noProof/>
                <w:webHidden/>
              </w:rPr>
              <w:instrText xml:space="preserve"> PAGEREF _Toc508706311 \h </w:instrText>
            </w:r>
            <w:r w:rsidR="00B7616E">
              <w:rPr>
                <w:noProof/>
                <w:webHidden/>
              </w:rPr>
            </w:r>
            <w:r w:rsidR="00B7616E">
              <w:rPr>
                <w:noProof/>
                <w:webHidden/>
              </w:rPr>
              <w:fldChar w:fldCharType="separate"/>
            </w:r>
            <w:r w:rsidR="00B7616E">
              <w:rPr>
                <w:noProof/>
                <w:webHidden/>
              </w:rPr>
              <w:t>34</w:t>
            </w:r>
            <w:r w:rsidR="00B7616E">
              <w:rPr>
                <w:noProof/>
                <w:webHidden/>
              </w:rPr>
              <w:fldChar w:fldCharType="end"/>
            </w:r>
          </w:hyperlink>
        </w:p>
        <w:p w14:paraId="472F09DC" w14:textId="706675DB" w:rsidR="00B7616E" w:rsidRDefault="0063646A">
          <w:pPr>
            <w:pStyle w:val="ndice3"/>
            <w:rPr>
              <w:rFonts w:eastAsiaTheme="minorEastAsia" w:cstheme="minorBidi"/>
              <w:noProof/>
              <w:sz w:val="22"/>
              <w:szCs w:val="22"/>
              <w:lang w:eastAsia="pt-PT"/>
            </w:rPr>
          </w:pPr>
          <w:hyperlink w:anchor="_Toc508706312" w:history="1">
            <w:r w:rsidR="00B7616E" w:rsidRPr="003650B5">
              <w:rPr>
                <w:rStyle w:val="Hiperligao"/>
                <w:noProof/>
              </w:rPr>
              <w:t>2.6.1 Controlo e Automação na Indústria</w:t>
            </w:r>
            <w:r w:rsidR="00B7616E">
              <w:rPr>
                <w:noProof/>
                <w:webHidden/>
              </w:rPr>
              <w:tab/>
            </w:r>
            <w:r w:rsidR="00B7616E">
              <w:rPr>
                <w:noProof/>
                <w:webHidden/>
              </w:rPr>
              <w:fldChar w:fldCharType="begin"/>
            </w:r>
            <w:r w:rsidR="00B7616E">
              <w:rPr>
                <w:noProof/>
                <w:webHidden/>
              </w:rPr>
              <w:instrText xml:space="preserve"> PAGEREF _Toc508706312 \h </w:instrText>
            </w:r>
            <w:r w:rsidR="00B7616E">
              <w:rPr>
                <w:noProof/>
                <w:webHidden/>
              </w:rPr>
            </w:r>
            <w:r w:rsidR="00B7616E">
              <w:rPr>
                <w:noProof/>
                <w:webHidden/>
              </w:rPr>
              <w:fldChar w:fldCharType="separate"/>
            </w:r>
            <w:r w:rsidR="00B7616E">
              <w:rPr>
                <w:noProof/>
                <w:webHidden/>
              </w:rPr>
              <w:t>34</w:t>
            </w:r>
            <w:r w:rsidR="00B7616E">
              <w:rPr>
                <w:noProof/>
                <w:webHidden/>
              </w:rPr>
              <w:fldChar w:fldCharType="end"/>
            </w:r>
          </w:hyperlink>
        </w:p>
        <w:p w14:paraId="729A0706" w14:textId="4DAAD48D" w:rsidR="00B7616E" w:rsidRDefault="0063646A">
          <w:pPr>
            <w:pStyle w:val="ndice3"/>
            <w:rPr>
              <w:rFonts w:eastAsiaTheme="minorEastAsia" w:cstheme="minorBidi"/>
              <w:noProof/>
              <w:sz w:val="22"/>
              <w:szCs w:val="22"/>
              <w:lang w:eastAsia="pt-PT"/>
            </w:rPr>
          </w:pPr>
          <w:hyperlink w:anchor="_Toc508706313" w:history="1">
            <w:r w:rsidR="00B7616E" w:rsidRPr="003650B5">
              <w:rPr>
                <w:rStyle w:val="Hiperligao"/>
                <w:noProof/>
              </w:rPr>
              <w:t>2.6.2 Sistemas Web-Based para Controlo e Automação</w:t>
            </w:r>
            <w:r w:rsidR="00B7616E">
              <w:rPr>
                <w:noProof/>
                <w:webHidden/>
              </w:rPr>
              <w:tab/>
            </w:r>
            <w:r w:rsidR="00B7616E">
              <w:rPr>
                <w:noProof/>
                <w:webHidden/>
              </w:rPr>
              <w:fldChar w:fldCharType="begin"/>
            </w:r>
            <w:r w:rsidR="00B7616E">
              <w:rPr>
                <w:noProof/>
                <w:webHidden/>
              </w:rPr>
              <w:instrText xml:space="preserve"> PAGEREF _Toc508706313 \h </w:instrText>
            </w:r>
            <w:r w:rsidR="00B7616E">
              <w:rPr>
                <w:noProof/>
                <w:webHidden/>
              </w:rPr>
            </w:r>
            <w:r w:rsidR="00B7616E">
              <w:rPr>
                <w:noProof/>
                <w:webHidden/>
              </w:rPr>
              <w:fldChar w:fldCharType="separate"/>
            </w:r>
            <w:r w:rsidR="00B7616E">
              <w:rPr>
                <w:noProof/>
                <w:webHidden/>
              </w:rPr>
              <w:t>37</w:t>
            </w:r>
            <w:r w:rsidR="00B7616E">
              <w:rPr>
                <w:noProof/>
                <w:webHidden/>
              </w:rPr>
              <w:fldChar w:fldCharType="end"/>
            </w:r>
          </w:hyperlink>
        </w:p>
        <w:p w14:paraId="1A0C63AC" w14:textId="0691EE4E" w:rsidR="00B7616E" w:rsidRDefault="0063646A">
          <w:pPr>
            <w:pStyle w:val="ndice3"/>
            <w:rPr>
              <w:rFonts w:eastAsiaTheme="minorEastAsia" w:cstheme="minorBidi"/>
              <w:noProof/>
              <w:sz w:val="22"/>
              <w:szCs w:val="22"/>
              <w:lang w:eastAsia="pt-PT"/>
            </w:rPr>
          </w:pPr>
          <w:hyperlink w:anchor="_Toc508706314" w:history="1">
            <w:r w:rsidR="00B7616E" w:rsidRPr="003650B5">
              <w:rPr>
                <w:rStyle w:val="Hiperligao"/>
                <w:noProof/>
              </w:rPr>
              <w:t>2.6.3 Realidade Aumentada na Indústria</w:t>
            </w:r>
            <w:r w:rsidR="00B7616E">
              <w:rPr>
                <w:noProof/>
                <w:webHidden/>
              </w:rPr>
              <w:tab/>
            </w:r>
            <w:r w:rsidR="00B7616E">
              <w:rPr>
                <w:noProof/>
                <w:webHidden/>
              </w:rPr>
              <w:fldChar w:fldCharType="begin"/>
            </w:r>
            <w:r w:rsidR="00B7616E">
              <w:rPr>
                <w:noProof/>
                <w:webHidden/>
              </w:rPr>
              <w:instrText xml:space="preserve"> PAGEREF _Toc508706314 \h </w:instrText>
            </w:r>
            <w:r w:rsidR="00B7616E">
              <w:rPr>
                <w:noProof/>
                <w:webHidden/>
              </w:rPr>
            </w:r>
            <w:r w:rsidR="00B7616E">
              <w:rPr>
                <w:noProof/>
                <w:webHidden/>
              </w:rPr>
              <w:fldChar w:fldCharType="separate"/>
            </w:r>
            <w:r w:rsidR="00B7616E">
              <w:rPr>
                <w:noProof/>
                <w:webHidden/>
              </w:rPr>
              <w:t>46</w:t>
            </w:r>
            <w:r w:rsidR="00B7616E">
              <w:rPr>
                <w:noProof/>
                <w:webHidden/>
              </w:rPr>
              <w:fldChar w:fldCharType="end"/>
            </w:r>
          </w:hyperlink>
        </w:p>
        <w:p w14:paraId="685885F0" w14:textId="788642AF" w:rsidR="00B7616E" w:rsidRDefault="0063646A">
          <w:pPr>
            <w:pStyle w:val="ndice1"/>
            <w:rPr>
              <w:rFonts w:eastAsiaTheme="minorEastAsia" w:cstheme="minorBidi"/>
              <w:noProof/>
              <w:sz w:val="22"/>
              <w:szCs w:val="22"/>
              <w:lang w:eastAsia="pt-PT"/>
            </w:rPr>
          </w:pPr>
          <w:hyperlink w:anchor="_Toc508706315" w:history="1">
            <w:r w:rsidR="00B7616E" w:rsidRPr="003650B5">
              <w:rPr>
                <w:rStyle w:val="Hiperligao"/>
                <w:noProof/>
              </w:rPr>
              <w:t>3. Proposta de Solução</w:t>
            </w:r>
            <w:r w:rsidR="00B7616E">
              <w:rPr>
                <w:noProof/>
                <w:webHidden/>
              </w:rPr>
              <w:tab/>
            </w:r>
            <w:r w:rsidR="00B7616E">
              <w:rPr>
                <w:noProof/>
                <w:webHidden/>
              </w:rPr>
              <w:fldChar w:fldCharType="begin"/>
            </w:r>
            <w:r w:rsidR="00B7616E">
              <w:rPr>
                <w:noProof/>
                <w:webHidden/>
              </w:rPr>
              <w:instrText xml:space="preserve"> PAGEREF _Toc508706315 \h </w:instrText>
            </w:r>
            <w:r w:rsidR="00B7616E">
              <w:rPr>
                <w:noProof/>
                <w:webHidden/>
              </w:rPr>
            </w:r>
            <w:r w:rsidR="00B7616E">
              <w:rPr>
                <w:noProof/>
                <w:webHidden/>
              </w:rPr>
              <w:fldChar w:fldCharType="separate"/>
            </w:r>
            <w:r w:rsidR="00B7616E">
              <w:rPr>
                <w:noProof/>
                <w:webHidden/>
              </w:rPr>
              <w:t>50</w:t>
            </w:r>
            <w:r w:rsidR="00B7616E">
              <w:rPr>
                <w:noProof/>
                <w:webHidden/>
              </w:rPr>
              <w:fldChar w:fldCharType="end"/>
            </w:r>
          </w:hyperlink>
        </w:p>
        <w:p w14:paraId="27173AD4" w14:textId="4EC62E06" w:rsidR="00B7616E" w:rsidRDefault="0063646A">
          <w:pPr>
            <w:pStyle w:val="ndice2"/>
            <w:rPr>
              <w:rFonts w:eastAsiaTheme="minorEastAsia" w:cstheme="minorBidi"/>
              <w:noProof/>
              <w:sz w:val="22"/>
              <w:szCs w:val="22"/>
              <w:lang w:eastAsia="pt-PT"/>
            </w:rPr>
          </w:pPr>
          <w:hyperlink w:anchor="_Toc508706316" w:history="1">
            <w:r w:rsidR="00B7616E" w:rsidRPr="003650B5">
              <w:rPr>
                <w:rStyle w:val="Hiperligao"/>
                <w:noProof/>
              </w:rPr>
              <w:t>3.1 Introdução</w:t>
            </w:r>
            <w:r w:rsidR="00B7616E">
              <w:rPr>
                <w:noProof/>
                <w:webHidden/>
              </w:rPr>
              <w:tab/>
            </w:r>
            <w:r w:rsidR="00B7616E">
              <w:rPr>
                <w:noProof/>
                <w:webHidden/>
              </w:rPr>
              <w:fldChar w:fldCharType="begin"/>
            </w:r>
            <w:r w:rsidR="00B7616E">
              <w:rPr>
                <w:noProof/>
                <w:webHidden/>
              </w:rPr>
              <w:instrText xml:space="preserve"> PAGEREF _Toc508706316 \h </w:instrText>
            </w:r>
            <w:r w:rsidR="00B7616E">
              <w:rPr>
                <w:noProof/>
                <w:webHidden/>
              </w:rPr>
            </w:r>
            <w:r w:rsidR="00B7616E">
              <w:rPr>
                <w:noProof/>
                <w:webHidden/>
              </w:rPr>
              <w:fldChar w:fldCharType="separate"/>
            </w:r>
            <w:r w:rsidR="00B7616E">
              <w:rPr>
                <w:noProof/>
                <w:webHidden/>
              </w:rPr>
              <w:t>50</w:t>
            </w:r>
            <w:r w:rsidR="00B7616E">
              <w:rPr>
                <w:noProof/>
                <w:webHidden/>
              </w:rPr>
              <w:fldChar w:fldCharType="end"/>
            </w:r>
          </w:hyperlink>
        </w:p>
        <w:p w14:paraId="4138AD68" w14:textId="0CE9435B" w:rsidR="00B7616E" w:rsidRDefault="0063646A">
          <w:pPr>
            <w:pStyle w:val="ndice2"/>
            <w:rPr>
              <w:rFonts w:eastAsiaTheme="minorEastAsia" w:cstheme="minorBidi"/>
              <w:noProof/>
              <w:sz w:val="22"/>
              <w:szCs w:val="22"/>
              <w:lang w:eastAsia="pt-PT"/>
            </w:rPr>
          </w:pPr>
          <w:hyperlink w:anchor="_Toc508706317" w:history="1">
            <w:r w:rsidR="00B7616E" w:rsidRPr="003650B5">
              <w:rPr>
                <w:rStyle w:val="Hiperligao"/>
                <w:noProof/>
              </w:rPr>
              <w:t>3.2 Sub-Objetivos</w:t>
            </w:r>
            <w:r w:rsidR="00B7616E">
              <w:rPr>
                <w:noProof/>
                <w:webHidden/>
              </w:rPr>
              <w:tab/>
            </w:r>
            <w:r w:rsidR="00B7616E">
              <w:rPr>
                <w:noProof/>
                <w:webHidden/>
              </w:rPr>
              <w:fldChar w:fldCharType="begin"/>
            </w:r>
            <w:r w:rsidR="00B7616E">
              <w:rPr>
                <w:noProof/>
                <w:webHidden/>
              </w:rPr>
              <w:instrText xml:space="preserve"> PAGEREF _Toc508706317 \h </w:instrText>
            </w:r>
            <w:r w:rsidR="00B7616E">
              <w:rPr>
                <w:noProof/>
                <w:webHidden/>
              </w:rPr>
            </w:r>
            <w:r w:rsidR="00B7616E">
              <w:rPr>
                <w:noProof/>
                <w:webHidden/>
              </w:rPr>
              <w:fldChar w:fldCharType="separate"/>
            </w:r>
            <w:r w:rsidR="00B7616E">
              <w:rPr>
                <w:noProof/>
                <w:webHidden/>
              </w:rPr>
              <w:t>54</w:t>
            </w:r>
            <w:r w:rsidR="00B7616E">
              <w:rPr>
                <w:noProof/>
                <w:webHidden/>
              </w:rPr>
              <w:fldChar w:fldCharType="end"/>
            </w:r>
          </w:hyperlink>
        </w:p>
        <w:p w14:paraId="3661592E" w14:textId="44D807BE" w:rsidR="00B7616E" w:rsidRDefault="0063646A">
          <w:pPr>
            <w:pStyle w:val="ndice2"/>
            <w:rPr>
              <w:rFonts w:eastAsiaTheme="minorEastAsia" w:cstheme="minorBidi"/>
              <w:noProof/>
              <w:sz w:val="22"/>
              <w:szCs w:val="22"/>
              <w:lang w:eastAsia="pt-PT"/>
            </w:rPr>
          </w:pPr>
          <w:hyperlink w:anchor="_Toc508706318" w:history="1">
            <w:r w:rsidR="00B7616E" w:rsidRPr="003650B5">
              <w:rPr>
                <w:rStyle w:val="Hiperligao"/>
                <w:noProof/>
              </w:rPr>
              <w:t>3.3 Arquitetura do Protótipo</w:t>
            </w:r>
            <w:r w:rsidR="00B7616E">
              <w:rPr>
                <w:noProof/>
                <w:webHidden/>
              </w:rPr>
              <w:tab/>
            </w:r>
            <w:r w:rsidR="00B7616E">
              <w:rPr>
                <w:noProof/>
                <w:webHidden/>
              </w:rPr>
              <w:fldChar w:fldCharType="begin"/>
            </w:r>
            <w:r w:rsidR="00B7616E">
              <w:rPr>
                <w:noProof/>
                <w:webHidden/>
              </w:rPr>
              <w:instrText xml:space="preserve"> PAGEREF _Toc508706318 \h </w:instrText>
            </w:r>
            <w:r w:rsidR="00B7616E">
              <w:rPr>
                <w:noProof/>
                <w:webHidden/>
              </w:rPr>
            </w:r>
            <w:r w:rsidR="00B7616E">
              <w:rPr>
                <w:noProof/>
                <w:webHidden/>
              </w:rPr>
              <w:fldChar w:fldCharType="separate"/>
            </w:r>
            <w:r w:rsidR="00B7616E">
              <w:rPr>
                <w:noProof/>
                <w:webHidden/>
              </w:rPr>
              <w:t>56</w:t>
            </w:r>
            <w:r w:rsidR="00B7616E">
              <w:rPr>
                <w:noProof/>
                <w:webHidden/>
              </w:rPr>
              <w:fldChar w:fldCharType="end"/>
            </w:r>
          </w:hyperlink>
        </w:p>
        <w:p w14:paraId="4FA710DA" w14:textId="3C0E9FED" w:rsidR="00B7616E" w:rsidRDefault="0063646A">
          <w:pPr>
            <w:pStyle w:val="ndice2"/>
            <w:rPr>
              <w:rFonts w:eastAsiaTheme="minorEastAsia" w:cstheme="minorBidi"/>
              <w:noProof/>
              <w:sz w:val="22"/>
              <w:szCs w:val="22"/>
              <w:lang w:eastAsia="pt-PT"/>
            </w:rPr>
          </w:pPr>
          <w:hyperlink w:anchor="_Toc508706319" w:history="1">
            <w:r w:rsidR="00B7616E" w:rsidRPr="003650B5">
              <w:rPr>
                <w:rStyle w:val="Hiperligao"/>
                <w:noProof/>
              </w:rPr>
              <w:t>3.4 Protótipo Funcional</w:t>
            </w:r>
            <w:r w:rsidR="00B7616E">
              <w:rPr>
                <w:noProof/>
                <w:webHidden/>
              </w:rPr>
              <w:tab/>
            </w:r>
            <w:r w:rsidR="00B7616E">
              <w:rPr>
                <w:noProof/>
                <w:webHidden/>
              </w:rPr>
              <w:fldChar w:fldCharType="begin"/>
            </w:r>
            <w:r w:rsidR="00B7616E">
              <w:rPr>
                <w:noProof/>
                <w:webHidden/>
              </w:rPr>
              <w:instrText xml:space="preserve"> PAGEREF _Toc508706319 \h </w:instrText>
            </w:r>
            <w:r w:rsidR="00B7616E">
              <w:rPr>
                <w:noProof/>
                <w:webHidden/>
              </w:rPr>
            </w:r>
            <w:r w:rsidR="00B7616E">
              <w:rPr>
                <w:noProof/>
                <w:webHidden/>
              </w:rPr>
              <w:fldChar w:fldCharType="separate"/>
            </w:r>
            <w:r w:rsidR="00B7616E">
              <w:rPr>
                <w:noProof/>
                <w:webHidden/>
              </w:rPr>
              <w:t>57</w:t>
            </w:r>
            <w:r w:rsidR="00B7616E">
              <w:rPr>
                <w:noProof/>
                <w:webHidden/>
              </w:rPr>
              <w:fldChar w:fldCharType="end"/>
            </w:r>
          </w:hyperlink>
        </w:p>
        <w:p w14:paraId="573E5E8D" w14:textId="66082BD4" w:rsidR="00B7616E" w:rsidRDefault="0063646A">
          <w:pPr>
            <w:pStyle w:val="ndice2"/>
            <w:rPr>
              <w:rFonts w:eastAsiaTheme="minorEastAsia" w:cstheme="minorBidi"/>
              <w:noProof/>
              <w:sz w:val="22"/>
              <w:szCs w:val="22"/>
              <w:lang w:eastAsia="pt-PT"/>
            </w:rPr>
          </w:pPr>
          <w:hyperlink w:anchor="_Toc508706320" w:history="1">
            <w:r w:rsidR="00B7616E" w:rsidRPr="003650B5">
              <w:rPr>
                <w:rStyle w:val="Hiperligao"/>
                <w:noProof/>
              </w:rPr>
              <w:t>3.4 Conclusões</w:t>
            </w:r>
            <w:r w:rsidR="00B7616E">
              <w:rPr>
                <w:noProof/>
                <w:webHidden/>
              </w:rPr>
              <w:tab/>
            </w:r>
            <w:r w:rsidR="00B7616E">
              <w:rPr>
                <w:noProof/>
                <w:webHidden/>
              </w:rPr>
              <w:fldChar w:fldCharType="begin"/>
            </w:r>
            <w:r w:rsidR="00B7616E">
              <w:rPr>
                <w:noProof/>
                <w:webHidden/>
              </w:rPr>
              <w:instrText xml:space="preserve"> PAGEREF _Toc508706320 \h </w:instrText>
            </w:r>
            <w:r w:rsidR="00B7616E">
              <w:rPr>
                <w:noProof/>
                <w:webHidden/>
              </w:rPr>
            </w:r>
            <w:r w:rsidR="00B7616E">
              <w:rPr>
                <w:noProof/>
                <w:webHidden/>
              </w:rPr>
              <w:fldChar w:fldCharType="separate"/>
            </w:r>
            <w:r w:rsidR="00B7616E">
              <w:rPr>
                <w:noProof/>
                <w:webHidden/>
              </w:rPr>
              <w:t>60</w:t>
            </w:r>
            <w:r w:rsidR="00B7616E">
              <w:rPr>
                <w:noProof/>
                <w:webHidden/>
              </w:rPr>
              <w:fldChar w:fldCharType="end"/>
            </w:r>
          </w:hyperlink>
        </w:p>
        <w:p w14:paraId="0EBE1B85" w14:textId="452642B7" w:rsidR="00B7616E" w:rsidRDefault="0063646A">
          <w:pPr>
            <w:pStyle w:val="ndice1"/>
            <w:rPr>
              <w:rFonts w:eastAsiaTheme="minorEastAsia" w:cstheme="minorBidi"/>
              <w:noProof/>
              <w:sz w:val="22"/>
              <w:szCs w:val="22"/>
              <w:lang w:eastAsia="pt-PT"/>
            </w:rPr>
          </w:pPr>
          <w:hyperlink w:anchor="_Toc508706321" w:history="1">
            <w:r w:rsidR="00B7616E" w:rsidRPr="003650B5">
              <w:rPr>
                <w:rStyle w:val="Hiperligao"/>
                <w:noProof/>
              </w:rPr>
              <w:t>4. Desenvolvimento e Validação da Solução Proposta</w:t>
            </w:r>
            <w:r w:rsidR="00B7616E">
              <w:rPr>
                <w:noProof/>
                <w:webHidden/>
              </w:rPr>
              <w:tab/>
            </w:r>
            <w:r w:rsidR="00B7616E">
              <w:rPr>
                <w:noProof/>
                <w:webHidden/>
              </w:rPr>
              <w:fldChar w:fldCharType="begin"/>
            </w:r>
            <w:r w:rsidR="00B7616E">
              <w:rPr>
                <w:noProof/>
                <w:webHidden/>
              </w:rPr>
              <w:instrText xml:space="preserve"> PAGEREF _Toc508706321 \h </w:instrText>
            </w:r>
            <w:r w:rsidR="00B7616E">
              <w:rPr>
                <w:noProof/>
                <w:webHidden/>
              </w:rPr>
            </w:r>
            <w:r w:rsidR="00B7616E">
              <w:rPr>
                <w:noProof/>
                <w:webHidden/>
              </w:rPr>
              <w:fldChar w:fldCharType="separate"/>
            </w:r>
            <w:r w:rsidR="00B7616E">
              <w:rPr>
                <w:noProof/>
                <w:webHidden/>
              </w:rPr>
              <w:t>61</w:t>
            </w:r>
            <w:r w:rsidR="00B7616E">
              <w:rPr>
                <w:noProof/>
                <w:webHidden/>
              </w:rPr>
              <w:fldChar w:fldCharType="end"/>
            </w:r>
          </w:hyperlink>
        </w:p>
        <w:p w14:paraId="2E327E0E" w14:textId="75C05A61" w:rsidR="00B7616E" w:rsidRDefault="0063646A">
          <w:pPr>
            <w:pStyle w:val="ndice2"/>
            <w:rPr>
              <w:rFonts w:eastAsiaTheme="minorEastAsia" w:cstheme="minorBidi"/>
              <w:noProof/>
              <w:sz w:val="22"/>
              <w:szCs w:val="22"/>
              <w:lang w:eastAsia="pt-PT"/>
            </w:rPr>
          </w:pPr>
          <w:hyperlink w:anchor="_Toc508706322" w:history="1">
            <w:r w:rsidR="00B7616E" w:rsidRPr="003650B5">
              <w:rPr>
                <w:rStyle w:val="Hiperligao"/>
                <w:noProof/>
              </w:rPr>
              <w:t>4.1 Análise de Requisitos e Desenvolvimento de Maquete</w:t>
            </w:r>
            <w:r w:rsidR="00B7616E">
              <w:rPr>
                <w:noProof/>
                <w:webHidden/>
              </w:rPr>
              <w:tab/>
            </w:r>
            <w:r w:rsidR="00B7616E">
              <w:rPr>
                <w:noProof/>
                <w:webHidden/>
              </w:rPr>
              <w:fldChar w:fldCharType="begin"/>
            </w:r>
            <w:r w:rsidR="00B7616E">
              <w:rPr>
                <w:noProof/>
                <w:webHidden/>
              </w:rPr>
              <w:instrText xml:space="preserve"> PAGEREF _Toc508706322 \h </w:instrText>
            </w:r>
            <w:r w:rsidR="00B7616E">
              <w:rPr>
                <w:noProof/>
                <w:webHidden/>
              </w:rPr>
            </w:r>
            <w:r w:rsidR="00B7616E">
              <w:rPr>
                <w:noProof/>
                <w:webHidden/>
              </w:rPr>
              <w:fldChar w:fldCharType="separate"/>
            </w:r>
            <w:r w:rsidR="00B7616E">
              <w:rPr>
                <w:noProof/>
                <w:webHidden/>
              </w:rPr>
              <w:t>61</w:t>
            </w:r>
            <w:r w:rsidR="00B7616E">
              <w:rPr>
                <w:noProof/>
                <w:webHidden/>
              </w:rPr>
              <w:fldChar w:fldCharType="end"/>
            </w:r>
          </w:hyperlink>
        </w:p>
        <w:p w14:paraId="621AB687" w14:textId="2B03D91F" w:rsidR="00B7616E" w:rsidRDefault="0063646A">
          <w:pPr>
            <w:pStyle w:val="ndice2"/>
            <w:rPr>
              <w:rFonts w:eastAsiaTheme="minorEastAsia" w:cstheme="minorBidi"/>
              <w:noProof/>
              <w:sz w:val="22"/>
              <w:szCs w:val="22"/>
              <w:lang w:eastAsia="pt-PT"/>
            </w:rPr>
          </w:pPr>
          <w:hyperlink w:anchor="_Toc508706323" w:history="1">
            <w:r w:rsidR="00B7616E" w:rsidRPr="003650B5">
              <w:rPr>
                <w:rStyle w:val="Hiperligao"/>
                <w:noProof/>
              </w:rPr>
              <w:t>4.2 Arquitetura Final</w:t>
            </w:r>
            <w:r w:rsidR="00B7616E">
              <w:rPr>
                <w:noProof/>
                <w:webHidden/>
              </w:rPr>
              <w:tab/>
            </w:r>
            <w:r w:rsidR="00B7616E">
              <w:rPr>
                <w:noProof/>
                <w:webHidden/>
              </w:rPr>
              <w:fldChar w:fldCharType="begin"/>
            </w:r>
            <w:r w:rsidR="00B7616E">
              <w:rPr>
                <w:noProof/>
                <w:webHidden/>
              </w:rPr>
              <w:instrText xml:space="preserve"> PAGEREF _Toc508706323 \h </w:instrText>
            </w:r>
            <w:r w:rsidR="00B7616E">
              <w:rPr>
                <w:noProof/>
                <w:webHidden/>
              </w:rPr>
            </w:r>
            <w:r w:rsidR="00B7616E">
              <w:rPr>
                <w:noProof/>
                <w:webHidden/>
              </w:rPr>
              <w:fldChar w:fldCharType="separate"/>
            </w:r>
            <w:r w:rsidR="00B7616E">
              <w:rPr>
                <w:noProof/>
                <w:webHidden/>
              </w:rPr>
              <w:t>70</w:t>
            </w:r>
            <w:r w:rsidR="00B7616E">
              <w:rPr>
                <w:noProof/>
                <w:webHidden/>
              </w:rPr>
              <w:fldChar w:fldCharType="end"/>
            </w:r>
          </w:hyperlink>
        </w:p>
        <w:p w14:paraId="35D931E9" w14:textId="78AF2BE0" w:rsidR="00B7616E" w:rsidRDefault="0063646A">
          <w:pPr>
            <w:pStyle w:val="ndice2"/>
            <w:rPr>
              <w:rFonts w:eastAsiaTheme="minorEastAsia" w:cstheme="minorBidi"/>
              <w:noProof/>
              <w:sz w:val="22"/>
              <w:szCs w:val="22"/>
              <w:lang w:eastAsia="pt-PT"/>
            </w:rPr>
          </w:pPr>
          <w:hyperlink w:anchor="_Toc508706324" w:history="1">
            <w:r w:rsidR="00B7616E" w:rsidRPr="003650B5">
              <w:rPr>
                <w:rStyle w:val="Hiperligao"/>
                <w:noProof/>
              </w:rPr>
              <w:t>4.3 Avaliação da Interface</w:t>
            </w:r>
            <w:r w:rsidR="00B7616E">
              <w:rPr>
                <w:noProof/>
                <w:webHidden/>
              </w:rPr>
              <w:tab/>
            </w:r>
            <w:r w:rsidR="00B7616E">
              <w:rPr>
                <w:noProof/>
                <w:webHidden/>
              </w:rPr>
              <w:fldChar w:fldCharType="begin"/>
            </w:r>
            <w:r w:rsidR="00B7616E">
              <w:rPr>
                <w:noProof/>
                <w:webHidden/>
              </w:rPr>
              <w:instrText xml:space="preserve"> PAGEREF _Toc508706324 \h </w:instrText>
            </w:r>
            <w:r w:rsidR="00B7616E">
              <w:rPr>
                <w:noProof/>
                <w:webHidden/>
              </w:rPr>
            </w:r>
            <w:r w:rsidR="00B7616E">
              <w:rPr>
                <w:noProof/>
                <w:webHidden/>
              </w:rPr>
              <w:fldChar w:fldCharType="separate"/>
            </w:r>
            <w:r w:rsidR="00B7616E">
              <w:rPr>
                <w:noProof/>
                <w:webHidden/>
              </w:rPr>
              <w:t>72</w:t>
            </w:r>
            <w:r w:rsidR="00B7616E">
              <w:rPr>
                <w:noProof/>
                <w:webHidden/>
              </w:rPr>
              <w:fldChar w:fldCharType="end"/>
            </w:r>
          </w:hyperlink>
        </w:p>
        <w:p w14:paraId="685C7B74" w14:textId="1B117E6F" w:rsidR="00B7616E" w:rsidRDefault="0063646A">
          <w:pPr>
            <w:pStyle w:val="ndice2"/>
            <w:rPr>
              <w:rFonts w:eastAsiaTheme="minorEastAsia" w:cstheme="minorBidi"/>
              <w:noProof/>
              <w:sz w:val="22"/>
              <w:szCs w:val="22"/>
              <w:lang w:eastAsia="pt-PT"/>
            </w:rPr>
          </w:pPr>
          <w:hyperlink w:anchor="_Toc508706325" w:history="1">
            <w:r w:rsidR="00B7616E" w:rsidRPr="003650B5">
              <w:rPr>
                <w:rStyle w:val="Hiperligao"/>
                <w:noProof/>
              </w:rPr>
              <w:t>4.4 Sistema Desenvolvido</w:t>
            </w:r>
            <w:r w:rsidR="00B7616E">
              <w:rPr>
                <w:noProof/>
                <w:webHidden/>
              </w:rPr>
              <w:tab/>
            </w:r>
            <w:r w:rsidR="00B7616E">
              <w:rPr>
                <w:noProof/>
                <w:webHidden/>
              </w:rPr>
              <w:fldChar w:fldCharType="begin"/>
            </w:r>
            <w:r w:rsidR="00B7616E">
              <w:rPr>
                <w:noProof/>
                <w:webHidden/>
              </w:rPr>
              <w:instrText xml:space="preserve"> PAGEREF _Toc508706325 \h </w:instrText>
            </w:r>
            <w:r w:rsidR="00B7616E">
              <w:rPr>
                <w:noProof/>
                <w:webHidden/>
              </w:rPr>
            </w:r>
            <w:r w:rsidR="00B7616E">
              <w:rPr>
                <w:noProof/>
                <w:webHidden/>
              </w:rPr>
              <w:fldChar w:fldCharType="separate"/>
            </w:r>
            <w:r w:rsidR="00B7616E">
              <w:rPr>
                <w:noProof/>
                <w:webHidden/>
              </w:rPr>
              <w:t>75</w:t>
            </w:r>
            <w:r w:rsidR="00B7616E">
              <w:rPr>
                <w:noProof/>
                <w:webHidden/>
              </w:rPr>
              <w:fldChar w:fldCharType="end"/>
            </w:r>
          </w:hyperlink>
        </w:p>
        <w:p w14:paraId="3EF8F9BE" w14:textId="671DB6AE" w:rsidR="00B7616E" w:rsidRDefault="0063646A">
          <w:pPr>
            <w:pStyle w:val="ndice2"/>
            <w:rPr>
              <w:rFonts w:eastAsiaTheme="minorEastAsia" w:cstheme="minorBidi"/>
              <w:noProof/>
              <w:sz w:val="22"/>
              <w:szCs w:val="22"/>
              <w:lang w:eastAsia="pt-PT"/>
            </w:rPr>
          </w:pPr>
          <w:hyperlink w:anchor="_Toc508706326" w:history="1">
            <w:r w:rsidR="00B7616E" w:rsidRPr="003650B5">
              <w:rPr>
                <w:rStyle w:val="Hiperligao"/>
                <w:noProof/>
              </w:rPr>
              <w:t>4.5 Resultados Obtidos</w:t>
            </w:r>
            <w:r w:rsidR="00B7616E">
              <w:rPr>
                <w:noProof/>
                <w:webHidden/>
              </w:rPr>
              <w:tab/>
            </w:r>
            <w:r w:rsidR="00B7616E">
              <w:rPr>
                <w:noProof/>
                <w:webHidden/>
              </w:rPr>
              <w:fldChar w:fldCharType="begin"/>
            </w:r>
            <w:r w:rsidR="00B7616E">
              <w:rPr>
                <w:noProof/>
                <w:webHidden/>
              </w:rPr>
              <w:instrText xml:space="preserve"> PAGEREF _Toc508706326 \h </w:instrText>
            </w:r>
            <w:r w:rsidR="00B7616E">
              <w:rPr>
                <w:noProof/>
                <w:webHidden/>
              </w:rPr>
            </w:r>
            <w:r w:rsidR="00B7616E">
              <w:rPr>
                <w:noProof/>
                <w:webHidden/>
              </w:rPr>
              <w:fldChar w:fldCharType="separate"/>
            </w:r>
            <w:r w:rsidR="00B7616E">
              <w:rPr>
                <w:noProof/>
                <w:webHidden/>
              </w:rPr>
              <w:t>89</w:t>
            </w:r>
            <w:r w:rsidR="00B7616E">
              <w:rPr>
                <w:noProof/>
                <w:webHidden/>
              </w:rPr>
              <w:fldChar w:fldCharType="end"/>
            </w:r>
          </w:hyperlink>
        </w:p>
        <w:p w14:paraId="7091B760" w14:textId="60AEE255" w:rsidR="00B7616E" w:rsidRDefault="0063646A">
          <w:pPr>
            <w:pStyle w:val="ndice1"/>
            <w:rPr>
              <w:rFonts w:eastAsiaTheme="minorEastAsia" w:cstheme="minorBidi"/>
              <w:noProof/>
              <w:sz w:val="22"/>
              <w:szCs w:val="22"/>
              <w:lang w:eastAsia="pt-PT"/>
            </w:rPr>
          </w:pPr>
          <w:hyperlink w:anchor="_Toc508706327" w:history="1">
            <w:r w:rsidR="00B7616E" w:rsidRPr="003650B5">
              <w:rPr>
                <w:rStyle w:val="Hiperligao"/>
                <w:noProof/>
              </w:rPr>
              <w:t>5. Conclusões e Trabalho Futuro</w:t>
            </w:r>
            <w:r w:rsidR="00B7616E">
              <w:rPr>
                <w:noProof/>
                <w:webHidden/>
              </w:rPr>
              <w:tab/>
            </w:r>
            <w:r w:rsidR="00B7616E">
              <w:rPr>
                <w:noProof/>
                <w:webHidden/>
              </w:rPr>
              <w:fldChar w:fldCharType="begin"/>
            </w:r>
            <w:r w:rsidR="00B7616E">
              <w:rPr>
                <w:noProof/>
                <w:webHidden/>
              </w:rPr>
              <w:instrText xml:space="preserve"> PAGEREF _Toc508706327 \h </w:instrText>
            </w:r>
            <w:r w:rsidR="00B7616E">
              <w:rPr>
                <w:noProof/>
                <w:webHidden/>
              </w:rPr>
            </w:r>
            <w:r w:rsidR="00B7616E">
              <w:rPr>
                <w:noProof/>
                <w:webHidden/>
              </w:rPr>
              <w:fldChar w:fldCharType="separate"/>
            </w:r>
            <w:r w:rsidR="00B7616E">
              <w:rPr>
                <w:noProof/>
                <w:webHidden/>
              </w:rPr>
              <w:t>99</w:t>
            </w:r>
            <w:r w:rsidR="00B7616E">
              <w:rPr>
                <w:noProof/>
                <w:webHidden/>
              </w:rPr>
              <w:fldChar w:fldCharType="end"/>
            </w:r>
          </w:hyperlink>
        </w:p>
        <w:p w14:paraId="2134D769" w14:textId="6E9906DA" w:rsidR="00B7616E" w:rsidRDefault="0063646A">
          <w:pPr>
            <w:pStyle w:val="ndice1"/>
            <w:rPr>
              <w:rFonts w:eastAsiaTheme="minorEastAsia" w:cstheme="minorBidi"/>
              <w:noProof/>
              <w:sz w:val="22"/>
              <w:szCs w:val="22"/>
              <w:lang w:eastAsia="pt-PT"/>
            </w:rPr>
          </w:pPr>
          <w:hyperlink w:anchor="_Toc508706328" w:history="1">
            <w:r w:rsidR="00B7616E" w:rsidRPr="003650B5">
              <w:rPr>
                <w:rStyle w:val="Hiperligao"/>
                <w:noProof/>
                <w:lang w:val="en-US"/>
              </w:rPr>
              <w:t>6. Referências</w:t>
            </w:r>
            <w:r w:rsidR="00B7616E">
              <w:rPr>
                <w:noProof/>
                <w:webHidden/>
              </w:rPr>
              <w:tab/>
            </w:r>
            <w:r w:rsidR="00B7616E">
              <w:rPr>
                <w:noProof/>
                <w:webHidden/>
              </w:rPr>
              <w:fldChar w:fldCharType="begin"/>
            </w:r>
            <w:r w:rsidR="00B7616E">
              <w:rPr>
                <w:noProof/>
                <w:webHidden/>
              </w:rPr>
              <w:instrText xml:space="preserve"> PAGEREF _Toc508706328 \h </w:instrText>
            </w:r>
            <w:r w:rsidR="00B7616E">
              <w:rPr>
                <w:noProof/>
                <w:webHidden/>
              </w:rPr>
            </w:r>
            <w:r w:rsidR="00B7616E">
              <w:rPr>
                <w:noProof/>
                <w:webHidden/>
              </w:rPr>
              <w:fldChar w:fldCharType="separate"/>
            </w:r>
            <w:r w:rsidR="00B7616E">
              <w:rPr>
                <w:noProof/>
                <w:webHidden/>
              </w:rPr>
              <w:t>100</w:t>
            </w:r>
            <w:r w:rsidR="00B7616E">
              <w:rPr>
                <w:noProof/>
                <w:webHidden/>
              </w:rPr>
              <w:fldChar w:fldCharType="end"/>
            </w:r>
          </w:hyperlink>
        </w:p>
        <w:p w14:paraId="0338A29A" w14:textId="1A82E752" w:rsidR="00B7616E" w:rsidRDefault="0063646A">
          <w:pPr>
            <w:pStyle w:val="ndice1"/>
            <w:rPr>
              <w:rFonts w:eastAsiaTheme="minorEastAsia" w:cstheme="minorBidi"/>
              <w:noProof/>
              <w:sz w:val="22"/>
              <w:szCs w:val="22"/>
              <w:lang w:eastAsia="pt-PT"/>
            </w:rPr>
          </w:pPr>
          <w:hyperlink w:anchor="_Toc508706329" w:history="1">
            <w:r w:rsidR="00B7616E" w:rsidRPr="003650B5">
              <w:rPr>
                <w:rStyle w:val="Hiperligao"/>
                <w:noProof/>
              </w:rPr>
              <w:t>7. Anexos</w:t>
            </w:r>
            <w:r w:rsidR="00B7616E">
              <w:rPr>
                <w:noProof/>
                <w:webHidden/>
              </w:rPr>
              <w:tab/>
            </w:r>
            <w:r w:rsidR="00B7616E">
              <w:rPr>
                <w:noProof/>
                <w:webHidden/>
              </w:rPr>
              <w:fldChar w:fldCharType="begin"/>
            </w:r>
            <w:r w:rsidR="00B7616E">
              <w:rPr>
                <w:noProof/>
                <w:webHidden/>
              </w:rPr>
              <w:instrText xml:space="preserve"> PAGEREF _Toc508706329 \h </w:instrText>
            </w:r>
            <w:r w:rsidR="00B7616E">
              <w:rPr>
                <w:noProof/>
                <w:webHidden/>
              </w:rPr>
            </w:r>
            <w:r w:rsidR="00B7616E">
              <w:rPr>
                <w:noProof/>
                <w:webHidden/>
              </w:rPr>
              <w:fldChar w:fldCharType="separate"/>
            </w:r>
            <w:r w:rsidR="00B7616E">
              <w:rPr>
                <w:noProof/>
                <w:webHidden/>
              </w:rPr>
              <w:t>103</w:t>
            </w:r>
            <w:r w:rsidR="00B7616E">
              <w:rPr>
                <w:noProof/>
                <w:webHidden/>
              </w:rPr>
              <w:fldChar w:fldCharType="end"/>
            </w:r>
          </w:hyperlink>
        </w:p>
        <w:p w14:paraId="535447D4" w14:textId="379B82A6"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174F528A" w14:textId="4073040E" w:rsidR="00347E47" w:rsidRDefault="00484F6C">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sidRPr="00D15D3B">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508631941" w:history="1">
        <w:r w:rsidR="00347E47" w:rsidRPr="00347E47">
          <w:rPr>
            <w:rStyle w:val="Hiperligao"/>
            <w:bCs/>
            <w:noProof/>
          </w:rPr>
          <w:t>Figura 1 - HMI para Fabrico Aditivo</w:t>
        </w:r>
        <w:r w:rsidR="00347E47">
          <w:rPr>
            <w:noProof/>
            <w:webHidden/>
          </w:rPr>
          <w:tab/>
        </w:r>
        <w:r w:rsidR="00347E47">
          <w:rPr>
            <w:noProof/>
            <w:webHidden/>
          </w:rPr>
          <w:fldChar w:fldCharType="begin"/>
        </w:r>
        <w:r w:rsidR="00347E47">
          <w:rPr>
            <w:noProof/>
            <w:webHidden/>
          </w:rPr>
          <w:instrText xml:space="preserve"> PAGEREF _Toc508631941 \h </w:instrText>
        </w:r>
        <w:r w:rsidR="00347E47">
          <w:rPr>
            <w:noProof/>
            <w:webHidden/>
          </w:rPr>
        </w:r>
        <w:r w:rsidR="00347E47">
          <w:rPr>
            <w:noProof/>
            <w:webHidden/>
          </w:rPr>
          <w:fldChar w:fldCharType="separate"/>
        </w:r>
        <w:r w:rsidR="00347E47">
          <w:rPr>
            <w:noProof/>
            <w:webHidden/>
          </w:rPr>
          <w:t>3</w:t>
        </w:r>
        <w:r w:rsidR="00347E47">
          <w:rPr>
            <w:noProof/>
            <w:webHidden/>
          </w:rPr>
          <w:fldChar w:fldCharType="end"/>
        </w:r>
      </w:hyperlink>
    </w:p>
    <w:p w14:paraId="591E4323" w14:textId="205FE5F0"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1942" w:history="1">
        <w:r w:rsidR="00347E47" w:rsidRPr="00E66CA1">
          <w:rPr>
            <w:rStyle w:val="Hiperligao"/>
            <w:noProof/>
          </w:rPr>
          <w:t>Figura 2 - Exemplo de um PLC do fabricante Omron.</w:t>
        </w:r>
        <w:r w:rsidR="00347E47">
          <w:rPr>
            <w:noProof/>
            <w:webHidden/>
          </w:rPr>
          <w:tab/>
        </w:r>
        <w:r w:rsidR="00347E47">
          <w:rPr>
            <w:noProof/>
            <w:webHidden/>
          </w:rPr>
          <w:fldChar w:fldCharType="begin"/>
        </w:r>
        <w:r w:rsidR="00347E47">
          <w:rPr>
            <w:noProof/>
            <w:webHidden/>
          </w:rPr>
          <w:instrText xml:space="preserve"> PAGEREF _Toc508631942 \h </w:instrText>
        </w:r>
        <w:r w:rsidR="00347E47">
          <w:rPr>
            <w:noProof/>
            <w:webHidden/>
          </w:rPr>
        </w:r>
        <w:r w:rsidR="00347E47">
          <w:rPr>
            <w:noProof/>
            <w:webHidden/>
          </w:rPr>
          <w:fldChar w:fldCharType="separate"/>
        </w:r>
        <w:r w:rsidR="00347E47">
          <w:rPr>
            <w:noProof/>
            <w:webHidden/>
          </w:rPr>
          <w:t>9</w:t>
        </w:r>
        <w:r w:rsidR="00347E47">
          <w:rPr>
            <w:noProof/>
            <w:webHidden/>
          </w:rPr>
          <w:fldChar w:fldCharType="end"/>
        </w:r>
      </w:hyperlink>
    </w:p>
    <w:p w14:paraId="790268BB" w14:textId="188F80A4"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1943" w:history="1">
        <w:r w:rsidR="00347E47" w:rsidRPr="00E66CA1">
          <w:rPr>
            <w:rStyle w:val="Hiperligao"/>
            <w:noProof/>
          </w:rPr>
          <w:t>Figura 3 - Sensores de proximidade do fabricante OMRON.</w:t>
        </w:r>
        <w:r w:rsidR="00347E47">
          <w:rPr>
            <w:noProof/>
            <w:webHidden/>
          </w:rPr>
          <w:tab/>
        </w:r>
        <w:r w:rsidR="00347E47">
          <w:rPr>
            <w:noProof/>
            <w:webHidden/>
          </w:rPr>
          <w:fldChar w:fldCharType="begin"/>
        </w:r>
        <w:r w:rsidR="00347E47">
          <w:rPr>
            <w:noProof/>
            <w:webHidden/>
          </w:rPr>
          <w:instrText xml:space="preserve"> PAGEREF _Toc508631943 \h </w:instrText>
        </w:r>
        <w:r w:rsidR="00347E47">
          <w:rPr>
            <w:noProof/>
            <w:webHidden/>
          </w:rPr>
        </w:r>
        <w:r w:rsidR="00347E47">
          <w:rPr>
            <w:noProof/>
            <w:webHidden/>
          </w:rPr>
          <w:fldChar w:fldCharType="separate"/>
        </w:r>
        <w:r w:rsidR="00347E47">
          <w:rPr>
            <w:noProof/>
            <w:webHidden/>
          </w:rPr>
          <w:t>10</w:t>
        </w:r>
        <w:r w:rsidR="00347E47">
          <w:rPr>
            <w:noProof/>
            <w:webHidden/>
          </w:rPr>
          <w:fldChar w:fldCharType="end"/>
        </w:r>
      </w:hyperlink>
    </w:p>
    <w:p w14:paraId="6C78D806" w14:textId="5F8CA03D"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1944" w:history="1">
        <w:r w:rsidR="00347E47" w:rsidRPr="00E66CA1">
          <w:rPr>
            <w:rStyle w:val="Hiperligao"/>
            <w:noProof/>
          </w:rPr>
          <w:t>Figura 4 - Drives industriais do fabricante Beckhoff.</w:t>
        </w:r>
        <w:r w:rsidR="00347E47">
          <w:rPr>
            <w:noProof/>
            <w:webHidden/>
          </w:rPr>
          <w:tab/>
        </w:r>
        <w:r w:rsidR="00347E47">
          <w:rPr>
            <w:noProof/>
            <w:webHidden/>
          </w:rPr>
          <w:fldChar w:fldCharType="begin"/>
        </w:r>
        <w:r w:rsidR="00347E47">
          <w:rPr>
            <w:noProof/>
            <w:webHidden/>
          </w:rPr>
          <w:instrText xml:space="preserve"> PAGEREF _Toc508631944 \h </w:instrText>
        </w:r>
        <w:r w:rsidR="00347E47">
          <w:rPr>
            <w:noProof/>
            <w:webHidden/>
          </w:rPr>
        </w:r>
        <w:r w:rsidR="00347E47">
          <w:rPr>
            <w:noProof/>
            <w:webHidden/>
          </w:rPr>
          <w:fldChar w:fldCharType="separate"/>
        </w:r>
        <w:r w:rsidR="00347E47">
          <w:rPr>
            <w:noProof/>
            <w:webHidden/>
          </w:rPr>
          <w:t>11</w:t>
        </w:r>
        <w:r w:rsidR="00347E47">
          <w:rPr>
            <w:noProof/>
            <w:webHidden/>
          </w:rPr>
          <w:fldChar w:fldCharType="end"/>
        </w:r>
      </w:hyperlink>
    </w:p>
    <w:p w14:paraId="73045563" w14:textId="2A0040B9"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1945" w:history="1">
        <w:r w:rsidR="00347E47" w:rsidRPr="00E66CA1">
          <w:rPr>
            <w:rStyle w:val="Hiperligao"/>
            <w:noProof/>
          </w:rPr>
          <w:t>Figura 5 - Ambiente de desenvolvimento Twincat 3.</w:t>
        </w:r>
        <w:r w:rsidR="00347E47">
          <w:rPr>
            <w:noProof/>
            <w:webHidden/>
          </w:rPr>
          <w:tab/>
        </w:r>
        <w:r w:rsidR="00347E47">
          <w:rPr>
            <w:noProof/>
            <w:webHidden/>
          </w:rPr>
          <w:fldChar w:fldCharType="begin"/>
        </w:r>
        <w:r w:rsidR="00347E47">
          <w:rPr>
            <w:noProof/>
            <w:webHidden/>
          </w:rPr>
          <w:instrText xml:space="preserve"> PAGEREF _Toc508631945 \h </w:instrText>
        </w:r>
        <w:r w:rsidR="00347E47">
          <w:rPr>
            <w:noProof/>
            <w:webHidden/>
          </w:rPr>
        </w:r>
        <w:r w:rsidR="00347E47">
          <w:rPr>
            <w:noProof/>
            <w:webHidden/>
          </w:rPr>
          <w:fldChar w:fldCharType="separate"/>
        </w:r>
        <w:r w:rsidR="00347E47">
          <w:rPr>
            <w:noProof/>
            <w:webHidden/>
          </w:rPr>
          <w:t>13</w:t>
        </w:r>
        <w:r w:rsidR="00347E47">
          <w:rPr>
            <w:noProof/>
            <w:webHidden/>
          </w:rPr>
          <w:fldChar w:fldCharType="end"/>
        </w:r>
      </w:hyperlink>
    </w:p>
    <w:p w14:paraId="084CB6DF" w14:textId="5CBC1583"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1946" w:history="1">
        <w:r w:rsidR="00347E47" w:rsidRPr="00E66CA1">
          <w:rPr>
            <w:rStyle w:val="Hiperligao"/>
            <w:noProof/>
          </w:rPr>
          <w:t>Figura 6 - Ambiente de desenvolvimento SIMATIC STEP 7.</w:t>
        </w:r>
        <w:r w:rsidR="00347E47">
          <w:rPr>
            <w:noProof/>
            <w:webHidden/>
          </w:rPr>
          <w:tab/>
        </w:r>
        <w:r w:rsidR="00347E47">
          <w:rPr>
            <w:noProof/>
            <w:webHidden/>
          </w:rPr>
          <w:fldChar w:fldCharType="begin"/>
        </w:r>
        <w:r w:rsidR="00347E47">
          <w:rPr>
            <w:noProof/>
            <w:webHidden/>
          </w:rPr>
          <w:instrText xml:space="preserve"> PAGEREF _Toc508631946 \h </w:instrText>
        </w:r>
        <w:r w:rsidR="00347E47">
          <w:rPr>
            <w:noProof/>
            <w:webHidden/>
          </w:rPr>
        </w:r>
        <w:r w:rsidR="00347E47">
          <w:rPr>
            <w:noProof/>
            <w:webHidden/>
          </w:rPr>
          <w:fldChar w:fldCharType="separate"/>
        </w:r>
        <w:r w:rsidR="00347E47">
          <w:rPr>
            <w:noProof/>
            <w:webHidden/>
          </w:rPr>
          <w:t>14</w:t>
        </w:r>
        <w:r w:rsidR="00347E47">
          <w:rPr>
            <w:noProof/>
            <w:webHidden/>
          </w:rPr>
          <w:fldChar w:fldCharType="end"/>
        </w:r>
      </w:hyperlink>
    </w:p>
    <w:p w14:paraId="02103EE4" w14:textId="66AD7EB2"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1947" w:history="1">
        <w:r w:rsidR="00347E47" w:rsidRPr="00E66CA1">
          <w:rPr>
            <w:rStyle w:val="Hiperligao"/>
            <w:noProof/>
          </w:rPr>
          <w:t>Figura 7 - Ambiente de desenvolvimento PL7.</w:t>
        </w:r>
        <w:r w:rsidR="00347E47">
          <w:rPr>
            <w:noProof/>
            <w:webHidden/>
          </w:rPr>
          <w:tab/>
        </w:r>
        <w:r w:rsidR="00347E47">
          <w:rPr>
            <w:noProof/>
            <w:webHidden/>
          </w:rPr>
          <w:fldChar w:fldCharType="begin"/>
        </w:r>
        <w:r w:rsidR="00347E47">
          <w:rPr>
            <w:noProof/>
            <w:webHidden/>
          </w:rPr>
          <w:instrText xml:space="preserve"> PAGEREF _Toc508631947 \h </w:instrText>
        </w:r>
        <w:r w:rsidR="00347E47">
          <w:rPr>
            <w:noProof/>
            <w:webHidden/>
          </w:rPr>
        </w:r>
        <w:r w:rsidR="00347E47">
          <w:rPr>
            <w:noProof/>
            <w:webHidden/>
          </w:rPr>
          <w:fldChar w:fldCharType="separate"/>
        </w:r>
        <w:r w:rsidR="00347E47">
          <w:rPr>
            <w:noProof/>
            <w:webHidden/>
          </w:rPr>
          <w:t>15</w:t>
        </w:r>
        <w:r w:rsidR="00347E47">
          <w:rPr>
            <w:noProof/>
            <w:webHidden/>
          </w:rPr>
          <w:fldChar w:fldCharType="end"/>
        </w:r>
      </w:hyperlink>
    </w:p>
    <w:p w14:paraId="444954F2" w14:textId="0534B0FB"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1948" w:history="1">
        <w:r w:rsidR="00347E47" w:rsidRPr="00E66CA1">
          <w:rPr>
            <w:rStyle w:val="Hiperligao"/>
            <w:noProof/>
          </w:rPr>
          <w:t>Figura 8 - Indústria 4.0</w:t>
        </w:r>
        <w:r w:rsidR="00347E47">
          <w:rPr>
            <w:noProof/>
            <w:webHidden/>
          </w:rPr>
          <w:tab/>
        </w:r>
        <w:r w:rsidR="00347E47">
          <w:rPr>
            <w:noProof/>
            <w:webHidden/>
          </w:rPr>
          <w:fldChar w:fldCharType="begin"/>
        </w:r>
        <w:r w:rsidR="00347E47">
          <w:rPr>
            <w:noProof/>
            <w:webHidden/>
          </w:rPr>
          <w:instrText xml:space="preserve"> PAGEREF _Toc508631948 \h </w:instrText>
        </w:r>
        <w:r w:rsidR="00347E47">
          <w:rPr>
            <w:noProof/>
            <w:webHidden/>
          </w:rPr>
        </w:r>
        <w:r w:rsidR="00347E47">
          <w:rPr>
            <w:noProof/>
            <w:webHidden/>
          </w:rPr>
          <w:fldChar w:fldCharType="separate"/>
        </w:r>
        <w:r w:rsidR="00347E47">
          <w:rPr>
            <w:noProof/>
            <w:webHidden/>
          </w:rPr>
          <w:t>16</w:t>
        </w:r>
        <w:r w:rsidR="00347E47">
          <w:rPr>
            <w:noProof/>
            <w:webHidden/>
          </w:rPr>
          <w:fldChar w:fldCharType="end"/>
        </w:r>
      </w:hyperlink>
    </w:p>
    <w:p w14:paraId="4C4C9086" w14:textId="54BFAA3D"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1949" w:history="1">
        <w:r w:rsidR="00347E47" w:rsidRPr="00E66CA1">
          <w:rPr>
            <w:rStyle w:val="Hiperligao"/>
            <w:noProof/>
          </w:rPr>
          <w:t>Figura 9 - Fábrica Inteligente</w:t>
        </w:r>
        <w:r w:rsidR="00347E47">
          <w:rPr>
            <w:noProof/>
            <w:webHidden/>
          </w:rPr>
          <w:tab/>
        </w:r>
        <w:r w:rsidR="00347E47">
          <w:rPr>
            <w:noProof/>
            <w:webHidden/>
          </w:rPr>
          <w:fldChar w:fldCharType="begin"/>
        </w:r>
        <w:r w:rsidR="00347E47">
          <w:rPr>
            <w:noProof/>
            <w:webHidden/>
          </w:rPr>
          <w:instrText xml:space="preserve"> PAGEREF _Toc508631949 \h </w:instrText>
        </w:r>
        <w:r w:rsidR="00347E47">
          <w:rPr>
            <w:noProof/>
            <w:webHidden/>
          </w:rPr>
        </w:r>
        <w:r w:rsidR="00347E47">
          <w:rPr>
            <w:noProof/>
            <w:webHidden/>
          </w:rPr>
          <w:fldChar w:fldCharType="separate"/>
        </w:r>
        <w:r w:rsidR="00347E47">
          <w:rPr>
            <w:noProof/>
            <w:webHidden/>
          </w:rPr>
          <w:t>17</w:t>
        </w:r>
        <w:r w:rsidR="00347E47">
          <w:rPr>
            <w:noProof/>
            <w:webHidden/>
          </w:rPr>
          <w:fldChar w:fldCharType="end"/>
        </w:r>
      </w:hyperlink>
    </w:p>
    <w:p w14:paraId="30512F89" w14:textId="2EB598CC"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1950" w:history="1">
        <w:r w:rsidR="00347E47" w:rsidRPr="00E66CA1">
          <w:rPr>
            <w:rStyle w:val="Hiperligao"/>
            <w:noProof/>
          </w:rPr>
          <w:t>Figura 10 - Evolução da Arpanet.</w:t>
        </w:r>
        <w:r w:rsidR="00347E47">
          <w:rPr>
            <w:noProof/>
            <w:webHidden/>
          </w:rPr>
          <w:tab/>
        </w:r>
        <w:r w:rsidR="00347E47">
          <w:rPr>
            <w:noProof/>
            <w:webHidden/>
          </w:rPr>
          <w:fldChar w:fldCharType="begin"/>
        </w:r>
        <w:r w:rsidR="00347E47">
          <w:rPr>
            <w:noProof/>
            <w:webHidden/>
          </w:rPr>
          <w:instrText xml:space="preserve"> PAGEREF _Toc508631950 \h </w:instrText>
        </w:r>
        <w:r w:rsidR="00347E47">
          <w:rPr>
            <w:noProof/>
            <w:webHidden/>
          </w:rPr>
        </w:r>
        <w:r w:rsidR="00347E47">
          <w:rPr>
            <w:noProof/>
            <w:webHidden/>
          </w:rPr>
          <w:fldChar w:fldCharType="separate"/>
        </w:r>
        <w:r w:rsidR="00347E47">
          <w:rPr>
            <w:noProof/>
            <w:webHidden/>
          </w:rPr>
          <w:t>19</w:t>
        </w:r>
        <w:r w:rsidR="00347E47">
          <w:rPr>
            <w:noProof/>
            <w:webHidden/>
          </w:rPr>
          <w:fldChar w:fldCharType="end"/>
        </w:r>
      </w:hyperlink>
    </w:p>
    <w:p w14:paraId="35995FDB" w14:textId="43E94D12"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1951" w:history="1">
        <w:r w:rsidR="00347E47" w:rsidRPr="00E66CA1">
          <w:rPr>
            <w:rStyle w:val="Hiperligao"/>
            <w:noProof/>
          </w:rPr>
          <w:t>Figura 11 - Arquitetura do protocolo HTTP</w:t>
        </w:r>
        <w:r w:rsidR="00347E47">
          <w:rPr>
            <w:noProof/>
            <w:webHidden/>
          </w:rPr>
          <w:tab/>
        </w:r>
        <w:r w:rsidR="00347E47">
          <w:rPr>
            <w:noProof/>
            <w:webHidden/>
          </w:rPr>
          <w:fldChar w:fldCharType="begin"/>
        </w:r>
        <w:r w:rsidR="00347E47">
          <w:rPr>
            <w:noProof/>
            <w:webHidden/>
          </w:rPr>
          <w:instrText xml:space="preserve"> PAGEREF _Toc508631951 \h </w:instrText>
        </w:r>
        <w:r w:rsidR="00347E47">
          <w:rPr>
            <w:noProof/>
            <w:webHidden/>
          </w:rPr>
        </w:r>
        <w:r w:rsidR="00347E47">
          <w:rPr>
            <w:noProof/>
            <w:webHidden/>
          </w:rPr>
          <w:fldChar w:fldCharType="separate"/>
        </w:r>
        <w:r w:rsidR="00347E47">
          <w:rPr>
            <w:noProof/>
            <w:webHidden/>
          </w:rPr>
          <w:t>20</w:t>
        </w:r>
        <w:r w:rsidR="00347E47">
          <w:rPr>
            <w:noProof/>
            <w:webHidden/>
          </w:rPr>
          <w:fldChar w:fldCharType="end"/>
        </w:r>
      </w:hyperlink>
    </w:p>
    <w:p w14:paraId="57FF1A2A" w14:textId="2A71C37E"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1952" w:history="1">
        <w:r w:rsidR="00347E47" w:rsidRPr="00E66CA1">
          <w:rPr>
            <w:rStyle w:val="Hiperligao"/>
            <w:noProof/>
          </w:rPr>
          <w:t>Figura 12 – Lado cliente da web.</w:t>
        </w:r>
        <w:r w:rsidR="00347E47">
          <w:rPr>
            <w:noProof/>
            <w:webHidden/>
          </w:rPr>
          <w:tab/>
        </w:r>
        <w:r w:rsidR="00347E47">
          <w:rPr>
            <w:noProof/>
            <w:webHidden/>
          </w:rPr>
          <w:fldChar w:fldCharType="begin"/>
        </w:r>
        <w:r w:rsidR="00347E47">
          <w:rPr>
            <w:noProof/>
            <w:webHidden/>
          </w:rPr>
          <w:instrText xml:space="preserve"> PAGEREF _Toc508631952 \h </w:instrText>
        </w:r>
        <w:r w:rsidR="00347E47">
          <w:rPr>
            <w:noProof/>
            <w:webHidden/>
          </w:rPr>
        </w:r>
        <w:r w:rsidR="00347E47">
          <w:rPr>
            <w:noProof/>
            <w:webHidden/>
          </w:rPr>
          <w:fldChar w:fldCharType="separate"/>
        </w:r>
        <w:r w:rsidR="00347E47">
          <w:rPr>
            <w:noProof/>
            <w:webHidden/>
          </w:rPr>
          <w:t>22</w:t>
        </w:r>
        <w:r w:rsidR="00347E47">
          <w:rPr>
            <w:noProof/>
            <w:webHidden/>
          </w:rPr>
          <w:fldChar w:fldCharType="end"/>
        </w:r>
      </w:hyperlink>
    </w:p>
    <w:p w14:paraId="709BB3A4" w14:textId="2CDC6146"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1953" w:history="1">
        <w:r w:rsidR="00347E47" w:rsidRPr="00E66CA1">
          <w:rPr>
            <w:rStyle w:val="Hiperligao"/>
            <w:noProof/>
          </w:rPr>
          <w:t>Figura 13 - Arquitetura base de aplicações web</w:t>
        </w:r>
        <w:r w:rsidR="00347E47">
          <w:rPr>
            <w:noProof/>
            <w:webHidden/>
          </w:rPr>
          <w:tab/>
        </w:r>
        <w:r w:rsidR="00347E47">
          <w:rPr>
            <w:noProof/>
            <w:webHidden/>
          </w:rPr>
          <w:fldChar w:fldCharType="begin"/>
        </w:r>
        <w:r w:rsidR="00347E47">
          <w:rPr>
            <w:noProof/>
            <w:webHidden/>
          </w:rPr>
          <w:instrText xml:space="preserve"> PAGEREF _Toc508631953 \h </w:instrText>
        </w:r>
        <w:r w:rsidR="00347E47">
          <w:rPr>
            <w:noProof/>
            <w:webHidden/>
          </w:rPr>
        </w:r>
        <w:r w:rsidR="00347E47">
          <w:rPr>
            <w:noProof/>
            <w:webHidden/>
          </w:rPr>
          <w:fldChar w:fldCharType="separate"/>
        </w:r>
        <w:r w:rsidR="00347E47">
          <w:rPr>
            <w:noProof/>
            <w:webHidden/>
          </w:rPr>
          <w:t>23</w:t>
        </w:r>
        <w:r w:rsidR="00347E47">
          <w:rPr>
            <w:noProof/>
            <w:webHidden/>
          </w:rPr>
          <w:fldChar w:fldCharType="end"/>
        </w:r>
      </w:hyperlink>
    </w:p>
    <w:p w14:paraId="20479A7C" w14:textId="0C12194E"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1954" w:history="1">
        <w:r w:rsidR="00347E47" w:rsidRPr="00E66CA1">
          <w:rPr>
            <w:rStyle w:val="Hiperligao"/>
            <w:noProof/>
          </w:rPr>
          <w:t>Figura 14 - Arquitetura Cloud Computing</w:t>
        </w:r>
        <w:r w:rsidR="00347E47">
          <w:rPr>
            <w:noProof/>
            <w:webHidden/>
          </w:rPr>
          <w:tab/>
        </w:r>
        <w:r w:rsidR="00347E47">
          <w:rPr>
            <w:noProof/>
            <w:webHidden/>
          </w:rPr>
          <w:fldChar w:fldCharType="begin"/>
        </w:r>
        <w:r w:rsidR="00347E47">
          <w:rPr>
            <w:noProof/>
            <w:webHidden/>
          </w:rPr>
          <w:instrText xml:space="preserve"> PAGEREF _Toc508631954 \h </w:instrText>
        </w:r>
        <w:r w:rsidR="00347E47">
          <w:rPr>
            <w:noProof/>
            <w:webHidden/>
          </w:rPr>
        </w:r>
        <w:r w:rsidR="00347E47">
          <w:rPr>
            <w:noProof/>
            <w:webHidden/>
          </w:rPr>
          <w:fldChar w:fldCharType="separate"/>
        </w:r>
        <w:r w:rsidR="00347E47">
          <w:rPr>
            <w:noProof/>
            <w:webHidden/>
          </w:rPr>
          <w:t>24</w:t>
        </w:r>
        <w:r w:rsidR="00347E47">
          <w:rPr>
            <w:noProof/>
            <w:webHidden/>
          </w:rPr>
          <w:fldChar w:fldCharType="end"/>
        </w:r>
      </w:hyperlink>
    </w:p>
    <w:p w14:paraId="75FE3CEB" w14:textId="3A2DC111"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1955" w:history="1">
        <w:r w:rsidR="00347E47" w:rsidRPr="00E66CA1">
          <w:rPr>
            <w:rStyle w:val="Hiperligao"/>
            <w:noProof/>
            <w:lang w:val="en-US"/>
          </w:rPr>
          <w:t>Figura 15 - Human-Machine Interface.</w:t>
        </w:r>
        <w:r w:rsidR="00347E47">
          <w:rPr>
            <w:noProof/>
            <w:webHidden/>
          </w:rPr>
          <w:tab/>
        </w:r>
        <w:r w:rsidR="00347E47">
          <w:rPr>
            <w:noProof/>
            <w:webHidden/>
          </w:rPr>
          <w:fldChar w:fldCharType="begin"/>
        </w:r>
        <w:r w:rsidR="00347E47">
          <w:rPr>
            <w:noProof/>
            <w:webHidden/>
          </w:rPr>
          <w:instrText xml:space="preserve"> PAGEREF _Toc508631955 \h </w:instrText>
        </w:r>
        <w:r w:rsidR="00347E47">
          <w:rPr>
            <w:noProof/>
            <w:webHidden/>
          </w:rPr>
        </w:r>
        <w:r w:rsidR="00347E47">
          <w:rPr>
            <w:noProof/>
            <w:webHidden/>
          </w:rPr>
          <w:fldChar w:fldCharType="separate"/>
        </w:r>
        <w:r w:rsidR="00347E47">
          <w:rPr>
            <w:noProof/>
            <w:webHidden/>
          </w:rPr>
          <w:t>25</w:t>
        </w:r>
        <w:r w:rsidR="00347E47">
          <w:rPr>
            <w:noProof/>
            <w:webHidden/>
          </w:rPr>
          <w:fldChar w:fldCharType="end"/>
        </w:r>
      </w:hyperlink>
    </w:p>
    <w:p w14:paraId="3573F437" w14:textId="3FDB93B1"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1956" w:history="1">
        <w:r w:rsidR="00347E47" w:rsidRPr="00E66CA1">
          <w:rPr>
            <w:rStyle w:val="Hiperligao"/>
            <w:noProof/>
          </w:rPr>
          <w:t>Figura 16 - Arquitetura Sistema SCADA</w:t>
        </w:r>
        <w:r w:rsidR="00347E47">
          <w:rPr>
            <w:noProof/>
            <w:webHidden/>
          </w:rPr>
          <w:tab/>
        </w:r>
        <w:r w:rsidR="00347E47">
          <w:rPr>
            <w:noProof/>
            <w:webHidden/>
          </w:rPr>
          <w:fldChar w:fldCharType="begin"/>
        </w:r>
        <w:r w:rsidR="00347E47">
          <w:rPr>
            <w:noProof/>
            <w:webHidden/>
          </w:rPr>
          <w:instrText xml:space="preserve"> PAGEREF _Toc508631956 \h </w:instrText>
        </w:r>
        <w:r w:rsidR="00347E47">
          <w:rPr>
            <w:noProof/>
            <w:webHidden/>
          </w:rPr>
        </w:r>
        <w:r w:rsidR="00347E47">
          <w:rPr>
            <w:noProof/>
            <w:webHidden/>
          </w:rPr>
          <w:fldChar w:fldCharType="separate"/>
        </w:r>
        <w:r w:rsidR="00347E47">
          <w:rPr>
            <w:noProof/>
            <w:webHidden/>
          </w:rPr>
          <w:t>29</w:t>
        </w:r>
        <w:r w:rsidR="00347E47">
          <w:rPr>
            <w:noProof/>
            <w:webHidden/>
          </w:rPr>
          <w:fldChar w:fldCharType="end"/>
        </w:r>
      </w:hyperlink>
    </w:p>
    <w:p w14:paraId="3C6CAABD" w14:textId="6101C849"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1957" w:history="1">
        <w:r w:rsidR="00347E47" w:rsidRPr="00E66CA1">
          <w:rPr>
            <w:rStyle w:val="Hiperligao"/>
            <w:noProof/>
          </w:rPr>
          <w:t>Figura 17 - Exemplo de fabrico aditivo.</w:t>
        </w:r>
        <w:r w:rsidR="00347E47">
          <w:rPr>
            <w:noProof/>
            <w:webHidden/>
          </w:rPr>
          <w:tab/>
        </w:r>
        <w:r w:rsidR="00347E47">
          <w:rPr>
            <w:noProof/>
            <w:webHidden/>
          </w:rPr>
          <w:fldChar w:fldCharType="begin"/>
        </w:r>
        <w:r w:rsidR="00347E47">
          <w:rPr>
            <w:noProof/>
            <w:webHidden/>
          </w:rPr>
          <w:instrText xml:space="preserve"> PAGEREF _Toc508631957 \h </w:instrText>
        </w:r>
        <w:r w:rsidR="00347E47">
          <w:rPr>
            <w:noProof/>
            <w:webHidden/>
          </w:rPr>
        </w:r>
        <w:r w:rsidR="00347E47">
          <w:rPr>
            <w:noProof/>
            <w:webHidden/>
          </w:rPr>
          <w:fldChar w:fldCharType="separate"/>
        </w:r>
        <w:r w:rsidR="00347E47">
          <w:rPr>
            <w:noProof/>
            <w:webHidden/>
          </w:rPr>
          <w:t>31</w:t>
        </w:r>
        <w:r w:rsidR="00347E47">
          <w:rPr>
            <w:noProof/>
            <w:webHidden/>
          </w:rPr>
          <w:fldChar w:fldCharType="end"/>
        </w:r>
      </w:hyperlink>
    </w:p>
    <w:p w14:paraId="2FDED673" w14:textId="37F94A1B"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1958" w:history="1">
        <w:r w:rsidR="00347E47" w:rsidRPr="00E66CA1">
          <w:rPr>
            <w:rStyle w:val="Hiperligao"/>
            <w:noProof/>
          </w:rPr>
          <w:t>Figura 18 - Ganhos de Tempo.</w:t>
        </w:r>
        <w:r w:rsidR="00347E47">
          <w:rPr>
            <w:noProof/>
            <w:webHidden/>
          </w:rPr>
          <w:tab/>
        </w:r>
        <w:r w:rsidR="00347E47">
          <w:rPr>
            <w:noProof/>
            <w:webHidden/>
          </w:rPr>
          <w:fldChar w:fldCharType="begin"/>
        </w:r>
        <w:r w:rsidR="00347E47">
          <w:rPr>
            <w:noProof/>
            <w:webHidden/>
          </w:rPr>
          <w:instrText xml:space="preserve"> PAGEREF _Toc508631958 \h </w:instrText>
        </w:r>
        <w:r w:rsidR="00347E47">
          <w:rPr>
            <w:noProof/>
            <w:webHidden/>
          </w:rPr>
        </w:r>
        <w:r w:rsidR="00347E47">
          <w:rPr>
            <w:noProof/>
            <w:webHidden/>
          </w:rPr>
          <w:fldChar w:fldCharType="separate"/>
        </w:r>
        <w:r w:rsidR="00347E47">
          <w:rPr>
            <w:noProof/>
            <w:webHidden/>
          </w:rPr>
          <w:t>35</w:t>
        </w:r>
        <w:r w:rsidR="00347E47">
          <w:rPr>
            <w:noProof/>
            <w:webHidden/>
          </w:rPr>
          <w:fldChar w:fldCharType="end"/>
        </w:r>
      </w:hyperlink>
    </w:p>
    <w:p w14:paraId="12D5BFB0" w14:textId="2683A1D0"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1959" w:history="1">
        <w:r w:rsidR="00347E47" w:rsidRPr="00E66CA1">
          <w:rPr>
            <w:rStyle w:val="Hiperligao"/>
            <w:noProof/>
          </w:rPr>
          <w:t>Figura 19 - Linha de Paletização Automatizada.</w:t>
        </w:r>
        <w:r w:rsidR="00347E47">
          <w:rPr>
            <w:noProof/>
            <w:webHidden/>
          </w:rPr>
          <w:tab/>
        </w:r>
        <w:r w:rsidR="00347E47">
          <w:rPr>
            <w:noProof/>
            <w:webHidden/>
          </w:rPr>
          <w:fldChar w:fldCharType="begin"/>
        </w:r>
        <w:r w:rsidR="00347E47">
          <w:rPr>
            <w:noProof/>
            <w:webHidden/>
          </w:rPr>
          <w:instrText xml:space="preserve"> PAGEREF _Toc508631959 \h </w:instrText>
        </w:r>
        <w:r w:rsidR="00347E47">
          <w:rPr>
            <w:noProof/>
            <w:webHidden/>
          </w:rPr>
        </w:r>
        <w:r w:rsidR="00347E47">
          <w:rPr>
            <w:noProof/>
            <w:webHidden/>
          </w:rPr>
          <w:fldChar w:fldCharType="separate"/>
        </w:r>
        <w:r w:rsidR="00347E47">
          <w:rPr>
            <w:noProof/>
            <w:webHidden/>
          </w:rPr>
          <w:t>36</w:t>
        </w:r>
        <w:r w:rsidR="00347E47">
          <w:rPr>
            <w:noProof/>
            <w:webHidden/>
          </w:rPr>
          <w:fldChar w:fldCharType="end"/>
        </w:r>
      </w:hyperlink>
    </w:p>
    <w:p w14:paraId="2D278879" w14:textId="6D4A3D06"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1960" w:history="1">
        <w:r w:rsidR="00347E47" w:rsidRPr="00E66CA1">
          <w:rPr>
            <w:rStyle w:val="Hiperligao"/>
            <w:noProof/>
          </w:rPr>
          <w:t>Figura 20 – Arquitetura para monitorização remota dos processos.</w:t>
        </w:r>
        <w:r w:rsidR="00347E47">
          <w:rPr>
            <w:noProof/>
            <w:webHidden/>
          </w:rPr>
          <w:tab/>
        </w:r>
        <w:r w:rsidR="00347E47">
          <w:rPr>
            <w:noProof/>
            <w:webHidden/>
          </w:rPr>
          <w:fldChar w:fldCharType="begin"/>
        </w:r>
        <w:r w:rsidR="00347E47">
          <w:rPr>
            <w:noProof/>
            <w:webHidden/>
          </w:rPr>
          <w:instrText xml:space="preserve"> PAGEREF _Toc508631960 \h </w:instrText>
        </w:r>
        <w:r w:rsidR="00347E47">
          <w:rPr>
            <w:noProof/>
            <w:webHidden/>
          </w:rPr>
        </w:r>
        <w:r w:rsidR="00347E47">
          <w:rPr>
            <w:noProof/>
            <w:webHidden/>
          </w:rPr>
          <w:fldChar w:fldCharType="separate"/>
        </w:r>
        <w:r w:rsidR="00347E47">
          <w:rPr>
            <w:noProof/>
            <w:webHidden/>
          </w:rPr>
          <w:t>38</w:t>
        </w:r>
        <w:r w:rsidR="00347E47">
          <w:rPr>
            <w:noProof/>
            <w:webHidden/>
          </w:rPr>
          <w:fldChar w:fldCharType="end"/>
        </w:r>
      </w:hyperlink>
    </w:p>
    <w:p w14:paraId="60AB5303" w14:textId="5AB52941"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1961" w:history="1">
        <w:r w:rsidR="00347E47" w:rsidRPr="00E66CA1">
          <w:rPr>
            <w:rStyle w:val="Hiperligao"/>
            <w:noProof/>
          </w:rPr>
          <w:t>Figura 21 - Página web dinâmica para monitorização.</w:t>
        </w:r>
        <w:r w:rsidR="00347E47">
          <w:rPr>
            <w:noProof/>
            <w:webHidden/>
          </w:rPr>
          <w:tab/>
        </w:r>
        <w:r w:rsidR="00347E47">
          <w:rPr>
            <w:noProof/>
            <w:webHidden/>
          </w:rPr>
          <w:fldChar w:fldCharType="begin"/>
        </w:r>
        <w:r w:rsidR="00347E47">
          <w:rPr>
            <w:noProof/>
            <w:webHidden/>
          </w:rPr>
          <w:instrText xml:space="preserve"> PAGEREF _Toc508631961 \h </w:instrText>
        </w:r>
        <w:r w:rsidR="00347E47">
          <w:rPr>
            <w:noProof/>
            <w:webHidden/>
          </w:rPr>
        </w:r>
        <w:r w:rsidR="00347E47">
          <w:rPr>
            <w:noProof/>
            <w:webHidden/>
          </w:rPr>
          <w:fldChar w:fldCharType="separate"/>
        </w:r>
        <w:r w:rsidR="00347E47">
          <w:rPr>
            <w:noProof/>
            <w:webHidden/>
          </w:rPr>
          <w:t>39</w:t>
        </w:r>
        <w:r w:rsidR="00347E47">
          <w:rPr>
            <w:noProof/>
            <w:webHidden/>
          </w:rPr>
          <w:fldChar w:fldCharType="end"/>
        </w:r>
      </w:hyperlink>
    </w:p>
    <w:p w14:paraId="279C77C1" w14:textId="3E58D69D"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1962" w:history="1">
        <w:r w:rsidR="00347E47" w:rsidRPr="00E66CA1">
          <w:rPr>
            <w:rStyle w:val="Hiperligao"/>
            <w:noProof/>
          </w:rPr>
          <w:t>Figura 22 - Aplicação Java para monitorizar temperatura.</w:t>
        </w:r>
        <w:r w:rsidR="00347E47">
          <w:rPr>
            <w:noProof/>
            <w:webHidden/>
          </w:rPr>
          <w:tab/>
        </w:r>
        <w:r w:rsidR="00347E47">
          <w:rPr>
            <w:noProof/>
            <w:webHidden/>
          </w:rPr>
          <w:fldChar w:fldCharType="begin"/>
        </w:r>
        <w:r w:rsidR="00347E47">
          <w:rPr>
            <w:noProof/>
            <w:webHidden/>
          </w:rPr>
          <w:instrText xml:space="preserve"> PAGEREF _Toc508631962 \h </w:instrText>
        </w:r>
        <w:r w:rsidR="00347E47">
          <w:rPr>
            <w:noProof/>
            <w:webHidden/>
          </w:rPr>
        </w:r>
        <w:r w:rsidR="00347E47">
          <w:rPr>
            <w:noProof/>
            <w:webHidden/>
          </w:rPr>
          <w:fldChar w:fldCharType="separate"/>
        </w:r>
        <w:r w:rsidR="00347E47">
          <w:rPr>
            <w:noProof/>
            <w:webHidden/>
          </w:rPr>
          <w:t>40</w:t>
        </w:r>
        <w:r w:rsidR="00347E47">
          <w:rPr>
            <w:noProof/>
            <w:webHidden/>
          </w:rPr>
          <w:fldChar w:fldCharType="end"/>
        </w:r>
      </w:hyperlink>
    </w:p>
    <w:p w14:paraId="38AADC8A" w14:textId="4836A84D"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1963" w:history="1">
        <w:r w:rsidR="00347E47" w:rsidRPr="00E66CA1">
          <w:rPr>
            <w:rStyle w:val="Hiperligao"/>
            <w:noProof/>
          </w:rPr>
          <w:t>Figura 23 - Arquitetura do sistema para controlo remoto de laboratório.</w:t>
        </w:r>
        <w:r w:rsidR="00347E47">
          <w:rPr>
            <w:noProof/>
            <w:webHidden/>
          </w:rPr>
          <w:tab/>
        </w:r>
        <w:r w:rsidR="00347E47">
          <w:rPr>
            <w:noProof/>
            <w:webHidden/>
          </w:rPr>
          <w:fldChar w:fldCharType="begin"/>
        </w:r>
        <w:r w:rsidR="00347E47">
          <w:rPr>
            <w:noProof/>
            <w:webHidden/>
          </w:rPr>
          <w:instrText xml:space="preserve"> PAGEREF _Toc508631963 \h </w:instrText>
        </w:r>
        <w:r w:rsidR="00347E47">
          <w:rPr>
            <w:noProof/>
            <w:webHidden/>
          </w:rPr>
        </w:r>
        <w:r w:rsidR="00347E47">
          <w:rPr>
            <w:noProof/>
            <w:webHidden/>
          </w:rPr>
          <w:fldChar w:fldCharType="separate"/>
        </w:r>
        <w:r w:rsidR="00347E47">
          <w:rPr>
            <w:noProof/>
            <w:webHidden/>
          </w:rPr>
          <w:t>41</w:t>
        </w:r>
        <w:r w:rsidR="00347E47">
          <w:rPr>
            <w:noProof/>
            <w:webHidden/>
          </w:rPr>
          <w:fldChar w:fldCharType="end"/>
        </w:r>
      </w:hyperlink>
    </w:p>
    <w:p w14:paraId="0DDB612B" w14:textId="6DD77AA1"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1964" w:history="1">
        <w:r w:rsidR="00347E47" w:rsidRPr="00E66CA1">
          <w:rPr>
            <w:rStyle w:val="Hiperligao"/>
            <w:noProof/>
          </w:rPr>
          <w:t>Figura 24 - Página no browser para controlo remoto.</w:t>
        </w:r>
        <w:r w:rsidR="00347E47">
          <w:rPr>
            <w:noProof/>
            <w:webHidden/>
          </w:rPr>
          <w:tab/>
        </w:r>
        <w:r w:rsidR="00347E47">
          <w:rPr>
            <w:noProof/>
            <w:webHidden/>
          </w:rPr>
          <w:fldChar w:fldCharType="begin"/>
        </w:r>
        <w:r w:rsidR="00347E47">
          <w:rPr>
            <w:noProof/>
            <w:webHidden/>
          </w:rPr>
          <w:instrText xml:space="preserve"> PAGEREF _Toc508631964 \h </w:instrText>
        </w:r>
        <w:r w:rsidR="00347E47">
          <w:rPr>
            <w:noProof/>
            <w:webHidden/>
          </w:rPr>
        </w:r>
        <w:r w:rsidR="00347E47">
          <w:rPr>
            <w:noProof/>
            <w:webHidden/>
          </w:rPr>
          <w:fldChar w:fldCharType="separate"/>
        </w:r>
        <w:r w:rsidR="00347E47">
          <w:rPr>
            <w:noProof/>
            <w:webHidden/>
          </w:rPr>
          <w:t>42</w:t>
        </w:r>
        <w:r w:rsidR="00347E47">
          <w:rPr>
            <w:noProof/>
            <w:webHidden/>
          </w:rPr>
          <w:fldChar w:fldCharType="end"/>
        </w:r>
      </w:hyperlink>
    </w:p>
    <w:p w14:paraId="342B6997" w14:textId="7DEE9CC0"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1965" w:history="1">
        <w:r w:rsidR="00347E47" w:rsidRPr="00E66CA1">
          <w:rPr>
            <w:rStyle w:val="Hiperligao"/>
            <w:noProof/>
          </w:rPr>
          <w:t>Figura 25 - Arquitetura do sistema para controlo de PLC remotamente.</w:t>
        </w:r>
        <w:r w:rsidR="00347E47">
          <w:rPr>
            <w:noProof/>
            <w:webHidden/>
          </w:rPr>
          <w:tab/>
        </w:r>
        <w:r w:rsidR="00347E47">
          <w:rPr>
            <w:noProof/>
            <w:webHidden/>
          </w:rPr>
          <w:fldChar w:fldCharType="begin"/>
        </w:r>
        <w:r w:rsidR="00347E47">
          <w:rPr>
            <w:noProof/>
            <w:webHidden/>
          </w:rPr>
          <w:instrText xml:space="preserve"> PAGEREF _Toc508631965 \h </w:instrText>
        </w:r>
        <w:r w:rsidR="00347E47">
          <w:rPr>
            <w:noProof/>
            <w:webHidden/>
          </w:rPr>
        </w:r>
        <w:r w:rsidR="00347E47">
          <w:rPr>
            <w:noProof/>
            <w:webHidden/>
          </w:rPr>
          <w:fldChar w:fldCharType="separate"/>
        </w:r>
        <w:r w:rsidR="00347E47">
          <w:rPr>
            <w:noProof/>
            <w:webHidden/>
          </w:rPr>
          <w:t>43</w:t>
        </w:r>
        <w:r w:rsidR="00347E47">
          <w:rPr>
            <w:noProof/>
            <w:webHidden/>
          </w:rPr>
          <w:fldChar w:fldCharType="end"/>
        </w:r>
      </w:hyperlink>
    </w:p>
    <w:p w14:paraId="007E9DD3" w14:textId="38E76021"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1966" w:history="1">
        <w:r w:rsidR="00347E47" w:rsidRPr="00E66CA1">
          <w:rPr>
            <w:rStyle w:val="Hiperligao"/>
            <w:noProof/>
          </w:rPr>
          <w:t>Figura 26 - Página web para controlo das variáveis do PLC.</w:t>
        </w:r>
        <w:r w:rsidR="00347E47">
          <w:rPr>
            <w:noProof/>
            <w:webHidden/>
          </w:rPr>
          <w:tab/>
        </w:r>
        <w:r w:rsidR="00347E47">
          <w:rPr>
            <w:noProof/>
            <w:webHidden/>
          </w:rPr>
          <w:fldChar w:fldCharType="begin"/>
        </w:r>
        <w:r w:rsidR="00347E47">
          <w:rPr>
            <w:noProof/>
            <w:webHidden/>
          </w:rPr>
          <w:instrText xml:space="preserve"> PAGEREF _Toc508631966 \h </w:instrText>
        </w:r>
        <w:r w:rsidR="00347E47">
          <w:rPr>
            <w:noProof/>
            <w:webHidden/>
          </w:rPr>
        </w:r>
        <w:r w:rsidR="00347E47">
          <w:rPr>
            <w:noProof/>
            <w:webHidden/>
          </w:rPr>
          <w:fldChar w:fldCharType="separate"/>
        </w:r>
        <w:r w:rsidR="00347E47">
          <w:rPr>
            <w:noProof/>
            <w:webHidden/>
          </w:rPr>
          <w:t>43</w:t>
        </w:r>
        <w:r w:rsidR="00347E47">
          <w:rPr>
            <w:noProof/>
            <w:webHidden/>
          </w:rPr>
          <w:fldChar w:fldCharType="end"/>
        </w:r>
      </w:hyperlink>
    </w:p>
    <w:p w14:paraId="14796492" w14:textId="61DF48B9"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1967" w:history="1">
        <w:r w:rsidR="00347E47" w:rsidRPr="00E66CA1">
          <w:rPr>
            <w:rStyle w:val="Hiperligao"/>
            <w:noProof/>
          </w:rPr>
          <w:t>Figura 27 - Software Eiger.</w:t>
        </w:r>
        <w:r w:rsidR="00347E47">
          <w:rPr>
            <w:noProof/>
            <w:webHidden/>
          </w:rPr>
          <w:tab/>
        </w:r>
        <w:r w:rsidR="00347E47">
          <w:rPr>
            <w:noProof/>
            <w:webHidden/>
          </w:rPr>
          <w:fldChar w:fldCharType="begin"/>
        </w:r>
        <w:r w:rsidR="00347E47">
          <w:rPr>
            <w:noProof/>
            <w:webHidden/>
          </w:rPr>
          <w:instrText xml:space="preserve"> PAGEREF _Toc508631967 \h </w:instrText>
        </w:r>
        <w:r w:rsidR="00347E47">
          <w:rPr>
            <w:noProof/>
            <w:webHidden/>
          </w:rPr>
        </w:r>
        <w:r w:rsidR="00347E47">
          <w:rPr>
            <w:noProof/>
            <w:webHidden/>
          </w:rPr>
          <w:fldChar w:fldCharType="separate"/>
        </w:r>
        <w:r w:rsidR="00347E47">
          <w:rPr>
            <w:noProof/>
            <w:webHidden/>
          </w:rPr>
          <w:t>44</w:t>
        </w:r>
        <w:r w:rsidR="00347E47">
          <w:rPr>
            <w:noProof/>
            <w:webHidden/>
          </w:rPr>
          <w:fldChar w:fldCharType="end"/>
        </w:r>
      </w:hyperlink>
    </w:p>
    <w:p w14:paraId="1014025F" w14:textId="2C956E4D"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1968" w:history="1">
        <w:r w:rsidR="00347E47" w:rsidRPr="00E66CA1">
          <w:rPr>
            <w:rStyle w:val="Hiperligao"/>
            <w:noProof/>
          </w:rPr>
          <w:t>Figura 28 - A interface do sistema através dos óculos e dos marcadores de RA.</w:t>
        </w:r>
        <w:r w:rsidR="00347E47">
          <w:rPr>
            <w:noProof/>
            <w:webHidden/>
          </w:rPr>
          <w:tab/>
        </w:r>
        <w:r w:rsidR="00347E47">
          <w:rPr>
            <w:noProof/>
            <w:webHidden/>
          </w:rPr>
          <w:fldChar w:fldCharType="begin"/>
        </w:r>
        <w:r w:rsidR="00347E47">
          <w:rPr>
            <w:noProof/>
            <w:webHidden/>
          </w:rPr>
          <w:instrText xml:space="preserve"> PAGEREF _Toc508631968 \h </w:instrText>
        </w:r>
        <w:r w:rsidR="00347E47">
          <w:rPr>
            <w:noProof/>
            <w:webHidden/>
          </w:rPr>
        </w:r>
        <w:r w:rsidR="00347E47">
          <w:rPr>
            <w:noProof/>
            <w:webHidden/>
          </w:rPr>
          <w:fldChar w:fldCharType="separate"/>
        </w:r>
        <w:r w:rsidR="00347E47">
          <w:rPr>
            <w:noProof/>
            <w:webHidden/>
          </w:rPr>
          <w:t>47</w:t>
        </w:r>
        <w:r w:rsidR="00347E47">
          <w:rPr>
            <w:noProof/>
            <w:webHidden/>
          </w:rPr>
          <w:fldChar w:fldCharType="end"/>
        </w:r>
      </w:hyperlink>
    </w:p>
    <w:p w14:paraId="6AABA082" w14:textId="528FBA71"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1969" w:history="1">
        <w:r w:rsidR="00347E47" w:rsidRPr="00E66CA1">
          <w:rPr>
            <w:rStyle w:val="Hiperligao"/>
            <w:noProof/>
          </w:rPr>
          <w:t>Figura 29 - Uma peça a ser modelada. Material virtual é "despejado" do spray na mão direita.</w:t>
        </w:r>
        <w:r w:rsidR="00347E47">
          <w:rPr>
            <w:noProof/>
            <w:webHidden/>
          </w:rPr>
          <w:tab/>
        </w:r>
        <w:r w:rsidR="00347E47">
          <w:rPr>
            <w:noProof/>
            <w:webHidden/>
          </w:rPr>
          <w:fldChar w:fldCharType="begin"/>
        </w:r>
        <w:r w:rsidR="00347E47">
          <w:rPr>
            <w:noProof/>
            <w:webHidden/>
          </w:rPr>
          <w:instrText xml:space="preserve"> PAGEREF _Toc508631969 \h </w:instrText>
        </w:r>
        <w:r w:rsidR="00347E47">
          <w:rPr>
            <w:noProof/>
            <w:webHidden/>
          </w:rPr>
        </w:r>
        <w:r w:rsidR="00347E47">
          <w:rPr>
            <w:noProof/>
            <w:webHidden/>
          </w:rPr>
          <w:fldChar w:fldCharType="separate"/>
        </w:r>
        <w:r w:rsidR="00347E47">
          <w:rPr>
            <w:noProof/>
            <w:webHidden/>
          </w:rPr>
          <w:t>47</w:t>
        </w:r>
        <w:r w:rsidR="00347E47">
          <w:rPr>
            <w:noProof/>
            <w:webHidden/>
          </w:rPr>
          <w:fldChar w:fldCharType="end"/>
        </w:r>
      </w:hyperlink>
    </w:p>
    <w:p w14:paraId="553980F1" w14:textId="29D891FC"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1970" w:history="1">
        <w:r w:rsidR="00347E47" w:rsidRPr="00E66CA1">
          <w:rPr>
            <w:rStyle w:val="Hiperligao"/>
            <w:noProof/>
          </w:rPr>
          <w:t>Figura 30 - Á esquerda a peça em RA, ao centro a peça em software de modelação 3D e á direita a peça impressa.</w:t>
        </w:r>
        <w:r w:rsidR="00347E47">
          <w:rPr>
            <w:noProof/>
            <w:webHidden/>
          </w:rPr>
          <w:tab/>
        </w:r>
        <w:r w:rsidR="00347E47">
          <w:rPr>
            <w:noProof/>
            <w:webHidden/>
          </w:rPr>
          <w:fldChar w:fldCharType="begin"/>
        </w:r>
        <w:r w:rsidR="00347E47">
          <w:rPr>
            <w:noProof/>
            <w:webHidden/>
          </w:rPr>
          <w:instrText xml:space="preserve"> PAGEREF _Toc508631970 \h </w:instrText>
        </w:r>
        <w:r w:rsidR="00347E47">
          <w:rPr>
            <w:noProof/>
            <w:webHidden/>
          </w:rPr>
        </w:r>
        <w:r w:rsidR="00347E47">
          <w:rPr>
            <w:noProof/>
            <w:webHidden/>
          </w:rPr>
          <w:fldChar w:fldCharType="separate"/>
        </w:r>
        <w:r w:rsidR="00347E47">
          <w:rPr>
            <w:noProof/>
            <w:webHidden/>
          </w:rPr>
          <w:t>48</w:t>
        </w:r>
        <w:r w:rsidR="00347E47">
          <w:rPr>
            <w:noProof/>
            <w:webHidden/>
          </w:rPr>
          <w:fldChar w:fldCharType="end"/>
        </w:r>
      </w:hyperlink>
    </w:p>
    <w:p w14:paraId="1A147A51" w14:textId="2977C308"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1971" w:history="1">
        <w:r w:rsidR="00347E47" w:rsidRPr="00E66CA1">
          <w:rPr>
            <w:rStyle w:val="Hiperligao"/>
            <w:noProof/>
          </w:rPr>
          <w:t>Figura 31 - Montagem de produto animada em ambiente de RA.</w:t>
        </w:r>
        <w:r w:rsidR="00347E47">
          <w:rPr>
            <w:noProof/>
            <w:webHidden/>
          </w:rPr>
          <w:tab/>
        </w:r>
        <w:r w:rsidR="00347E47">
          <w:rPr>
            <w:noProof/>
            <w:webHidden/>
          </w:rPr>
          <w:fldChar w:fldCharType="begin"/>
        </w:r>
        <w:r w:rsidR="00347E47">
          <w:rPr>
            <w:noProof/>
            <w:webHidden/>
          </w:rPr>
          <w:instrText xml:space="preserve"> PAGEREF _Toc508631971 \h </w:instrText>
        </w:r>
        <w:r w:rsidR="00347E47">
          <w:rPr>
            <w:noProof/>
            <w:webHidden/>
          </w:rPr>
        </w:r>
        <w:r w:rsidR="00347E47">
          <w:rPr>
            <w:noProof/>
            <w:webHidden/>
          </w:rPr>
          <w:fldChar w:fldCharType="separate"/>
        </w:r>
        <w:r w:rsidR="00347E47">
          <w:rPr>
            <w:noProof/>
            <w:webHidden/>
          </w:rPr>
          <w:t>49</w:t>
        </w:r>
        <w:r w:rsidR="00347E47">
          <w:rPr>
            <w:noProof/>
            <w:webHidden/>
          </w:rPr>
          <w:fldChar w:fldCharType="end"/>
        </w:r>
      </w:hyperlink>
    </w:p>
    <w:p w14:paraId="1EA523F5" w14:textId="0E76E05F"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1972" w:history="1">
        <w:r w:rsidR="00347E47" w:rsidRPr="00E66CA1">
          <w:rPr>
            <w:rStyle w:val="Hiperligao"/>
            <w:noProof/>
          </w:rPr>
          <w:t>Figura 32 - Equipamento utilizado para o protótipo funcional</w:t>
        </w:r>
        <w:r w:rsidR="00347E47">
          <w:rPr>
            <w:noProof/>
            <w:webHidden/>
          </w:rPr>
          <w:tab/>
        </w:r>
        <w:r w:rsidR="00347E47">
          <w:rPr>
            <w:noProof/>
            <w:webHidden/>
          </w:rPr>
          <w:fldChar w:fldCharType="begin"/>
        </w:r>
        <w:r w:rsidR="00347E47">
          <w:rPr>
            <w:noProof/>
            <w:webHidden/>
          </w:rPr>
          <w:instrText xml:space="preserve"> PAGEREF _Toc508631972 \h </w:instrText>
        </w:r>
        <w:r w:rsidR="00347E47">
          <w:rPr>
            <w:noProof/>
            <w:webHidden/>
          </w:rPr>
        </w:r>
        <w:r w:rsidR="00347E47">
          <w:rPr>
            <w:noProof/>
            <w:webHidden/>
          </w:rPr>
          <w:fldChar w:fldCharType="separate"/>
        </w:r>
        <w:r w:rsidR="00347E47">
          <w:rPr>
            <w:noProof/>
            <w:webHidden/>
          </w:rPr>
          <w:t>51</w:t>
        </w:r>
        <w:r w:rsidR="00347E47">
          <w:rPr>
            <w:noProof/>
            <w:webHidden/>
          </w:rPr>
          <w:fldChar w:fldCharType="end"/>
        </w:r>
      </w:hyperlink>
    </w:p>
    <w:p w14:paraId="40614020" w14:textId="74DD92E8"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1973" w:history="1">
        <w:r w:rsidR="00347E47" w:rsidRPr="00E66CA1">
          <w:rPr>
            <w:rStyle w:val="Hiperligao"/>
            <w:noProof/>
          </w:rPr>
          <w:t>Figura 33 - Equipamento em funcionamento</w:t>
        </w:r>
        <w:r w:rsidR="00347E47">
          <w:rPr>
            <w:noProof/>
            <w:webHidden/>
          </w:rPr>
          <w:tab/>
        </w:r>
        <w:r w:rsidR="00347E47">
          <w:rPr>
            <w:noProof/>
            <w:webHidden/>
          </w:rPr>
          <w:fldChar w:fldCharType="begin"/>
        </w:r>
        <w:r w:rsidR="00347E47">
          <w:rPr>
            <w:noProof/>
            <w:webHidden/>
          </w:rPr>
          <w:instrText xml:space="preserve"> PAGEREF _Toc508631973 \h </w:instrText>
        </w:r>
        <w:r w:rsidR="00347E47">
          <w:rPr>
            <w:noProof/>
            <w:webHidden/>
          </w:rPr>
        </w:r>
        <w:r w:rsidR="00347E47">
          <w:rPr>
            <w:noProof/>
            <w:webHidden/>
          </w:rPr>
          <w:fldChar w:fldCharType="separate"/>
        </w:r>
        <w:r w:rsidR="00347E47">
          <w:rPr>
            <w:noProof/>
            <w:webHidden/>
          </w:rPr>
          <w:t>51</w:t>
        </w:r>
        <w:r w:rsidR="00347E47">
          <w:rPr>
            <w:noProof/>
            <w:webHidden/>
          </w:rPr>
          <w:fldChar w:fldCharType="end"/>
        </w:r>
      </w:hyperlink>
    </w:p>
    <w:p w14:paraId="6DE5E875" w14:textId="6A277BCA"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1974" w:history="1">
        <w:r w:rsidR="00347E47" w:rsidRPr="00E66CA1">
          <w:rPr>
            <w:rStyle w:val="Hiperligao"/>
            <w:noProof/>
          </w:rPr>
          <w:t>Figura 34 - Equipamento a depositar gesso, criando uma peça</w:t>
        </w:r>
        <w:r w:rsidR="00347E47">
          <w:rPr>
            <w:noProof/>
            <w:webHidden/>
          </w:rPr>
          <w:tab/>
        </w:r>
        <w:r w:rsidR="00347E47">
          <w:rPr>
            <w:noProof/>
            <w:webHidden/>
          </w:rPr>
          <w:fldChar w:fldCharType="begin"/>
        </w:r>
        <w:r w:rsidR="00347E47">
          <w:rPr>
            <w:noProof/>
            <w:webHidden/>
          </w:rPr>
          <w:instrText xml:space="preserve"> PAGEREF _Toc508631974 \h </w:instrText>
        </w:r>
        <w:r w:rsidR="00347E47">
          <w:rPr>
            <w:noProof/>
            <w:webHidden/>
          </w:rPr>
        </w:r>
        <w:r w:rsidR="00347E47">
          <w:rPr>
            <w:noProof/>
            <w:webHidden/>
          </w:rPr>
          <w:fldChar w:fldCharType="separate"/>
        </w:r>
        <w:r w:rsidR="00347E47">
          <w:rPr>
            <w:noProof/>
            <w:webHidden/>
          </w:rPr>
          <w:t>52</w:t>
        </w:r>
        <w:r w:rsidR="00347E47">
          <w:rPr>
            <w:noProof/>
            <w:webHidden/>
          </w:rPr>
          <w:fldChar w:fldCharType="end"/>
        </w:r>
      </w:hyperlink>
    </w:p>
    <w:p w14:paraId="2813D2BB" w14:textId="658B3519"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1975" w:history="1">
        <w:r w:rsidR="00347E47" w:rsidRPr="00E66CA1">
          <w:rPr>
            <w:rStyle w:val="Hiperligao"/>
            <w:noProof/>
          </w:rPr>
          <w:t>Figura 35 - Estrutura da área de impressão do equipamento final</w:t>
        </w:r>
        <w:r w:rsidR="00347E47">
          <w:rPr>
            <w:noProof/>
            <w:webHidden/>
          </w:rPr>
          <w:tab/>
        </w:r>
        <w:r w:rsidR="00347E47">
          <w:rPr>
            <w:noProof/>
            <w:webHidden/>
          </w:rPr>
          <w:fldChar w:fldCharType="begin"/>
        </w:r>
        <w:r w:rsidR="00347E47">
          <w:rPr>
            <w:noProof/>
            <w:webHidden/>
          </w:rPr>
          <w:instrText xml:space="preserve"> PAGEREF _Toc508631975 \h </w:instrText>
        </w:r>
        <w:r w:rsidR="00347E47">
          <w:rPr>
            <w:noProof/>
            <w:webHidden/>
          </w:rPr>
        </w:r>
        <w:r w:rsidR="00347E47">
          <w:rPr>
            <w:noProof/>
            <w:webHidden/>
          </w:rPr>
          <w:fldChar w:fldCharType="separate"/>
        </w:r>
        <w:r w:rsidR="00347E47">
          <w:rPr>
            <w:noProof/>
            <w:webHidden/>
          </w:rPr>
          <w:t>53</w:t>
        </w:r>
        <w:r w:rsidR="00347E47">
          <w:rPr>
            <w:noProof/>
            <w:webHidden/>
          </w:rPr>
          <w:fldChar w:fldCharType="end"/>
        </w:r>
      </w:hyperlink>
    </w:p>
    <w:p w14:paraId="1B881E16" w14:textId="6A905B45"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1976" w:history="1">
        <w:r w:rsidR="00347E47" w:rsidRPr="00E66CA1">
          <w:rPr>
            <w:rStyle w:val="Hiperligao"/>
            <w:noProof/>
          </w:rPr>
          <w:t>Figura 36 - Equipamento de Fabrico Aditivo e a HMI</w:t>
        </w:r>
        <w:r w:rsidR="00347E47">
          <w:rPr>
            <w:noProof/>
            <w:webHidden/>
          </w:rPr>
          <w:tab/>
        </w:r>
        <w:r w:rsidR="00347E47">
          <w:rPr>
            <w:noProof/>
            <w:webHidden/>
          </w:rPr>
          <w:fldChar w:fldCharType="begin"/>
        </w:r>
        <w:r w:rsidR="00347E47">
          <w:rPr>
            <w:noProof/>
            <w:webHidden/>
          </w:rPr>
          <w:instrText xml:space="preserve"> PAGEREF _Toc508631976 \h </w:instrText>
        </w:r>
        <w:r w:rsidR="00347E47">
          <w:rPr>
            <w:noProof/>
            <w:webHidden/>
          </w:rPr>
        </w:r>
        <w:r w:rsidR="00347E47">
          <w:rPr>
            <w:noProof/>
            <w:webHidden/>
          </w:rPr>
          <w:fldChar w:fldCharType="separate"/>
        </w:r>
        <w:r w:rsidR="00347E47">
          <w:rPr>
            <w:noProof/>
            <w:webHidden/>
          </w:rPr>
          <w:t>53</w:t>
        </w:r>
        <w:r w:rsidR="00347E47">
          <w:rPr>
            <w:noProof/>
            <w:webHidden/>
          </w:rPr>
          <w:fldChar w:fldCharType="end"/>
        </w:r>
      </w:hyperlink>
    </w:p>
    <w:p w14:paraId="4FF6F6C7" w14:textId="768C18CB"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1977" w:history="1">
        <w:r w:rsidR="00347E47" w:rsidRPr="00E66CA1">
          <w:rPr>
            <w:rStyle w:val="Hiperligao"/>
            <w:noProof/>
          </w:rPr>
          <w:t>Figura 37 - Equipamento de Fabrico Aditivo e a HMI</w:t>
        </w:r>
        <w:r w:rsidR="00347E47">
          <w:rPr>
            <w:noProof/>
            <w:webHidden/>
          </w:rPr>
          <w:tab/>
        </w:r>
        <w:r w:rsidR="00347E47">
          <w:rPr>
            <w:noProof/>
            <w:webHidden/>
          </w:rPr>
          <w:fldChar w:fldCharType="begin"/>
        </w:r>
        <w:r w:rsidR="00347E47">
          <w:rPr>
            <w:noProof/>
            <w:webHidden/>
          </w:rPr>
          <w:instrText xml:space="preserve"> PAGEREF _Toc508631977 \h </w:instrText>
        </w:r>
        <w:r w:rsidR="00347E47">
          <w:rPr>
            <w:noProof/>
            <w:webHidden/>
          </w:rPr>
        </w:r>
        <w:r w:rsidR="00347E47">
          <w:rPr>
            <w:noProof/>
            <w:webHidden/>
          </w:rPr>
          <w:fldChar w:fldCharType="separate"/>
        </w:r>
        <w:r w:rsidR="00347E47">
          <w:rPr>
            <w:noProof/>
            <w:webHidden/>
          </w:rPr>
          <w:t>54</w:t>
        </w:r>
        <w:r w:rsidR="00347E47">
          <w:rPr>
            <w:noProof/>
            <w:webHidden/>
          </w:rPr>
          <w:fldChar w:fldCharType="end"/>
        </w:r>
      </w:hyperlink>
    </w:p>
    <w:p w14:paraId="50660064" w14:textId="6E051950"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1978" w:history="1">
        <w:r w:rsidR="00347E47" w:rsidRPr="00E66CA1">
          <w:rPr>
            <w:rStyle w:val="Hiperligao"/>
            <w:noProof/>
          </w:rPr>
          <w:t>Figura 38 -  Arquitetura do Protótipo</w:t>
        </w:r>
        <w:r w:rsidR="00347E47">
          <w:rPr>
            <w:noProof/>
            <w:webHidden/>
          </w:rPr>
          <w:tab/>
        </w:r>
        <w:r w:rsidR="00347E47">
          <w:rPr>
            <w:noProof/>
            <w:webHidden/>
          </w:rPr>
          <w:fldChar w:fldCharType="begin"/>
        </w:r>
        <w:r w:rsidR="00347E47">
          <w:rPr>
            <w:noProof/>
            <w:webHidden/>
          </w:rPr>
          <w:instrText xml:space="preserve"> PAGEREF _Toc508631978 \h </w:instrText>
        </w:r>
        <w:r w:rsidR="00347E47">
          <w:rPr>
            <w:noProof/>
            <w:webHidden/>
          </w:rPr>
        </w:r>
        <w:r w:rsidR="00347E47">
          <w:rPr>
            <w:noProof/>
            <w:webHidden/>
          </w:rPr>
          <w:fldChar w:fldCharType="separate"/>
        </w:r>
        <w:r w:rsidR="00347E47">
          <w:rPr>
            <w:noProof/>
            <w:webHidden/>
          </w:rPr>
          <w:t>56</w:t>
        </w:r>
        <w:r w:rsidR="00347E47">
          <w:rPr>
            <w:noProof/>
            <w:webHidden/>
          </w:rPr>
          <w:fldChar w:fldCharType="end"/>
        </w:r>
      </w:hyperlink>
    </w:p>
    <w:p w14:paraId="7429DCD5" w14:textId="53D8610D"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1979" w:history="1">
        <w:r w:rsidR="00347E47" w:rsidRPr="00E66CA1">
          <w:rPr>
            <w:rStyle w:val="Hiperligao"/>
            <w:noProof/>
          </w:rPr>
          <w:t>Figura 39 - Sistema com o equipamento ligado e em estado ON</w:t>
        </w:r>
        <w:r w:rsidR="00347E47">
          <w:rPr>
            <w:noProof/>
            <w:webHidden/>
          </w:rPr>
          <w:tab/>
        </w:r>
        <w:r w:rsidR="00347E47">
          <w:rPr>
            <w:noProof/>
            <w:webHidden/>
          </w:rPr>
          <w:fldChar w:fldCharType="begin"/>
        </w:r>
        <w:r w:rsidR="00347E47">
          <w:rPr>
            <w:noProof/>
            <w:webHidden/>
          </w:rPr>
          <w:instrText xml:space="preserve"> PAGEREF _Toc508631979 \h </w:instrText>
        </w:r>
        <w:r w:rsidR="00347E47">
          <w:rPr>
            <w:noProof/>
            <w:webHidden/>
          </w:rPr>
        </w:r>
        <w:r w:rsidR="00347E47">
          <w:rPr>
            <w:noProof/>
            <w:webHidden/>
          </w:rPr>
          <w:fldChar w:fldCharType="separate"/>
        </w:r>
        <w:r w:rsidR="00347E47">
          <w:rPr>
            <w:noProof/>
            <w:webHidden/>
          </w:rPr>
          <w:t>58</w:t>
        </w:r>
        <w:r w:rsidR="00347E47">
          <w:rPr>
            <w:noProof/>
            <w:webHidden/>
          </w:rPr>
          <w:fldChar w:fldCharType="end"/>
        </w:r>
      </w:hyperlink>
    </w:p>
    <w:p w14:paraId="0509D5C9" w14:textId="1F3C73DB"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1980" w:history="1">
        <w:r w:rsidR="00347E47" w:rsidRPr="00E66CA1">
          <w:rPr>
            <w:rStyle w:val="Hiperligao"/>
            <w:noProof/>
          </w:rPr>
          <w:t>Figura 40 - Sistema a executar o Gcode na tabela vermelha</w:t>
        </w:r>
        <w:r w:rsidR="00347E47">
          <w:rPr>
            <w:noProof/>
            <w:webHidden/>
          </w:rPr>
          <w:tab/>
        </w:r>
        <w:r w:rsidR="00347E47">
          <w:rPr>
            <w:noProof/>
            <w:webHidden/>
          </w:rPr>
          <w:fldChar w:fldCharType="begin"/>
        </w:r>
        <w:r w:rsidR="00347E47">
          <w:rPr>
            <w:noProof/>
            <w:webHidden/>
          </w:rPr>
          <w:instrText xml:space="preserve"> PAGEREF _Toc508631980 \h </w:instrText>
        </w:r>
        <w:r w:rsidR="00347E47">
          <w:rPr>
            <w:noProof/>
            <w:webHidden/>
          </w:rPr>
        </w:r>
        <w:r w:rsidR="00347E47">
          <w:rPr>
            <w:noProof/>
            <w:webHidden/>
          </w:rPr>
          <w:fldChar w:fldCharType="separate"/>
        </w:r>
        <w:r w:rsidR="00347E47">
          <w:rPr>
            <w:noProof/>
            <w:webHidden/>
          </w:rPr>
          <w:t>58</w:t>
        </w:r>
        <w:r w:rsidR="00347E47">
          <w:rPr>
            <w:noProof/>
            <w:webHidden/>
          </w:rPr>
          <w:fldChar w:fldCharType="end"/>
        </w:r>
      </w:hyperlink>
    </w:p>
    <w:p w14:paraId="655B43FA" w14:textId="5C0F8F54"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1981" w:history="1">
        <w:r w:rsidR="00347E47" w:rsidRPr="00E66CA1">
          <w:rPr>
            <w:rStyle w:val="Hiperligao"/>
            <w:noProof/>
          </w:rPr>
          <w:t>Figura 41 - Visualização da peça a ser impressa em 2D e 3D</w:t>
        </w:r>
        <w:r w:rsidR="00347E47">
          <w:rPr>
            <w:noProof/>
            <w:webHidden/>
          </w:rPr>
          <w:tab/>
        </w:r>
        <w:r w:rsidR="00347E47">
          <w:rPr>
            <w:noProof/>
            <w:webHidden/>
          </w:rPr>
          <w:fldChar w:fldCharType="begin"/>
        </w:r>
        <w:r w:rsidR="00347E47">
          <w:rPr>
            <w:noProof/>
            <w:webHidden/>
          </w:rPr>
          <w:instrText xml:space="preserve"> PAGEREF _Toc508631981 \h </w:instrText>
        </w:r>
        <w:r w:rsidR="00347E47">
          <w:rPr>
            <w:noProof/>
            <w:webHidden/>
          </w:rPr>
        </w:r>
        <w:r w:rsidR="00347E47">
          <w:rPr>
            <w:noProof/>
            <w:webHidden/>
          </w:rPr>
          <w:fldChar w:fldCharType="separate"/>
        </w:r>
        <w:r w:rsidR="00347E47">
          <w:rPr>
            <w:noProof/>
            <w:webHidden/>
          </w:rPr>
          <w:t>59</w:t>
        </w:r>
        <w:r w:rsidR="00347E47">
          <w:rPr>
            <w:noProof/>
            <w:webHidden/>
          </w:rPr>
          <w:fldChar w:fldCharType="end"/>
        </w:r>
      </w:hyperlink>
    </w:p>
    <w:p w14:paraId="794BC45B" w14:textId="6FD98899"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1982" w:history="1">
        <w:r w:rsidR="00347E47" w:rsidRPr="00E66CA1">
          <w:rPr>
            <w:rStyle w:val="Hiperligao"/>
            <w:noProof/>
          </w:rPr>
          <w:t>Figura 42 - Levantamento de Requisitos (1ªparte)</w:t>
        </w:r>
        <w:r w:rsidR="00347E47">
          <w:rPr>
            <w:noProof/>
            <w:webHidden/>
          </w:rPr>
          <w:tab/>
        </w:r>
        <w:r w:rsidR="00347E47">
          <w:rPr>
            <w:noProof/>
            <w:webHidden/>
          </w:rPr>
          <w:fldChar w:fldCharType="begin"/>
        </w:r>
        <w:r w:rsidR="00347E47">
          <w:rPr>
            <w:noProof/>
            <w:webHidden/>
          </w:rPr>
          <w:instrText xml:space="preserve"> PAGEREF _Toc508631982 \h </w:instrText>
        </w:r>
        <w:r w:rsidR="00347E47">
          <w:rPr>
            <w:noProof/>
            <w:webHidden/>
          </w:rPr>
        </w:r>
        <w:r w:rsidR="00347E47">
          <w:rPr>
            <w:noProof/>
            <w:webHidden/>
          </w:rPr>
          <w:fldChar w:fldCharType="separate"/>
        </w:r>
        <w:r w:rsidR="00347E47">
          <w:rPr>
            <w:noProof/>
            <w:webHidden/>
          </w:rPr>
          <w:t>62</w:t>
        </w:r>
        <w:r w:rsidR="00347E47">
          <w:rPr>
            <w:noProof/>
            <w:webHidden/>
          </w:rPr>
          <w:fldChar w:fldCharType="end"/>
        </w:r>
      </w:hyperlink>
    </w:p>
    <w:p w14:paraId="6AB8BE88" w14:textId="0293DB83"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1983" w:history="1">
        <w:r w:rsidR="00347E47" w:rsidRPr="00E66CA1">
          <w:rPr>
            <w:rStyle w:val="Hiperligao"/>
            <w:noProof/>
          </w:rPr>
          <w:t>Figura 43 - Levantamento de Requisitos (2ªparte)</w:t>
        </w:r>
        <w:r w:rsidR="00347E47">
          <w:rPr>
            <w:noProof/>
            <w:webHidden/>
          </w:rPr>
          <w:tab/>
        </w:r>
        <w:r w:rsidR="00347E47">
          <w:rPr>
            <w:noProof/>
            <w:webHidden/>
          </w:rPr>
          <w:fldChar w:fldCharType="begin"/>
        </w:r>
        <w:r w:rsidR="00347E47">
          <w:rPr>
            <w:noProof/>
            <w:webHidden/>
          </w:rPr>
          <w:instrText xml:space="preserve"> PAGEREF _Toc508631983 \h </w:instrText>
        </w:r>
        <w:r w:rsidR="00347E47">
          <w:rPr>
            <w:noProof/>
            <w:webHidden/>
          </w:rPr>
        </w:r>
        <w:r w:rsidR="00347E47">
          <w:rPr>
            <w:noProof/>
            <w:webHidden/>
          </w:rPr>
          <w:fldChar w:fldCharType="separate"/>
        </w:r>
        <w:r w:rsidR="00347E47">
          <w:rPr>
            <w:noProof/>
            <w:webHidden/>
          </w:rPr>
          <w:t>63</w:t>
        </w:r>
        <w:r w:rsidR="00347E47">
          <w:rPr>
            <w:noProof/>
            <w:webHidden/>
          </w:rPr>
          <w:fldChar w:fldCharType="end"/>
        </w:r>
      </w:hyperlink>
    </w:p>
    <w:p w14:paraId="4C7261C4" w14:textId="0A53201C"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1984" w:history="1">
        <w:r w:rsidR="00347E47" w:rsidRPr="00E66CA1">
          <w:rPr>
            <w:rStyle w:val="Hiperligao"/>
            <w:noProof/>
          </w:rPr>
          <w:t>Figura 44 - Maquete da máquina ligada e tabs Automático e Aquecimento visíveis</w:t>
        </w:r>
        <w:r w:rsidR="00347E47">
          <w:rPr>
            <w:noProof/>
            <w:webHidden/>
          </w:rPr>
          <w:tab/>
        </w:r>
        <w:r w:rsidR="00347E47">
          <w:rPr>
            <w:noProof/>
            <w:webHidden/>
          </w:rPr>
          <w:fldChar w:fldCharType="begin"/>
        </w:r>
        <w:r w:rsidR="00347E47">
          <w:rPr>
            <w:noProof/>
            <w:webHidden/>
          </w:rPr>
          <w:instrText xml:space="preserve"> PAGEREF _Toc508631984 \h </w:instrText>
        </w:r>
        <w:r w:rsidR="00347E47">
          <w:rPr>
            <w:noProof/>
            <w:webHidden/>
          </w:rPr>
        </w:r>
        <w:r w:rsidR="00347E47">
          <w:rPr>
            <w:noProof/>
            <w:webHidden/>
          </w:rPr>
          <w:fldChar w:fldCharType="separate"/>
        </w:r>
        <w:r w:rsidR="00347E47">
          <w:rPr>
            <w:noProof/>
            <w:webHidden/>
          </w:rPr>
          <w:t>64</w:t>
        </w:r>
        <w:r w:rsidR="00347E47">
          <w:rPr>
            <w:noProof/>
            <w:webHidden/>
          </w:rPr>
          <w:fldChar w:fldCharType="end"/>
        </w:r>
      </w:hyperlink>
    </w:p>
    <w:p w14:paraId="5B1D676E" w14:textId="7AABD016"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1985" w:history="1">
        <w:r w:rsidR="00347E47" w:rsidRPr="00E66CA1">
          <w:rPr>
            <w:rStyle w:val="Hiperligao"/>
            <w:noProof/>
          </w:rPr>
          <w:t>Figura 45 - Maquete da máquina em pausa e tabs Manual e Insuflação de Ar visíveis</w:t>
        </w:r>
        <w:r w:rsidR="00347E47">
          <w:rPr>
            <w:noProof/>
            <w:webHidden/>
          </w:rPr>
          <w:tab/>
        </w:r>
        <w:r w:rsidR="00347E47">
          <w:rPr>
            <w:noProof/>
            <w:webHidden/>
          </w:rPr>
          <w:fldChar w:fldCharType="begin"/>
        </w:r>
        <w:r w:rsidR="00347E47">
          <w:rPr>
            <w:noProof/>
            <w:webHidden/>
          </w:rPr>
          <w:instrText xml:space="preserve"> PAGEREF _Toc508631985 \h </w:instrText>
        </w:r>
        <w:r w:rsidR="00347E47">
          <w:rPr>
            <w:noProof/>
            <w:webHidden/>
          </w:rPr>
        </w:r>
        <w:r w:rsidR="00347E47">
          <w:rPr>
            <w:noProof/>
            <w:webHidden/>
          </w:rPr>
          <w:fldChar w:fldCharType="separate"/>
        </w:r>
        <w:r w:rsidR="00347E47">
          <w:rPr>
            <w:noProof/>
            <w:webHidden/>
          </w:rPr>
          <w:t>66</w:t>
        </w:r>
        <w:r w:rsidR="00347E47">
          <w:rPr>
            <w:noProof/>
            <w:webHidden/>
          </w:rPr>
          <w:fldChar w:fldCharType="end"/>
        </w:r>
      </w:hyperlink>
    </w:p>
    <w:p w14:paraId="1215CEE4" w14:textId="0081E3C2"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1986" w:history="1">
        <w:r w:rsidR="00347E47" w:rsidRPr="00E66CA1">
          <w:rPr>
            <w:rStyle w:val="Hiperligao"/>
            <w:noProof/>
          </w:rPr>
          <w:t>Figura 46 - Maquete da máquina desligada e tabs MDI e Parâmetros visíveis</w:t>
        </w:r>
        <w:r w:rsidR="00347E47">
          <w:rPr>
            <w:noProof/>
            <w:webHidden/>
          </w:rPr>
          <w:tab/>
        </w:r>
        <w:r w:rsidR="00347E47">
          <w:rPr>
            <w:noProof/>
            <w:webHidden/>
          </w:rPr>
          <w:fldChar w:fldCharType="begin"/>
        </w:r>
        <w:r w:rsidR="00347E47">
          <w:rPr>
            <w:noProof/>
            <w:webHidden/>
          </w:rPr>
          <w:instrText xml:space="preserve"> PAGEREF _Toc508631986 \h </w:instrText>
        </w:r>
        <w:r w:rsidR="00347E47">
          <w:rPr>
            <w:noProof/>
            <w:webHidden/>
          </w:rPr>
        </w:r>
        <w:r w:rsidR="00347E47">
          <w:rPr>
            <w:noProof/>
            <w:webHidden/>
          </w:rPr>
          <w:fldChar w:fldCharType="separate"/>
        </w:r>
        <w:r w:rsidR="00347E47">
          <w:rPr>
            <w:noProof/>
            <w:webHidden/>
          </w:rPr>
          <w:t>67</w:t>
        </w:r>
        <w:r w:rsidR="00347E47">
          <w:rPr>
            <w:noProof/>
            <w:webHidden/>
          </w:rPr>
          <w:fldChar w:fldCharType="end"/>
        </w:r>
      </w:hyperlink>
    </w:p>
    <w:p w14:paraId="69AEB1D4" w14:textId="1E523F43"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1987" w:history="1">
        <w:r w:rsidR="00347E47" w:rsidRPr="00E66CA1">
          <w:rPr>
            <w:rStyle w:val="Hiperligao"/>
            <w:noProof/>
          </w:rPr>
          <w:t>Figura 47 - Protótipo interativo em modo automático</w:t>
        </w:r>
        <w:r w:rsidR="00347E47">
          <w:rPr>
            <w:noProof/>
            <w:webHidden/>
          </w:rPr>
          <w:tab/>
        </w:r>
        <w:r w:rsidR="00347E47">
          <w:rPr>
            <w:noProof/>
            <w:webHidden/>
          </w:rPr>
          <w:fldChar w:fldCharType="begin"/>
        </w:r>
        <w:r w:rsidR="00347E47">
          <w:rPr>
            <w:noProof/>
            <w:webHidden/>
          </w:rPr>
          <w:instrText xml:space="preserve"> PAGEREF _Toc508631987 \h </w:instrText>
        </w:r>
        <w:r w:rsidR="00347E47">
          <w:rPr>
            <w:noProof/>
            <w:webHidden/>
          </w:rPr>
        </w:r>
        <w:r w:rsidR="00347E47">
          <w:rPr>
            <w:noProof/>
            <w:webHidden/>
          </w:rPr>
          <w:fldChar w:fldCharType="separate"/>
        </w:r>
        <w:r w:rsidR="00347E47">
          <w:rPr>
            <w:noProof/>
            <w:webHidden/>
          </w:rPr>
          <w:t>68</w:t>
        </w:r>
        <w:r w:rsidR="00347E47">
          <w:rPr>
            <w:noProof/>
            <w:webHidden/>
          </w:rPr>
          <w:fldChar w:fldCharType="end"/>
        </w:r>
      </w:hyperlink>
    </w:p>
    <w:p w14:paraId="6DE90A46" w14:textId="118287F2"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1988" w:history="1">
        <w:r w:rsidR="00347E47" w:rsidRPr="00E66CA1">
          <w:rPr>
            <w:rStyle w:val="Hiperligao"/>
            <w:noProof/>
          </w:rPr>
          <w:t>Figura 48 - Protótipo interativo em modo manual</w:t>
        </w:r>
        <w:r w:rsidR="00347E47">
          <w:rPr>
            <w:noProof/>
            <w:webHidden/>
          </w:rPr>
          <w:tab/>
        </w:r>
        <w:r w:rsidR="00347E47">
          <w:rPr>
            <w:noProof/>
            <w:webHidden/>
          </w:rPr>
          <w:fldChar w:fldCharType="begin"/>
        </w:r>
        <w:r w:rsidR="00347E47">
          <w:rPr>
            <w:noProof/>
            <w:webHidden/>
          </w:rPr>
          <w:instrText xml:space="preserve"> PAGEREF _Toc508631988 \h </w:instrText>
        </w:r>
        <w:r w:rsidR="00347E47">
          <w:rPr>
            <w:noProof/>
            <w:webHidden/>
          </w:rPr>
        </w:r>
        <w:r w:rsidR="00347E47">
          <w:rPr>
            <w:noProof/>
            <w:webHidden/>
          </w:rPr>
          <w:fldChar w:fldCharType="separate"/>
        </w:r>
        <w:r w:rsidR="00347E47">
          <w:rPr>
            <w:noProof/>
            <w:webHidden/>
          </w:rPr>
          <w:t>68</w:t>
        </w:r>
        <w:r w:rsidR="00347E47">
          <w:rPr>
            <w:noProof/>
            <w:webHidden/>
          </w:rPr>
          <w:fldChar w:fldCharType="end"/>
        </w:r>
      </w:hyperlink>
    </w:p>
    <w:p w14:paraId="203C0DBA" w14:textId="5DC4E885"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1989" w:history="1">
        <w:r w:rsidR="00347E47" w:rsidRPr="00E66CA1">
          <w:rPr>
            <w:rStyle w:val="Hiperligao"/>
            <w:noProof/>
          </w:rPr>
          <w:t>Figura 49 - Protótipo interativo em modo MDI</w:t>
        </w:r>
        <w:r w:rsidR="00347E47">
          <w:rPr>
            <w:noProof/>
            <w:webHidden/>
          </w:rPr>
          <w:tab/>
        </w:r>
        <w:r w:rsidR="00347E47">
          <w:rPr>
            <w:noProof/>
            <w:webHidden/>
          </w:rPr>
          <w:fldChar w:fldCharType="begin"/>
        </w:r>
        <w:r w:rsidR="00347E47">
          <w:rPr>
            <w:noProof/>
            <w:webHidden/>
          </w:rPr>
          <w:instrText xml:space="preserve"> PAGEREF _Toc508631989 \h </w:instrText>
        </w:r>
        <w:r w:rsidR="00347E47">
          <w:rPr>
            <w:noProof/>
            <w:webHidden/>
          </w:rPr>
        </w:r>
        <w:r w:rsidR="00347E47">
          <w:rPr>
            <w:noProof/>
            <w:webHidden/>
          </w:rPr>
          <w:fldChar w:fldCharType="separate"/>
        </w:r>
        <w:r w:rsidR="00347E47">
          <w:rPr>
            <w:noProof/>
            <w:webHidden/>
          </w:rPr>
          <w:t>69</w:t>
        </w:r>
        <w:r w:rsidR="00347E47">
          <w:rPr>
            <w:noProof/>
            <w:webHidden/>
          </w:rPr>
          <w:fldChar w:fldCharType="end"/>
        </w:r>
      </w:hyperlink>
    </w:p>
    <w:p w14:paraId="3AE75A6F" w14:textId="41A98029"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1990" w:history="1">
        <w:r w:rsidR="00347E47" w:rsidRPr="00E66CA1">
          <w:rPr>
            <w:rStyle w:val="Hiperligao"/>
            <w:noProof/>
          </w:rPr>
          <w:t>Figura 50 - Arquitetura Final</w:t>
        </w:r>
        <w:r w:rsidR="00347E47">
          <w:rPr>
            <w:noProof/>
            <w:webHidden/>
          </w:rPr>
          <w:tab/>
        </w:r>
        <w:r w:rsidR="00347E47">
          <w:rPr>
            <w:noProof/>
            <w:webHidden/>
          </w:rPr>
          <w:fldChar w:fldCharType="begin"/>
        </w:r>
        <w:r w:rsidR="00347E47">
          <w:rPr>
            <w:noProof/>
            <w:webHidden/>
          </w:rPr>
          <w:instrText xml:space="preserve"> PAGEREF _Toc508631990 \h </w:instrText>
        </w:r>
        <w:r w:rsidR="00347E47">
          <w:rPr>
            <w:noProof/>
            <w:webHidden/>
          </w:rPr>
        </w:r>
        <w:r w:rsidR="00347E47">
          <w:rPr>
            <w:noProof/>
            <w:webHidden/>
          </w:rPr>
          <w:fldChar w:fldCharType="separate"/>
        </w:r>
        <w:r w:rsidR="00347E47">
          <w:rPr>
            <w:noProof/>
            <w:webHidden/>
          </w:rPr>
          <w:t>70</w:t>
        </w:r>
        <w:r w:rsidR="00347E47">
          <w:rPr>
            <w:noProof/>
            <w:webHidden/>
          </w:rPr>
          <w:fldChar w:fldCharType="end"/>
        </w:r>
      </w:hyperlink>
    </w:p>
    <w:p w14:paraId="58852133" w14:textId="0B6DEB49"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1991" w:history="1">
        <w:r w:rsidR="00347E47" w:rsidRPr="00E66CA1">
          <w:rPr>
            <w:rStyle w:val="Hiperligao"/>
            <w:noProof/>
          </w:rPr>
          <w:t>Figura 51 - Esquema de eixos do equipamento</w:t>
        </w:r>
        <w:r w:rsidR="00347E47">
          <w:rPr>
            <w:noProof/>
            <w:webHidden/>
          </w:rPr>
          <w:tab/>
        </w:r>
        <w:r w:rsidR="00347E47">
          <w:rPr>
            <w:noProof/>
            <w:webHidden/>
          </w:rPr>
          <w:fldChar w:fldCharType="begin"/>
        </w:r>
        <w:r w:rsidR="00347E47">
          <w:rPr>
            <w:noProof/>
            <w:webHidden/>
          </w:rPr>
          <w:instrText xml:space="preserve"> PAGEREF _Toc508631991 \h </w:instrText>
        </w:r>
        <w:r w:rsidR="00347E47">
          <w:rPr>
            <w:noProof/>
            <w:webHidden/>
          </w:rPr>
        </w:r>
        <w:r w:rsidR="00347E47">
          <w:rPr>
            <w:noProof/>
            <w:webHidden/>
          </w:rPr>
          <w:fldChar w:fldCharType="separate"/>
        </w:r>
        <w:r w:rsidR="00347E47">
          <w:rPr>
            <w:noProof/>
            <w:webHidden/>
          </w:rPr>
          <w:t>76</w:t>
        </w:r>
        <w:r w:rsidR="00347E47">
          <w:rPr>
            <w:noProof/>
            <w:webHidden/>
          </w:rPr>
          <w:fldChar w:fldCharType="end"/>
        </w:r>
      </w:hyperlink>
    </w:p>
    <w:p w14:paraId="0657894F" w14:textId="6827BA9B"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1992" w:history="1">
        <w:r w:rsidR="00347E47" w:rsidRPr="00E66CA1">
          <w:rPr>
            <w:rStyle w:val="Hiperligao"/>
            <w:noProof/>
          </w:rPr>
          <w:t>Figura 52 - Ecrã Inicial</w:t>
        </w:r>
        <w:r w:rsidR="00347E47">
          <w:rPr>
            <w:noProof/>
            <w:webHidden/>
          </w:rPr>
          <w:tab/>
        </w:r>
        <w:r w:rsidR="00347E47">
          <w:rPr>
            <w:noProof/>
            <w:webHidden/>
          </w:rPr>
          <w:fldChar w:fldCharType="begin"/>
        </w:r>
        <w:r w:rsidR="00347E47">
          <w:rPr>
            <w:noProof/>
            <w:webHidden/>
          </w:rPr>
          <w:instrText xml:space="preserve"> PAGEREF _Toc508631992 \h </w:instrText>
        </w:r>
        <w:r w:rsidR="00347E47">
          <w:rPr>
            <w:noProof/>
            <w:webHidden/>
          </w:rPr>
        </w:r>
        <w:r w:rsidR="00347E47">
          <w:rPr>
            <w:noProof/>
            <w:webHidden/>
          </w:rPr>
          <w:fldChar w:fldCharType="separate"/>
        </w:r>
        <w:r w:rsidR="00347E47">
          <w:rPr>
            <w:noProof/>
            <w:webHidden/>
          </w:rPr>
          <w:t>77</w:t>
        </w:r>
        <w:r w:rsidR="00347E47">
          <w:rPr>
            <w:noProof/>
            <w:webHidden/>
          </w:rPr>
          <w:fldChar w:fldCharType="end"/>
        </w:r>
      </w:hyperlink>
    </w:p>
    <w:p w14:paraId="673B3EC3" w14:textId="3F3D4234"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1993" w:history="1">
        <w:r w:rsidR="00347E47" w:rsidRPr="00E66CA1">
          <w:rPr>
            <w:rStyle w:val="Hiperligao"/>
            <w:noProof/>
          </w:rPr>
          <w:t>Figura 53 - Eixos B e C</w:t>
        </w:r>
        <w:r w:rsidR="00347E47">
          <w:rPr>
            <w:noProof/>
            <w:webHidden/>
          </w:rPr>
          <w:tab/>
        </w:r>
        <w:r w:rsidR="00347E47">
          <w:rPr>
            <w:noProof/>
            <w:webHidden/>
          </w:rPr>
          <w:fldChar w:fldCharType="begin"/>
        </w:r>
        <w:r w:rsidR="00347E47">
          <w:rPr>
            <w:noProof/>
            <w:webHidden/>
          </w:rPr>
          <w:instrText xml:space="preserve"> PAGEREF _Toc508631993 \h </w:instrText>
        </w:r>
        <w:r w:rsidR="00347E47">
          <w:rPr>
            <w:noProof/>
            <w:webHidden/>
          </w:rPr>
        </w:r>
        <w:r w:rsidR="00347E47">
          <w:rPr>
            <w:noProof/>
            <w:webHidden/>
          </w:rPr>
          <w:fldChar w:fldCharType="separate"/>
        </w:r>
        <w:r w:rsidR="00347E47">
          <w:rPr>
            <w:noProof/>
            <w:webHidden/>
          </w:rPr>
          <w:t>78</w:t>
        </w:r>
        <w:r w:rsidR="00347E47">
          <w:rPr>
            <w:noProof/>
            <w:webHidden/>
          </w:rPr>
          <w:fldChar w:fldCharType="end"/>
        </w:r>
      </w:hyperlink>
    </w:p>
    <w:p w14:paraId="66E3BF57" w14:textId="258C7C40"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1994" w:history="1">
        <w:r w:rsidR="00347E47" w:rsidRPr="00E66CA1">
          <w:rPr>
            <w:rStyle w:val="Hiperligao"/>
            <w:noProof/>
          </w:rPr>
          <w:t>Figura 54 - Eixos B e C</w:t>
        </w:r>
        <w:r w:rsidR="00347E47">
          <w:rPr>
            <w:noProof/>
            <w:webHidden/>
          </w:rPr>
          <w:tab/>
        </w:r>
        <w:r w:rsidR="00347E47">
          <w:rPr>
            <w:noProof/>
            <w:webHidden/>
          </w:rPr>
          <w:fldChar w:fldCharType="begin"/>
        </w:r>
        <w:r w:rsidR="00347E47">
          <w:rPr>
            <w:noProof/>
            <w:webHidden/>
          </w:rPr>
          <w:instrText xml:space="preserve"> PAGEREF _Toc508631994 \h </w:instrText>
        </w:r>
        <w:r w:rsidR="00347E47">
          <w:rPr>
            <w:noProof/>
            <w:webHidden/>
          </w:rPr>
        </w:r>
        <w:r w:rsidR="00347E47">
          <w:rPr>
            <w:noProof/>
            <w:webHidden/>
          </w:rPr>
          <w:fldChar w:fldCharType="separate"/>
        </w:r>
        <w:r w:rsidR="00347E47">
          <w:rPr>
            <w:noProof/>
            <w:webHidden/>
          </w:rPr>
          <w:t>78</w:t>
        </w:r>
        <w:r w:rsidR="00347E47">
          <w:rPr>
            <w:noProof/>
            <w:webHidden/>
          </w:rPr>
          <w:fldChar w:fldCharType="end"/>
        </w:r>
      </w:hyperlink>
    </w:p>
    <w:p w14:paraId="4A305A26" w14:textId="4EB414AF"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1995" w:history="1">
        <w:r w:rsidR="00347E47" w:rsidRPr="00E66CA1">
          <w:rPr>
            <w:rStyle w:val="Hiperligao"/>
            <w:noProof/>
          </w:rPr>
          <w:t>Figura 55 - Visualização das temperaturas na HMI</w:t>
        </w:r>
        <w:r w:rsidR="00347E47">
          <w:rPr>
            <w:noProof/>
            <w:webHidden/>
          </w:rPr>
          <w:tab/>
        </w:r>
        <w:r w:rsidR="00347E47">
          <w:rPr>
            <w:noProof/>
            <w:webHidden/>
          </w:rPr>
          <w:fldChar w:fldCharType="begin"/>
        </w:r>
        <w:r w:rsidR="00347E47">
          <w:rPr>
            <w:noProof/>
            <w:webHidden/>
          </w:rPr>
          <w:instrText xml:space="preserve"> PAGEREF _Toc508631995 \h </w:instrText>
        </w:r>
        <w:r w:rsidR="00347E47">
          <w:rPr>
            <w:noProof/>
            <w:webHidden/>
          </w:rPr>
        </w:r>
        <w:r w:rsidR="00347E47">
          <w:rPr>
            <w:noProof/>
            <w:webHidden/>
          </w:rPr>
          <w:fldChar w:fldCharType="separate"/>
        </w:r>
        <w:r w:rsidR="00347E47">
          <w:rPr>
            <w:noProof/>
            <w:webHidden/>
          </w:rPr>
          <w:t>78</w:t>
        </w:r>
        <w:r w:rsidR="00347E47">
          <w:rPr>
            <w:noProof/>
            <w:webHidden/>
          </w:rPr>
          <w:fldChar w:fldCharType="end"/>
        </w:r>
      </w:hyperlink>
    </w:p>
    <w:p w14:paraId="3BFF5313" w14:textId="518376A9"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1996" w:history="1">
        <w:r w:rsidR="00347E47" w:rsidRPr="00E66CA1">
          <w:rPr>
            <w:rStyle w:val="Hiperligao"/>
            <w:noProof/>
          </w:rPr>
          <w:t>Figura 56 - Exemplo de código G</w:t>
        </w:r>
        <w:r w:rsidR="00347E47">
          <w:rPr>
            <w:noProof/>
            <w:webHidden/>
          </w:rPr>
          <w:tab/>
        </w:r>
        <w:r w:rsidR="00347E47">
          <w:rPr>
            <w:noProof/>
            <w:webHidden/>
          </w:rPr>
          <w:fldChar w:fldCharType="begin"/>
        </w:r>
        <w:r w:rsidR="00347E47">
          <w:rPr>
            <w:noProof/>
            <w:webHidden/>
          </w:rPr>
          <w:instrText xml:space="preserve"> PAGEREF _Toc508631996 \h </w:instrText>
        </w:r>
        <w:r w:rsidR="00347E47">
          <w:rPr>
            <w:noProof/>
            <w:webHidden/>
          </w:rPr>
        </w:r>
        <w:r w:rsidR="00347E47">
          <w:rPr>
            <w:noProof/>
            <w:webHidden/>
          </w:rPr>
          <w:fldChar w:fldCharType="separate"/>
        </w:r>
        <w:r w:rsidR="00347E47">
          <w:rPr>
            <w:noProof/>
            <w:webHidden/>
          </w:rPr>
          <w:t>80</w:t>
        </w:r>
        <w:r w:rsidR="00347E47">
          <w:rPr>
            <w:noProof/>
            <w:webHidden/>
          </w:rPr>
          <w:fldChar w:fldCharType="end"/>
        </w:r>
      </w:hyperlink>
    </w:p>
    <w:p w14:paraId="4D22CFA0" w14:textId="6FA7AC08"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1997" w:history="1">
        <w:r w:rsidR="00347E47" w:rsidRPr="00E66CA1">
          <w:rPr>
            <w:rStyle w:val="Hiperligao"/>
            <w:noProof/>
          </w:rPr>
          <w:t>Figura 57 - Visualização do objeto em 3D</w:t>
        </w:r>
        <w:r w:rsidR="00347E47">
          <w:rPr>
            <w:noProof/>
            <w:webHidden/>
          </w:rPr>
          <w:tab/>
        </w:r>
        <w:r w:rsidR="00347E47">
          <w:rPr>
            <w:noProof/>
            <w:webHidden/>
          </w:rPr>
          <w:fldChar w:fldCharType="begin"/>
        </w:r>
        <w:r w:rsidR="00347E47">
          <w:rPr>
            <w:noProof/>
            <w:webHidden/>
          </w:rPr>
          <w:instrText xml:space="preserve"> PAGEREF _Toc508631997 \h </w:instrText>
        </w:r>
        <w:r w:rsidR="00347E47">
          <w:rPr>
            <w:noProof/>
            <w:webHidden/>
          </w:rPr>
        </w:r>
        <w:r w:rsidR="00347E47">
          <w:rPr>
            <w:noProof/>
            <w:webHidden/>
          </w:rPr>
          <w:fldChar w:fldCharType="separate"/>
        </w:r>
        <w:r w:rsidR="00347E47">
          <w:rPr>
            <w:noProof/>
            <w:webHidden/>
          </w:rPr>
          <w:t>81</w:t>
        </w:r>
        <w:r w:rsidR="00347E47">
          <w:rPr>
            <w:noProof/>
            <w:webHidden/>
          </w:rPr>
          <w:fldChar w:fldCharType="end"/>
        </w:r>
      </w:hyperlink>
    </w:p>
    <w:p w14:paraId="4B841127" w14:textId="5808A9EC"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1998" w:history="1">
        <w:r w:rsidR="00347E47" w:rsidRPr="00E66CA1">
          <w:rPr>
            <w:rStyle w:val="Hiperligao"/>
            <w:noProof/>
          </w:rPr>
          <w:t>Figura 58 - Visualização do objeto em 3D</w:t>
        </w:r>
        <w:r w:rsidR="00347E47">
          <w:rPr>
            <w:noProof/>
            <w:webHidden/>
          </w:rPr>
          <w:tab/>
        </w:r>
        <w:r w:rsidR="00347E47">
          <w:rPr>
            <w:noProof/>
            <w:webHidden/>
          </w:rPr>
          <w:fldChar w:fldCharType="begin"/>
        </w:r>
        <w:r w:rsidR="00347E47">
          <w:rPr>
            <w:noProof/>
            <w:webHidden/>
          </w:rPr>
          <w:instrText xml:space="preserve"> PAGEREF _Toc508631998 \h </w:instrText>
        </w:r>
        <w:r w:rsidR="00347E47">
          <w:rPr>
            <w:noProof/>
            <w:webHidden/>
          </w:rPr>
        </w:r>
        <w:r w:rsidR="00347E47">
          <w:rPr>
            <w:noProof/>
            <w:webHidden/>
          </w:rPr>
          <w:fldChar w:fldCharType="separate"/>
        </w:r>
        <w:r w:rsidR="00347E47">
          <w:rPr>
            <w:noProof/>
            <w:webHidden/>
          </w:rPr>
          <w:t>82</w:t>
        </w:r>
        <w:r w:rsidR="00347E47">
          <w:rPr>
            <w:noProof/>
            <w:webHidden/>
          </w:rPr>
          <w:fldChar w:fldCharType="end"/>
        </w:r>
      </w:hyperlink>
    </w:p>
    <w:p w14:paraId="2492F1D1" w14:textId="18327C8F"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1999" w:history="1">
        <w:r w:rsidR="00347E47" w:rsidRPr="00E66CA1">
          <w:rPr>
            <w:rStyle w:val="Hiperligao"/>
            <w:noProof/>
          </w:rPr>
          <w:t>Figura 59 - Modo de operação Automático</w:t>
        </w:r>
        <w:r w:rsidR="00347E47">
          <w:rPr>
            <w:noProof/>
            <w:webHidden/>
          </w:rPr>
          <w:tab/>
        </w:r>
        <w:r w:rsidR="00347E47">
          <w:rPr>
            <w:noProof/>
            <w:webHidden/>
          </w:rPr>
          <w:fldChar w:fldCharType="begin"/>
        </w:r>
        <w:r w:rsidR="00347E47">
          <w:rPr>
            <w:noProof/>
            <w:webHidden/>
          </w:rPr>
          <w:instrText xml:space="preserve"> PAGEREF _Toc508631999 \h </w:instrText>
        </w:r>
        <w:r w:rsidR="00347E47">
          <w:rPr>
            <w:noProof/>
            <w:webHidden/>
          </w:rPr>
        </w:r>
        <w:r w:rsidR="00347E47">
          <w:rPr>
            <w:noProof/>
            <w:webHidden/>
          </w:rPr>
          <w:fldChar w:fldCharType="separate"/>
        </w:r>
        <w:r w:rsidR="00347E47">
          <w:rPr>
            <w:noProof/>
            <w:webHidden/>
          </w:rPr>
          <w:t>82</w:t>
        </w:r>
        <w:r w:rsidR="00347E47">
          <w:rPr>
            <w:noProof/>
            <w:webHidden/>
          </w:rPr>
          <w:fldChar w:fldCharType="end"/>
        </w:r>
      </w:hyperlink>
    </w:p>
    <w:p w14:paraId="3453A0F0" w14:textId="417D0ED5"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2000" w:history="1">
        <w:r w:rsidR="00347E47" w:rsidRPr="00E66CA1">
          <w:rPr>
            <w:rStyle w:val="Hiperligao"/>
            <w:noProof/>
          </w:rPr>
          <w:t>Figura 60 - Modo de Operação Manual</w:t>
        </w:r>
        <w:r w:rsidR="00347E47">
          <w:rPr>
            <w:noProof/>
            <w:webHidden/>
          </w:rPr>
          <w:tab/>
        </w:r>
        <w:r w:rsidR="00347E47">
          <w:rPr>
            <w:noProof/>
            <w:webHidden/>
          </w:rPr>
          <w:fldChar w:fldCharType="begin"/>
        </w:r>
        <w:r w:rsidR="00347E47">
          <w:rPr>
            <w:noProof/>
            <w:webHidden/>
          </w:rPr>
          <w:instrText xml:space="preserve"> PAGEREF _Toc508632000 \h </w:instrText>
        </w:r>
        <w:r w:rsidR="00347E47">
          <w:rPr>
            <w:noProof/>
            <w:webHidden/>
          </w:rPr>
        </w:r>
        <w:r w:rsidR="00347E47">
          <w:rPr>
            <w:noProof/>
            <w:webHidden/>
          </w:rPr>
          <w:fldChar w:fldCharType="separate"/>
        </w:r>
        <w:r w:rsidR="00347E47">
          <w:rPr>
            <w:noProof/>
            <w:webHidden/>
          </w:rPr>
          <w:t>83</w:t>
        </w:r>
        <w:r w:rsidR="00347E47">
          <w:rPr>
            <w:noProof/>
            <w:webHidden/>
          </w:rPr>
          <w:fldChar w:fldCharType="end"/>
        </w:r>
      </w:hyperlink>
    </w:p>
    <w:p w14:paraId="0751F201" w14:textId="770BBAA3"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2001" w:history="1">
        <w:r w:rsidR="00347E47" w:rsidRPr="00E66CA1">
          <w:rPr>
            <w:rStyle w:val="Hiperligao"/>
            <w:noProof/>
          </w:rPr>
          <w:t>Figura 61 - Modo de Operação MDI</w:t>
        </w:r>
        <w:r w:rsidR="00347E47">
          <w:rPr>
            <w:noProof/>
            <w:webHidden/>
          </w:rPr>
          <w:tab/>
        </w:r>
        <w:r w:rsidR="00347E47">
          <w:rPr>
            <w:noProof/>
            <w:webHidden/>
          </w:rPr>
          <w:fldChar w:fldCharType="begin"/>
        </w:r>
        <w:r w:rsidR="00347E47">
          <w:rPr>
            <w:noProof/>
            <w:webHidden/>
          </w:rPr>
          <w:instrText xml:space="preserve"> PAGEREF _Toc508632001 \h </w:instrText>
        </w:r>
        <w:r w:rsidR="00347E47">
          <w:rPr>
            <w:noProof/>
            <w:webHidden/>
          </w:rPr>
        </w:r>
        <w:r w:rsidR="00347E47">
          <w:rPr>
            <w:noProof/>
            <w:webHidden/>
          </w:rPr>
          <w:fldChar w:fldCharType="separate"/>
        </w:r>
        <w:r w:rsidR="00347E47">
          <w:rPr>
            <w:noProof/>
            <w:webHidden/>
          </w:rPr>
          <w:t>84</w:t>
        </w:r>
        <w:r w:rsidR="00347E47">
          <w:rPr>
            <w:noProof/>
            <w:webHidden/>
          </w:rPr>
          <w:fldChar w:fldCharType="end"/>
        </w:r>
      </w:hyperlink>
    </w:p>
    <w:p w14:paraId="6DBDC988" w14:textId="460D6E57"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2002" w:history="1">
        <w:r w:rsidR="00347E47" w:rsidRPr="00E66CA1">
          <w:rPr>
            <w:rStyle w:val="Hiperligao"/>
            <w:noProof/>
          </w:rPr>
          <w:t>Figura 62 - Teclado virtual para inserção de linha no modo MDI</w:t>
        </w:r>
        <w:r w:rsidR="00347E47">
          <w:rPr>
            <w:noProof/>
            <w:webHidden/>
          </w:rPr>
          <w:tab/>
        </w:r>
        <w:r w:rsidR="00347E47">
          <w:rPr>
            <w:noProof/>
            <w:webHidden/>
          </w:rPr>
          <w:fldChar w:fldCharType="begin"/>
        </w:r>
        <w:r w:rsidR="00347E47">
          <w:rPr>
            <w:noProof/>
            <w:webHidden/>
          </w:rPr>
          <w:instrText xml:space="preserve"> PAGEREF _Toc508632002 \h </w:instrText>
        </w:r>
        <w:r w:rsidR="00347E47">
          <w:rPr>
            <w:noProof/>
            <w:webHidden/>
          </w:rPr>
        </w:r>
        <w:r w:rsidR="00347E47">
          <w:rPr>
            <w:noProof/>
            <w:webHidden/>
          </w:rPr>
          <w:fldChar w:fldCharType="separate"/>
        </w:r>
        <w:r w:rsidR="00347E47">
          <w:rPr>
            <w:noProof/>
            <w:webHidden/>
          </w:rPr>
          <w:t>84</w:t>
        </w:r>
        <w:r w:rsidR="00347E47">
          <w:rPr>
            <w:noProof/>
            <w:webHidden/>
          </w:rPr>
          <w:fldChar w:fldCharType="end"/>
        </w:r>
      </w:hyperlink>
    </w:p>
    <w:p w14:paraId="24E956F3" w14:textId="2454282E"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2003" w:history="1">
        <w:r w:rsidR="00347E47" w:rsidRPr="00E66CA1">
          <w:rPr>
            <w:rStyle w:val="Hiperligao"/>
            <w:noProof/>
          </w:rPr>
          <w:t>Figura 63 - Ajuste de Mesa e Iluminação da Câmara</w:t>
        </w:r>
        <w:r w:rsidR="00347E47">
          <w:rPr>
            <w:noProof/>
            <w:webHidden/>
          </w:rPr>
          <w:tab/>
        </w:r>
        <w:r w:rsidR="00347E47">
          <w:rPr>
            <w:noProof/>
            <w:webHidden/>
          </w:rPr>
          <w:fldChar w:fldCharType="begin"/>
        </w:r>
        <w:r w:rsidR="00347E47">
          <w:rPr>
            <w:noProof/>
            <w:webHidden/>
          </w:rPr>
          <w:instrText xml:space="preserve"> PAGEREF _Toc508632003 \h </w:instrText>
        </w:r>
        <w:r w:rsidR="00347E47">
          <w:rPr>
            <w:noProof/>
            <w:webHidden/>
          </w:rPr>
        </w:r>
        <w:r w:rsidR="00347E47">
          <w:rPr>
            <w:noProof/>
            <w:webHidden/>
          </w:rPr>
          <w:fldChar w:fldCharType="separate"/>
        </w:r>
        <w:r w:rsidR="00347E47">
          <w:rPr>
            <w:noProof/>
            <w:webHidden/>
          </w:rPr>
          <w:t>85</w:t>
        </w:r>
        <w:r w:rsidR="00347E47">
          <w:rPr>
            <w:noProof/>
            <w:webHidden/>
          </w:rPr>
          <w:fldChar w:fldCharType="end"/>
        </w:r>
      </w:hyperlink>
    </w:p>
    <w:p w14:paraId="26B97B86" w14:textId="68AE551E"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2004" w:history="1">
        <w:r w:rsidR="00347E47" w:rsidRPr="00E66CA1">
          <w:rPr>
            <w:rStyle w:val="Hiperligao"/>
            <w:noProof/>
          </w:rPr>
          <w:t>Figura 64 - Desligar partes do equipamento</w:t>
        </w:r>
        <w:r w:rsidR="00347E47">
          <w:rPr>
            <w:noProof/>
            <w:webHidden/>
          </w:rPr>
          <w:tab/>
        </w:r>
        <w:r w:rsidR="00347E47">
          <w:rPr>
            <w:noProof/>
            <w:webHidden/>
          </w:rPr>
          <w:fldChar w:fldCharType="begin"/>
        </w:r>
        <w:r w:rsidR="00347E47">
          <w:rPr>
            <w:noProof/>
            <w:webHidden/>
          </w:rPr>
          <w:instrText xml:space="preserve"> PAGEREF _Toc508632004 \h </w:instrText>
        </w:r>
        <w:r w:rsidR="00347E47">
          <w:rPr>
            <w:noProof/>
            <w:webHidden/>
          </w:rPr>
        </w:r>
        <w:r w:rsidR="00347E47">
          <w:rPr>
            <w:noProof/>
            <w:webHidden/>
          </w:rPr>
          <w:fldChar w:fldCharType="separate"/>
        </w:r>
        <w:r w:rsidR="00347E47">
          <w:rPr>
            <w:noProof/>
            <w:webHidden/>
          </w:rPr>
          <w:t>86</w:t>
        </w:r>
        <w:r w:rsidR="00347E47">
          <w:rPr>
            <w:noProof/>
            <w:webHidden/>
          </w:rPr>
          <w:fldChar w:fldCharType="end"/>
        </w:r>
      </w:hyperlink>
    </w:p>
    <w:p w14:paraId="34C495F4" w14:textId="6B4302BE"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2005" w:history="1">
        <w:r w:rsidR="00347E47" w:rsidRPr="00E66CA1">
          <w:rPr>
            <w:rStyle w:val="Hiperligao"/>
            <w:noProof/>
          </w:rPr>
          <w:t>Figura 65 - HMI: tabela de execuções</w:t>
        </w:r>
        <w:r w:rsidR="00347E47">
          <w:rPr>
            <w:noProof/>
            <w:webHidden/>
          </w:rPr>
          <w:tab/>
        </w:r>
        <w:r w:rsidR="00347E47">
          <w:rPr>
            <w:noProof/>
            <w:webHidden/>
          </w:rPr>
          <w:fldChar w:fldCharType="begin"/>
        </w:r>
        <w:r w:rsidR="00347E47">
          <w:rPr>
            <w:noProof/>
            <w:webHidden/>
          </w:rPr>
          <w:instrText xml:space="preserve"> PAGEREF _Toc508632005 \h </w:instrText>
        </w:r>
        <w:r w:rsidR="00347E47">
          <w:rPr>
            <w:noProof/>
            <w:webHidden/>
          </w:rPr>
        </w:r>
        <w:r w:rsidR="00347E47">
          <w:rPr>
            <w:noProof/>
            <w:webHidden/>
          </w:rPr>
          <w:fldChar w:fldCharType="separate"/>
        </w:r>
        <w:r w:rsidR="00347E47">
          <w:rPr>
            <w:noProof/>
            <w:webHidden/>
          </w:rPr>
          <w:t>87</w:t>
        </w:r>
        <w:r w:rsidR="00347E47">
          <w:rPr>
            <w:noProof/>
            <w:webHidden/>
          </w:rPr>
          <w:fldChar w:fldCharType="end"/>
        </w:r>
      </w:hyperlink>
    </w:p>
    <w:p w14:paraId="74B9760C" w14:textId="1E6C3265"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2006" w:history="1">
        <w:r w:rsidR="00347E47" w:rsidRPr="00E66CA1">
          <w:rPr>
            <w:rStyle w:val="Hiperligao"/>
            <w:noProof/>
          </w:rPr>
          <w:t>Figura 66 - HMI: temperaturas de uma execução</w:t>
        </w:r>
        <w:r w:rsidR="00347E47">
          <w:rPr>
            <w:noProof/>
            <w:webHidden/>
          </w:rPr>
          <w:tab/>
        </w:r>
        <w:r w:rsidR="00347E47">
          <w:rPr>
            <w:noProof/>
            <w:webHidden/>
          </w:rPr>
          <w:fldChar w:fldCharType="begin"/>
        </w:r>
        <w:r w:rsidR="00347E47">
          <w:rPr>
            <w:noProof/>
            <w:webHidden/>
          </w:rPr>
          <w:instrText xml:space="preserve"> PAGEREF _Toc508632006 \h </w:instrText>
        </w:r>
        <w:r w:rsidR="00347E47">
          <w:rPr>
            <w:noProof/>
            <w:webHidden/>
          </w:rPr>
        </w:r>
        <w:r w:rsidR="00347E47">
          <w:rPr>
            <w:noProof/>
            <w:webHidden/>
          </w:rPr>
          <w:fldChar w:fldCharType="separate"/>
        </w:r>
        <w:r w:rsidR="00347E47">
          <w:rPr>
            <w:noProof/>
            <w:webHidden/>
          </w:rPr>
          <w:t>88</w:t>
        </w:r>
        <w:r w:rsidR="00347E47">
          <w:rPr>
            <w:noProof/>
            <w:webHidden/>
          </w:rPr>
          <w:fldChar w:fldCharType="end"/>
        </w:r>
      </w:hyperlink>
    </w:p>
    <w:p w14:paraId="09F2A459" w14:textId="28E4108F"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2007" w:history="1">
        <w:r w:rsidR="00347E47" w:rsidRPr="00E66CA1">
          <w:rPr>
            <w:rStyle w:val="Hiperligao"/>
            <w:noProof/>
          </w:rPr>
          <w:t>Figura 67 - Requisitos implementados na HMI</w:t>
        </w:r>
        <w:r w:rsidR="00347E47">
          <w:rPr>
            <w:noProof/>
            <w:webHidden/>
          </w:rPr>
          <w:tab/>
        </w:r>
        <w:r w:rsidR="00347E47">
          <w:rPr>
            <w:noProof/>
            <w:webHidden/>
          </w:rPr>
          <w:fldChar w:fldCharType="begin"/>
        </w:r>
        <w:r w:rsidR="00347E47">
          <w:rPr>
            <w:noProof/>
            <w:webHidden/>
          </w:rPr>
          <w:instrText xml:space="preserve"> PAGEREF _Toc508632007 \h </w:instrText>
        </w:r>
        <w:r w:rsidR="00347E47">
          <w:rPr>
            <w:noProof/>
            <w:webHidden/>
          </w:rPr>
        </w:r>
        <w:r w:rsidR="00347E47">
          <w:rPr>
            <w:noProof/>
            <w:webHidden/>
          </w:rPr>
          <w:fldChar w:fldCharType="separate"/>
        </w:r>
        <w:r w:rsidR="00347E47">
          <w:rPr>
            <w:noProof/>
            <w:webHidden/>
          </w:rPr>
          <w:t>90</w:t>
        </w:r>
        <w:r w:rsidR="00347E47">
          <w:rPr>
            <w:noProof/>
            <w:webHidden/>
          </w:rPr>
          <w:fldChar w:fldCharType="end"/>
        </w:r>
      </w:hyperlink>
    </w:p>
    <w:p w14:paraId="3C9792B8" w14:textId="1545FCA0"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2008" w:history="1">
        <w:r w:rsidR="00347E47" w:rsidRPr="00E66CA1">
          <w:rPr>
            <w:rStyle w:val="Hiperligao"/>
            <w:noProof/>
          </w:rPr>
          <w:t>Figura 68 - Requisitos implementados na HMI</w:t>
        </w:r>
        <w:r w:rsidR="00347E47">
          <w:rPr>
            <w:noProof/>
            <w:webHidden/>
          </w:rPr>
          <w:tab/>
        </w:r>
        <w:r w:rsidR="00347E47">
          <w:rPr>
            <w:noProof/>
            <w:webHidden/>
          </w:rPr>
          <w:fldChar w:fldCharType="begin"/>
        </w:r>
        <w:r w:rsidR="00347E47">
          <w:rPr>
            <w:noProof/>
            <w:webHidden/>
          </w:rPr>
          <w:instrText xml:space="preserve"> PAGEREF _Toc508632008 \h </w:instrText>
        </w:r>
        <w:r w:rsidR="00347E47">
          <w:rPr>
            <w:noProof/>
            <w:webHidden/>
          </w:rPr>
        </w:r>
        <w:r w:rsidR="00347E47">
          <w:rPr>
            <w:noProof/>
            <w:webHidden/>
          </w:rPr>
          <w:fldChar w:fldCharType="separate"/>
        </w:r>
        <w:r w:rsidR="00347E47">
          <w:rPr>
            <w:noProof/>
            <w:webHidden/>
          </w:rPr>
          <w:t>91</w:t>
        </w:r>
        <w:r w:rsidR="00347E47">
          <w:rPr>
            <w:noProof/>
            <w:webHidden/>
          </w:rPr>
          <w:fldChar w:fldCharType="end"/>
        </w:r>
      </w:hyperlink>
    </w:p>
    <w:p w14:paraId="1DE47304" w14:textId="19B40F58"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2009" w:history="1">
        <w:r w:rsidR="00347E47" w:rsidRPr="00E66CA1">
          <w:rPr>
            <w:rStyle w:val="Hiperligao"/>
            <w:noProof/>
          </w:rPr>
          <w:t>Figura 69 - Imagem 3D da peça gerada no software gerador de código G (http://slic3r.org)</w:t>
        </w:r>
        <w:r w:rsidR="00347E47">
          <w:rPr>
            <w:noProof/>
            <w:webHidden/>
          </w:rPr>
          <w:tab/>
        </w:r>
        <w:r w:rsidR="00347E47">
          <w:rPr>
            <w:noProof/>
            <w:webHidden/>
          </w:rPr>
          <w:fldChar w:fldCharType="begin"/>
        </w:r>
        <w:r w:rsidR="00347E47">
          <w:rPr>
            <w:noProof/>
            <w:webHidden/>
          </w:rPr>
          <w:instrText xml:space="preserve"> PAGEREF _Toc508632009 \h </w:instrText>
        </w:r>
        <w:r w:rsidR="00347E47">
          <w:rPr>
            <w:noProof/>
            <w:webHidden/>
          </w:rPr>
        </w:r>
        <w:r w:rsidR="00347E47">
          <w:rPr>
            <w:noProof/>
            <w:webHidden/>
          </w:rPr>
          <w:fldChar w:fldCharType="separate"/>
        </w:r>
        <w:r w:rsidR="00347E47">
          <w:rPr>
            <w:noProof/>
            <w:webHidden/>
          </w:rPr>
          <w:t>92</w:t>
        </w:r>
        <w:r w:rsidR="00347E47">
          <w:rPr>
            <w:noProof/>
            <w:webHidden/>
          </w:rPr>
          <w:fldChar w:fldCharType="end"/>
        </w:r>
      </w:hyperlink>
    </w:p>
    <w:p w14:paraId="601D0F95" w14:textId="09BC367E"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2010" w:history="1">
        <w:r w:rsidR="00347E47" w:rsidRPr="00E66CA1">
          <w:rPr>
            <w:rStyle w:val="Hiperligao"/>
            <w:noProof/>
          </w:rPr>
          <w:t>Figura 70 - HMI a monitorizar impressão da peça</w:t>
        </w:r>
        <w:r w:rsidR="00347E47">
          <w:rPr>
            <w:noProof/>
            <w:webHidden/>
          </w:rPr>
          <w:tab/>
        </w:r>
        <w:r w:rsidR="00347E47">
          <w:rPr>
            <w:noProof/>
            <w:webHidden/>
          </w:rPr>
          <w:fldChar w:fldCharType="begin"/>
        </w:r>
        <w:r w:rsidR="00347E47">
          <w:rPr>
            <w:noProof/>
            <w:webHidden/>
          </w:rPr>
          <w:instrText xml:space="preserve"> PAGEREF _Toc508632010 \h </w:instrText>
        </w:r>
        <w:r w:rsidR="00347E47">
          <w:rPr>
            <w:noProof/>
            <w:webHidden/>
          </w:rPr>
        </w:r>
        <w:r w:rsidR="00347E47">
          <w:rPr>
            <w:noProof/>
            <w:webHidden/>
          </w:rPr>
          <w:fldChar w:fldCharType="separate"/>
        </w:r>
        <w:r w:rsidR="00347E47">
          <w:rPr>
            <w:noProof/>
            <w:webHidden/>
          </w:rPr>
          <w:t>93</w:t>
        </w:r>
        <w:r w:rsidR="00347E47">
          <w:rPr>
            <w:noProof/>
            <w:webHidden/>
          </w:rPr>
          <w:fldChar w:fldCharType="end"/>
        </w:r>
      </w:hyperlink>
    </w:p>
    <w:p w14:paraId="55EBAAA2" w14:textId="62B43AC7"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2011" w:history="1">
        <w:r w:rsidR="00347E47" w:rsidRPr="00E66CA1">
          <w:rPr>
            <w:rStyle w:val="Hiperligao"/>
            <w:noProof/>
          </w:rPr>
          <w:t>Figura 71 - Primeiras camadas da peça</w:t>
        </w:r>
        <w:r w:rsidR="00347E47">
          <w:rPr>
            <w:noProof/>
            <w:webHidden/>
          </w:rPr>
          <w:tab/>
        </w:r>
        <w:r w:rsidR="00347E47">
          <w:rPr>
            <w:noProof/>
            <w:webHidden/>
          </w:rPr>
          <w:fldChar w:fldCharType="begin"/>
        </w:r>
        <w:r w:rsidR="00347E47">
          <w:rPr>
            <w:noProof/>
            <w:webHidden/>
          </w:rPr>
          <w:instrText xml:space="preserve"> PAGEREF _Toc508632011 \h </w:instrText>
        </w:r>
        <w:r w:rsidR="00347E47">
          <w:rPr>
            <w:noProof/>
            <w:webHidden/>
          </w:rPr>
        </w:r>
        <w:r w:rsidR="00347E47">
          <w:rPr>
            <w:noProof/>
            <w:webHidden/>
          </w:rPr>
          <w:fldChar w:fldCharType="separate"/>
        </w:r>
        <w:r w:rsidR="00347E47">
          <w:rPr>
            <w:noProof/>
            <w:webHidden/>
          </w:rPr>
          <w:t>94</w:t>
        </w:r>
        <w:r w:rsidR="00347E47">
          <w:rPr>
            <w:noProof/>
            <w:webHidden/>
          </w:rPr>
          <w:fldChar w:fldCharType="end"/>
        </w:r>
      </w:hyperlink>
    </w:p>
    <w:p w14:paraId="4CFDEB15" w14:textId="2D8C33F3"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2012" w:history="1">
        <w:r w:rsidR="00347E47" w:rsidRPr="00E66CA1">
          <w:rPr>
            <w:rStyle w:val="Hiperligao"/>
            <w:noProof/>
          </w:rPr>
          <w:t>Figura 72 - Vista de fora do equipamento com a HMI a monitorizar impressão</w:t>
        </w:r>
        <w:r w:rsidR="00347E47">
          <w:rPr>
            <w:noProof/>
            <w:webHidden/>
          </w:rPr>
          <w:tab/>
        </w:r>
        <w:r w:rsidR="00347E47">
          <w:rPr>
            <w:noProof/>
            <w:webHidden/>
          </w:rPr>
          <w:fldChar w:fldCharType="begin"/>
        </w:r>
        <w:r w:rsidR="00347E47">
          <w:rPr>
            <w:noProof/>
            <w:webHidden/>
          </w:rPr>
          <w:instrText xml:space="preserve"> PAGEREF _Toc508632012 \h </w:instrText>
        </w:r>
        <w:r w:rsidR="00347E47">
          <w:rPr>
            <w:noProof/>
            <w:webHidden/>
          </w:rPr>
        </w:r>
        <w:r w:rsidR="00347E47">
          <w:rPr>
            <w:noProof/>
            <w:webHidden/>
          </w:rPr>
          <w:fldChar w:fldCharType="separate"/>
        </w:r>
        <w:r w:rsidR="00347E47">
          <w:rPr>
            <w:noProof/>
            <w:webHidden/>
          </w:rPr>
          <w:t>94</w:t>
        </w:r>
        <w:r w:rsidR="00347E47">
          <w:rPr>
            <w:noProof/>
            <w:webHidden/>
          </w:rPr>
          <w:fldChar w:fldCharType="end"/>
        </w:r>
      </w:hyperlink>
    </w:p>
    <w:p w14:paraId="4430637D" w14:textId="508147F2"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2013" w:history="1">
        <w:r w:rsidR="00347E47" w:rsidRPr="00E66CA1">
          <w:rPr>
            <w:rStyle w:val="Hiperligao"/>
            <w:noProof/>
          </w:rPr>
          <w:t>Figura 73 - Peça finalizada</w:t>
        </w:r>
        <w:r w:rsidR="00347E47">
          <w:rPr>
            <w:noProof/>
            <w:webHidden/>
          </w:rPr>
          <w:tab/>
        </w:r>
        <w:r w:rsidR="00347E47">
          <w:rPr>
            <w:noProof/>
            <w:webHidden/>
          </w:rPr>
          <w:fldChar w:fldCharType="begin"/>
        </w:r>
        <w:r w:rsidR="00347E47">
          <w:rPr>
            <w:noProof/>
            <w:webHidden/>
          </w:rPr>
          <w:instrText xml:space="preserve"> PAGEREF _Toc508632013 \h </w:instrText>
        </w:r>
        <w:r w:rsidR="00347E47">
          <w:rPr>
            <w:noProof/>
            <w:webHidden/>
          </w:rPr>
        </w:r>
        <w:r w:rsidR="00347E47">
          <w:rPr>
            <w:noProof/>
            <w:webHidden/>
          </w:rPr>
          <w:fldChar w:fldCharType="separate"/>
        </w:r>
        <w:r w:rsidR="00347E47">
          <w:rPr>
            <w:noProof/>
            <w:webHidden/>
          </w:rPr>
          <w:t>95</w:t>
        </w:r>
        <w:r w:rsidR="00347E47">
          <w:rPr>
            <w:noProof/>
            <w:webHidden/>
          </w:rPr>
          <w:fldChar w:fldCharType="end"/>
        </w:r>
      </w:hyperlink>
    </w:p>
    <w:p w14:paraId="0F658A9B" w14:textId="0ADC38D5"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2014" w:history="1">
        <w:r w:rsidR="00347E47" w:rsidRPr="00E66CA1">
          <w:rPr>
            <w:rStyle w:val="Hiperligao"/>
            <w:noProof/>
          </w:rPr>
          <w:t>Figura 74 - Peça finalizada e ainda no tabuleiro de impressão</w:t>
        </w:r>
        <w:r w:rsidR="00347E47">
          <w:rPr>
            <w:noProof/>
            <w:webHidden/>
          </w:rPr>
          <w:tab/>
        </w:r>
        <w:r w:rsidR="00347E47">
          <w:rPr>
            <w:noProof/>
            <w:webHidden/>
          </w:rPr>
          <w:fldChar w:fldCharType="begin"/>
        </w:r>
        <w:r w:rsidR="00347E47">
          <w:rPr>
            <w:noProof/>
            <w:webHidden/>
          </w:rPr>
          <w:instrText xml:space="preserve"> PAGEREF _Toc508632014 \h </w:instrText>
        </w:r>
        <w:r w:rsidR="00347E47">
          <w:rPr>
            <w:noProof/>
            <w:webHidden/>
          </w:rPr>
        </w:r>
        <w:r w:rsidR="00347E47">
          <w:rPr>
            <w:noProof/>
            <w:webHidden/>
          </w:rPr>
          <w:fldChar w:fldCharType="separate"/>
        </w:r>
        <w:r w:rsidR="00347E47">
          <w:rPr>
            <w:noProof/>
            <w:webHidden/>
          </w:rPr>
          <w:t>95</w:t>
        </w:r>
        <w:r w:rsidR="00347E47">
          <w:rPr>
            <w:noProof/>
            <w:webHidden/>
          </w:rPr>
          <w:fldChar w:fldCharType="end"/>
        </w:r>
      </w:hyperlink>
    </w:p>
    <w:p w14:paraId="458307C4" w14:textId="73CEE451"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2015" w:history="1">
        <w:r w:rsidR="00347E47" w:rsidRPr="00E66CA1">
          <w:rPr>
            <w:rStyle w:val="Hiperligao"/>
            <w:noProof/>
          </w:rPr>
          <w:t>Figura 75 - Peça finalizada e impressa através da HMI</w:t>
        </w:r>
        <w:r w:rsidR="00347E47">
          <w:rPr>
            <w:noProof/>
            <w:webHidden/>
          </w:rPr>
          <w:tab/>
        </w:r>
        <w:r w:rsidR="00347E47">
          <w:rPr>
            <w:noProof/>
            <w:webHidden/>
          </w:rPr>
          <w:fldChar w:fldCharType="begin"/>
        </w:r>
        <w:r w:rsidR="00347E47">
          <w:rPr>
            <w:noProof/>
            <w:webHidden/>
          </w:rPr>
          <w:instrText xml:space="preserve"> PAGEREF _Toc508632015 \h </w:instrText>
        </w:r>
        <w:r w:rsidR="00347E47">
          <w:rPr>
            <w:noProof/>
            <w:webHidden/>
          </w:rPr>
        </w:r>
        <w:r w:rsidR="00347E47">
          <w:rPr>
            <w:noProof/>
            <w:webHidden/>
          </w:rPr>
          <w:fldChar w:fldCharType="separate"/>
        </w:r>
        <w:r w:rsidR="00347E47">
          <w:rPr>
            <w:noProof/>
            <w:webHidden/>
          </w:rPr>
          <w:t>96</w:t>
        </w:r>
        <w:r w:rsidR="00347E47">
          <w:rPr>
            <w:noProof/>
            <w:webHidden/>
          </w:rPr>
          <w:fldChar w:fldCharType="end"/>
        </w:r>
      </w:hyperlink>
    </w:p>
    <w:p w14:paraId="4ECDD187" w14:textId="42840194"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2016" w:history="1">
        <w:r w:rsidR="00347E47" w:rsidRPr="00E66CA1">
          <w:rPr>
            <w:rStyle w:val="Hiperligao"/>
            <w:noProof/>
          </w:rPr>
          <w:t>Figura 76 - Execução do ficheiro "box.nc" registada na base de dados</w:t>
        </w:r>
        <w:r w:rsidR="00347E47">
          <w:rPr>
            <w:noProof/>
            <w:webHidden/>
          </w:rPr>
          <w:tab/>
        </w:r>
        <w:r w:rsidR="00347E47">
          <w:rPr>
            <w:noProof/>
            <w:webHidden/>
          </w:rPr>
          <w:fldChar w:fldCharType="begin"/>
        </w:r>
        <w:r w:rsidR="00347E47">
          <w:rPr>
            <w:noProof/>
            <w:webHidden/>
          </w:rPr>
          <w:instrText xml:space="preserve"> PAGEREF _Toc508632016 \h </w:instrText>
        </w:r>
        <w:r w:rsidR="00347E47">
          <w:rPr>
            <w:noProof/>
            <w:webHidden/>
          </w:rPr>
        </w:r>
        <w:r w:rsidR="00347E47">
          <w:rPr>
            <w:noProof/>
            <w:webHidden/>
          </w:rPr>
          <w:fldChar w:fldCharType="separate"/>
        </w:r>
        <w:r w:rsidR="00347E47">
          <w:rPr>
            <w:noProof/>
            <w:webHidden/>
          </w:rPr>
          <w:t>97</w:t>
        </w:r>
        <w:r w:rsidR="00347E47">
          <w:rPr>
            <w:noProof/>
            <w:webHidden/>
          </w:rPr>
          <w:fldChar w:fldCharType="end"/>
        </w:r>
      </w:hyperlink>
    </w:p>
    <w:p w14:paraId="48EC1464" w14:textId="3FF80E8F" w:rsidR="00347E47" w:rsidRDefault="0063646A">
      <w:pPr>
        <w:pStyle w:val="ndicedeilustraes"/>
        <w:tabs>
          <w:tab w:val="right" w:leader="dot" w:pos="9038"/>
        </w:tabs>
        <w:rPr>
          <w:rFonts w:eastAsiaTheme="minorEastAsia" w:cstheme="minorBidi"/>
          <w:caps w:val="0"/>
          <w:noProof/>
          <w:sz w:val="22"/>
          <w:szCs w:val="22"/>
          <w:lang w:eastAsia="pt-PT"/>
        </w:rPr>
      </w:pPr>
      <w:hyperlink w:anchor="_Toc508632017" w:history="1">
        <w:r w:rsidR="00347E47" w:rsidRPr="00E66CA1">
          <w:rPr>
            <w:rStyle w:val="Hiperligao"/>
            <w:noProof/>
          </w:rPr>
          <w:t>Figura 77 - Temperaturas registadas e gráfico produzido com as mesmas</w:t>
        </w:r>
        <w:r w:rsidR="00347E47">
          <w:rPr>
            <w:noProof/>
            <w:webHidden/>
          </w:rPr>
          <w:tab/>
        </w:r>
        <w:r w:rsidR="00347E47">
          <w:rPr>
            <w:noProof/>
            <w:webHidden/>
          </w:rPr>
          <w:fldChar w:fldCharType="begin"/>
        </w:r>
        <w:r w:rsidR="00347E47">
          <w:rPr>
            <w:noProof/>
            <w:webHidden/>
          </w:rPr>
          <w:instrText xml:space="preserve"> PAGEREF _Toc508632017 \h </w:instrText>
        </w:r>
        <w:r w:rsidR="00347E47">
          <w:rPr>
            <w:noProof/>
            <w:webHidden/>
          </w:rPr>
        </w:r>
        <w:r w:rsidR="00347E47">
          <w:rPr>
            <w:noProof/>
            <w:webHidden/>
          </w:rPr>
          <w:fldChar w:fldCharType="separate"/>
        </w:r>
        <w:r w:rsidR="00347E47">
          <w:rPr>
            <w:noProof/>
            <w:webHidden/>
          </w:rPr>
          <w:t>97</w:t>
        </w:r>
        <w:r w:rsidR="00347E47">
          <w:rPr>
            <w:noProof/>
            <w:webHidden/>
          </w:rPr>
          <w:fldChar w:fldCharType="end"/>
        </w:r>
      </w:hyperlink>
    </w:p>
    <w:p w14:paraId="0905A164" w14:textId="328E473A"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20EA70E1" w14:textId="0105B71B" w:rsidR="00B7616E" w:rsidRDefault="00553446">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508706330" w:history="1">
        <w:r w:rsidR="00B7616E" w:rsidRPr="007F0E8E">
          <w:rPr>
            <w:rStyle w:val="Hiperligao"/>
            <w:noProof/>
          </w:rPr>
          <w:t>Tabela 1 - Características dos artigos e casos descritos</w:t>
        </w:r>
        <w:r w:rsidR="00B7616E">
          <w:rPr>
            <w:noProof/>
            <w:webHidden/>
          </w:rPr>
          <w:tab/>
        </w:r>
        <w:r w:rsidR="00B7616E">
          <w:rPr>
            <w:noProof/>
            <w:webHidden/>
          </w:rPr>
          <w:fldChar w:fldCharType="begin"/>
        </w:r>
        <w:r w:rsidR="00B7616E">
          <w:rPr>
            <w:noProof/>
            <w:webHidden/>
          </w:rPr>
          <w:instrText xml:space="preserve"> PAGEREF _Toc508706330 \h </w:instrText>
        </w:r>
        <w:r w:rsidR="00B7616E">
          <w:rPr>
            <w:noProof/>
            <w:webHidden/>
          </w:rPr>
        </w:r>
        <w:r w:rsidR="00B7616E">
          <w:rPr>
            <w:noProof/>
            <w:webHidden/>
          </w:rPr>
          <w:fldChar w:fldCharType="separate"/>
        </w:r>
        <w:r w:rsidR="00B7616E">
          <w:rPr>
            <w:noProof/>
            <w:webHidden/>
          </w:rPr>
          <w:t>45</w:t>
        </w:r>
        <w:r w:rsidR="00B7616E">
          <w:rPr>
            <w:noProof/>
            <w:webHidden/>
          </w:rPr>
          <w:fldChar w:fldCharType="end"/>
        </w:r>
      </w:hyperlink>
    </w:p>
    <w:p w14:paraId="5CF932E4" w14:textId="6052D667" w:rsidR="00B7616E" w:rsidRDefault="0063646A">
      <w:pPr>
        <w:pStyle w:val="ndicedeilustraes"/>
        <w:tabs>
          <w:tab w:val="right" w:leader="dot" w:pos="9038"/>
        </w:tabs>
        <w:rPr>
          <w:rFonts w:eastAsiaTheme="minorEastAsia" w:cstheme="minorBidi"/>
          <w:caps w:val="0"/>
          <w:noProof/>
          <w:sz w:val="22"/>
          <w:szCs w:val="22"/>
          <w:lang w:eastAsia="pt-PT"/>
        </w:rPr>
      </w:pPr>
      <w:hyperlink w:anchor="_Toc508706331" w:history="1">
        <w:r w:rsidR="00B7616E" w:rsidRPr="007F0E8E">
          <w:rPr>
            <w:rStyle w:val="Hiperligao"/>
            <w:noProof/>
          </w:rPr>
          <w:t>Tabela 2 - Avaliação com SUS (System Usability Scale)</w:t>
        </w:r>
        <w:r w:rsidR="00B7616E">
          <w:rPr>
            <w:noProof/>
            <w:webHidden/>
          </w:rPr>
          <w:tab/>
        </w:r>
        <w:r w:rsidR="00B7616E">
          <w:rPr>
            <w:noProof/>
            <w:webHidden/>
          </w:rPr>
          <w:fldChar w:fldCharType="begin"/>
        </w:r>
        <w:r w:rsidR="00B7616E">
          <w:rPr>
            <w:noProof/>
            <w:webHidden/>
          </w:rPr>
          <w:instrText xml:space="preserve"> PAGEREF _Toc508706331 \h </w:instrText>
        </w:r>
        <w:r w:rsidR="00B7616E">
          <w:rPr>
            <w:noProof/>
            <w:webHidden/>
          </w:rPr>
        </w:r>
        <w:r w:rsidR="00B7616E">
          <w:rPr>
            <w:noProof/>
            <w:webHidden/>
          </w:rPr>
          <w:fldChar w:fldCharType="separate"/>
        </w:r>
        <w:r w:rsidR="00B7616E">
          <w:rPr>
            <w:noProof/>
            <w:webHidden/>
          </w:rPr>
          <w:t>72</w:t>
        </w:r>
        <w:r w:rsidR="00B7616E">
          <w:rPr>
            <w:noProof/>
            <w:webHidden/>
          </w:rPr>
          <w:fldChar w:fldCharType="end"/>
        </w:r>
      </w:hyperlink>
    </w:p>
    <w:p w14:paraId="5F2235C9" w14:textId="5B9A3442" w:rsidR="00B7616E" w:rsidRDefault="0063646A">
      <w:pPr>
        <w:pStyle w:val="ndicedeilustraes"/>
        <w:tabs>
          <w:tab w:val="right" w:leader="dot" w:pos="9038"/>
        </w:tabs>
        <w:rPr>
          <w:rFonts w:eastAsiaTheme="minorEastAsia" w:cstheme="minorBidi"/>
          <w:caps w:val="0"/>
          <w:noProof/>
          <w:sz w:val="22"/>
          <w:szCs w:val="22"/>
          <w:lang w:eastAsia="pt-PT"/>
        </w:rPr>
      </w:pPr>
      <w:hyperlink w:anchor="_Toc508706332" w:history="1">
        <w:r w:rsidR="00B7616E" w:rsidRPr="007F0E8E">
          <w:rPr>
            <w:rStyle w:val="Hiperligao"/>
            <w:noProof/>
          </w:rPr>
          <w:t>Tabela 3 - Sugestões de Melhoria dos Utilizadores</w:t>
        </w:r>
        <w:r w:rsidR="00B7616E">
          <w:rPr>
            <w:noProof/>
            <w:webHidden/>
          </w:rPr>
          <w:tab/>
        </w:r>
        <w:r w:rsidR="00B7616E">
          <w:rPr>
            <w:noProof/>
            <w:webHidden/>
          </w:rPr>
          <w:fldChar w:fldCharType="begin"/>
        </w:r>
        <w:r w:rsidR="00B7616E">
          <w:rPr>
            <w:noProof/>
            <w:webHidden/>
          </w:rPr>
          <w:instrText xml:space="preserve"> PAGEREF _Toc508706332 \h </w:instrText>
        </w:r>
        <w:r w:rsidR="00B7616E">
          <w:rPr>
            <w:noProof/>
            <w:webHidden/>
          </w:rPr>
        </w:r>
        <w:r w:rsidR="00B7616E">
          <w:rPr>
            <w:noProof/>
            <w:webHidden/>
          </w:rPr>
          <w:fldChar w:fldCharType="separate"/>
        </w:r>
        <w:r w:rsidR="00B7616E">
          <w:rPr>
            <w:noProof/>
            <w:webHidden/>
          </w:rPr>
          <w:t>73</w:t>
        </w:r>
        <w:r w:rsidR="00B7616E">
          <w:rPr>
            <w:noProof/>
            <w:webHidden/>
          </w:rPr>
          <w:fldChar w:fldCharType="end"/>
        </w:r>
      </w:hyperlink>
    </w:p>
    <w:p w14:paraId="3E763B82" w14:textId="65D25475" w:rsidR="00B7616E" w:rsidRDefault="0063646A">
      <w:pPr>
        <w:pStyle w:val="ndicedeilustraes"/>
        <w:tabs>
          <w:tab w:val="right" w:leader="dot" w:pos="9038"/>
        </w:tabs>
        <w:rPr>
          <w:rFonts w:eastAsiaTheme="minorEastAsia" w:cstheme="minorBidi"/>
          <w:caps w:val="0"/>
          <w:noProof/>
          <w:sz w:val="22"/>
          <w:szCs w:val="22"/>
          <w:lang w:eastAsia="pt-PT"/>
        </w:rPr>
      </w:pPr>
      <w:hyperlink w:anchor="_Toc508706333" w:history="1">
        <w:r w:rsidR="00B7616E" w:rsidRPr="007F0E8E">
          <w:rPr>
            <w:rStyle w:val="Hiperligao"/>
            <w:noProof/>
          </w:rPr>
          <w:t>Tabela 4 - Avaliação SUS após teste</w:t>
        </w:r>
        <w:r w:rsidR="00B7616E">
          <w:rPr>
            <w:noProof/>
            <w:webHidden/>
          </w:rPr>
          <w:tab/>
        </w:r>
        <w:r w:rsidR="00B7616E">
          <w:rPr>
            <w:noProof/>
            <w:webHidden/>
          </w:rPr>
          <w:fldChar w:fldCharType="begin"/>
        </w:r>
        <w:r w:rsidR="00B7616E">
          <w:rPr>
            <w:noProof/>
            <w:webHidden/>
          </w:rPr>
          <w:instrText xml:space="preserve"> PAGEREF _Toc508706333 \h </w:instrText>
        </w:r>
        <w:r w:rsidR="00B7616E">
          <w:rPr>
            <w:noProof/>
            <w:webHidden/>
          </w:rPr>
        </w:r>
        <w:r w:rsidR="00B7616E">
          <w:rPr>
            <w:noProof/>
            <w:webHidden/>
          </w:rPr>
          <w:fldChar w:fldCharType="separate"/>
        </w:r>
        <w:r w:rsidR="00B7616E">
          <w:rPr>
            <w:noProof/>
            <w:webHidden/>
          </w:rPr>
          <w:t>98</w:t>
        </w:r>
        <w:r w:rsidR="00B7616E">
          <w:rPr>
            <w:noProof/>
            <w:webHidden/>
          </w:rPr>
          <w:fldChar w:fldCharType="end"/>
        </w:r>
      </w:hyperlink>
    </w:p>
    <w:p w14:paraId="0905A16B" w14:textId="72FE4D5A"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0D2E53">
          <w:type w:val="evenPage"/>
          <w:pgSz w:w="11906" w:h="16838" w:code="9"/>
          <w:pgMar w:top="1440" w:right="1440" w:bottom="1440" w:left="1418"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C6FB1"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rsidRPr="002C6FB1" w14:paraId="1F1F2C62" w14:textId="77777777" w:rsidTr="00553446">
        <w:tc>
          <w:tcPr>
            <w:tcW w:w="1242" w:type="dxa"/>
          </w:tcPr>
          <w:p w14:paraId="7BAFA353" w14:textId="60CC2C48"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HMI</w:t>
            </w:r>
          </w:p>
        </w:tc>
        <w:tc>
          <w:tcPr>
            <w:tcW w:w="7564" w:type="dxa"/>
          </w:tcPr>
          <w:p w14:paraId="1C19A6C2" w14:textId="1EBE2CD6"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Human-machine interface (interface homem-máquina)</w:t>
            </w:r>
          </w:p>
        </w:tc>
      </w:tr>
      <w:tr w:rsidR="00A03DDF" w:rsidRPr="002C6FB1" w14:paraId="4EA96178" w14:textId="77777777" w:rsidTr="00553446">
        <w:tc>
          <w:tcPr>
            <w:tcW w:w="1242" w:type="dxa"/>
          </w:tcPr>
          <w:p w14:paraId="09F65F28" w14:textId="6311492F"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AC</w:t>
            </w:r>
          </w:p>
        </w:tc>
        <w:tc>
          <w:tcPr>
            <w:tcW w:w="7564" w:type="dxa"/>
          </w:tcPr>
          <w:p w14:paraId="4BAD33CF" w14:textId="1701DE30"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rogrammable Automation Controllers</w:t>
            </w:r>
          </w:p>
        </w:tc>
      </w:tr>
      <w:tr w:rsidR="00A03DDF" w:rsidRPr="002C6FB1" w14:paraId="0042ED6E" w14:textId="77777777" w:rsidTr="00553446">
        <w:tc>
          <w:tcPr>
            <w:tcW w:w="1242" w:type="dxa"/>
          </w:tcPr>
          <w:p w14:paraId="530D0731" w14:textId="0E55F216"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LC</w:t>
            </w:r>
          </w:p>
        </w:tc>
        <w:tc>
          <w:tcPr>
            <w:tcW w:w="7564" w:type="dxa"/>
          </w:tcPr>
          <w:p w14:paraId="35D9D165" w14:textId="2EF01142" w:rsidR="00A03DDF" w:rsidRPr="002C6FB1" w:rsidRDefault="00A03DDF" w:rsidP="00AA60D4">
            <w:pPr>
              <w:rPr>
                <w:rStyle w:val="Hiperligao"/>
                <w:noProof/>
                <w:color w:val="auto"/>
                <w:sz w:val="24"/>
                <w:szCs w:val="24"/>
                <w:u w:val="none"/>
              </w:rPr>
            </w:pPr>
            <w:r w:rsidRPr="002C6FB1">
              <w:rPr>
                <w:rStyle w:val="Hiperligao"/>
                <w:noProof/>
                <w:color w:val="auto"/>
                <w:sz w:val="24"/>
                <w:szCs w:val="24"/>
                <w:u w:val="none"/>
              </w:rPr>
              <w:t>Programmable Logical Controllers (controlador lógico programável)</w:t>
            </w:r>
          </w:p>
        </w:tc>
      </w:tr>
      <w:tr w:rsidR="00A03DDF" w:rsidRPr="002C6FB1" w14:paraId="24866430" w14:textId="77777777" w:rsidTr="00553446">
        <w:tc>
          <w:tcPr>
            <w:tcW w:w="1242" w:type="dxa"/>
          </w:tcPr>
          <w:p w14:paraId="229B515B" w14:textId="3F561BC0"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SCADA</w:t>
            </w:r>
          </w:p>
        </w:tc>
        <w:tc>
          <w:tcPr>
            <w:tcW w:w="7564" w:type="dxa"/>
          </w:tcPr>
          <w:p w14:paraId="3B8CD2F9" w14:textId="4B1A69A5" w:rsidR="00A03DDF" w:rsidRPr="002C6FB1" w:rsidRDefault="00A03DDF" w:rsidP="00AA60D4">
            <w:pPr>
              <w:rPr>
                <w:rStyle w:val="Hiperligao"/>
                <w:noProof/>
                <w:color w:val="auto"/>
                <w:sz w:val="24"/>
                <w:szCs w:val="24"/>
                <w:u w:val="none"/>
              </w:rPr>
            </w:pPr>
            <w:r w:rsidRPr="002C6FB1">
              <w:rPr>
                <w:rStyle w:val="Hiperligao"/>
                <w:noProof/>
                <w:color w:val="auto"/>
                <w:sz w:val="24"/>
                <w:szCs w:val="24"/>
                <w:u w:val="none"/>
              </w:rPr>
              <w:t>Supervisory Control and Data Acquisition</w:t>
            </w:r>
            <w:r w:rsidR="00D37FB2" w:rsidRPr="002C6FB1">
              <w:rPr>
                <w:rStyle w:val="Hiperligao"/>
                <w:noProof/>
                <w:color w:val="auto"/>
                <w:sz w:val="24"/>
                <w:szCs w:val="24"/>
                <w:u w:val="none"/>
              </w:rPr>
              <w:t xml:space="preserve"> (Controlo Supervisório e Aquisição de Dados)</w:t>
            </w:r>
          </w:p>
        </w:tc>
      </w:tr>
      <w:tr w:rsidR="00A03DDF" w:rsidRPr="0063646A" w14:paraId="3D35857E" w14:textId="77777777" w:rsidTr="00553446">
        <w:tc>
          <w:tcPr>
            <w:tcW w:w="1242" w:type="dxa"/>
          </w:tcPr>
          <w:p w14:paraId="52BE5516" w14:textId="71AC3D6C"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PC</w:t>
            </w:r>
          </w:p>
        </w:tc>
        <w:tc>
          <w:tcPr>
            <w:tcW w:w="7564" w:type="dxa"/>
          </w:tcPr>
          <w:p w14:paraId="6AD30A0D" w14:textId="17193E7D"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LE (Object Linking and Embedding) for Process Control</w:t>
            </w:r>
          </w:p>
        </w:tc>
      </w:tr>
      <w:tr w:rsidR="00A03DDF" w:rsidRPr="002C6FB1" w14:paraId="06C72C5B" w14:textId="77777777" w:rsidTr="00553446">
        <w:tc>
          <w:tcPr>
            <w:tcW w:w="1242" w:type="dxa"/>
          </w:tcPr>
          <w:p w14:paraId="494EF47C" w14:textId="4022EEB4"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SS</w:t>
            </w:r>
          </w:p>
        </w:tc>
        <w:tc>
          <w:tcPr>
            <w:tcW w:w="7564" w:type="dxa"/>
          </w:tcPr>
          <w:p w14:paraId="75061E59" w14:textId="6B9FAA5D"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ascade Stylesheet</w:t>
            </w:r>
          </w:p>
        </w:tc>
      </w:tr>
      <w:tr w:rsidR="00A03DDF" w:rsidRPr="002C6FB1" w14:paraId="162A305F" w14:textId="77777777" w:rsidTr="00553446">
        <w:tc>
          <w:tcPr>
            <w:tcW w:w="1242" w:type="dxa"/>
          </w:tcPr>
          <w:p w14:paraId="21FD4174" w14:textId="49EBD3D7" w:rsidR="00A03DDF" w:rsidRPr="002C6FB1" w:rsidRDefault="0076658B" w:rsidP="00AA60D4">
            <w:pPr>
              <w:rPr>
                <w:rStyle w:val="Hiperligao"/>
                <w:noProof/>
                <w:color w:val="auto"/>
                <w:sz w:val="24"/>
                <w:szCs w:val="24"/>
                <w:u w:val="none"/>
                <w:lang w:val="en-US"/>
              </w:rPr>
            </w:pPr>
            <w:r w:rsidRPr="002C6FB1">
              <w:rPr>
                <w:rStyle w:val="Hiperligao"/>
                <w:noProof/>
                <w:color w:val="auto"/>
                <w:sz w:val="24"/>
                <w:szCs w:val="24"/>
                <w:u w:val="none"/>
                <w:lang w:val="en-US"/>
              </w:rPr>
              <w:t>CNC</w:t>
            </w:r>
          </w:p>
        </w:tc>
        <w:tc>
          <w:tcPr>
            <w:tcW w:w="7564" w:type="dxa"/>
          </w:tcPr>
          <w:p w14:paraId="0BC4C0EE" w14:textId="48B824A5" w:rsidR="00A03DDF" w:rsidRPr="002C6FB1" w:rsidRDefault="0076658B" w:rsidP="00AA60D4">
            <w:pPr>
              <w:rPr>
                <w:rStyle w:val="Hiperligao"/>
                <w:noProof/>
                <w:color w:val="auto"/>
                <w:sz w:val="24"/>
                <w:szCs w:val="24"/>
                <w:u w:val="none"/>
                <w:lang w:val="en-US"/>
              </w:rPr>
            </w:pPr>
            <w:r w:rsidRPr="002C6FB1">
              <w:rPr>
                <w:rStyle w:val="Hiperligao"/>
                <w:noProof/>
                <w:color w:val="auto"/>
                <w:sz w:val="24"/>
                <w:szCs w:val="24"/>
                <w:u w:val="none"/>
                <w:lang w:val="en-US"/>
              </w:rPr>
              <w:t>Comando Numérico Computorizado</w:t>
            </w:r>
          </w:p>
        </w:tc>
      </w:tr>
      <w:tr w:rsidR="00A03DDF" w:rsidRPr="002C6FB1" w14:paraId="4488633E" w14:textId="77777777" w:rsidTr="00553446">
        <w:tc>
          <w:tcPr>
            <w:tcW w:w="1242" w:type="dxa"/>
          </w:tcPr>
          <w:p w14:paraId="6B8E720B" w14:textId="22186288" w:rsidR="00A03DDF" w:rsidRPr="002C6FB1" w:rsidRDefault="00D37FB2" w:rsidP="00AA60D4">
            <w:pPr>
              <w:rPr>
                <w:rStyle w:val="Hiperligao"/>
                <w:noProof/>
                <w:color w:val="auto"/>
                <w:sz w:val="24"/>
                <w:szCs w:val="24"/>
                <w:u w:val="none"/>
                <w:lang w:val="en-US"/>
              </w:rPr>
            </w:pPr>
            <w:r w:rsidRPr="002C6FB1">
              <w:rPr>
                <w:rStyle w:val="Hiperligao"/>
                <w:noProof/>
                <w:color w:val="auto"/>
                <w:sz w:val="24"/>
                <w:szCs w:val="24"/>
                <w:u w:val="none"/>
                <w:lang w:val="en-US"/>
              </w:rPr>
              <w:t>NC</w:t>
            </w:r>
          </w:p>
        </w:tc>
        <w:tc>
          <w:tcPr>
            <w:tcW w:w="7564" w:type="dxa"/>
          </w:tcPr>
          <w:p w14:paraId="52B9FF6A" w14:textId="54E1EEFB" w:rsidR="00A03DDF" w:rsidRPr="002C6FB1" w:rsidRDefault="00D37FB2" w:rsidP="00AA60D4">
            <w:pPr>
              <w:rPr>
                <w:rStyle w:val="Hiperligao"/>
                <w:noProof/>
                <w:color w:val="auto"/>
                <w:sz w:val="24"/>
                <w:szCs w:val="24"/>
                <w:u w:val="none"/>
                <w:lang w:val="en-US"/>
              </w:rPr>
            </w:pPr>
            <w:r w:rsidRPr="002C6FB1">
              <w:rPr>
                <w:rStyle w:val="Hiperligao"/>
                <w:noProof/>
                <w:color w:val="auto"/>
                <w:sz w:val="24"/>
                <w:szCs w:val="24"/>
                <w:u w:val="none"/>
                <w:lang w:val="en-US"/>
              </w:rPr>
              <w:t>Numeric Control (Controlo Numérico)</w:t>
            </w:r>
          </w:p>
        </w:tc>
      </w:tr>
      <w:tr w:rsidR="0061678A" w:rsidRPr="002C6FB1" w14:paraId="571F7134" w14:textId="77777777" w:rsidTr="00553446">
        <w:tc>
          <w:tcPr>
            <w:tcW w:w="1242" w:type="dxa"/>
          </w:tcPr>
          <w:p w14:paraId="438730D9" w14:textId="44A168EC"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DS</w:t>
            </w:r>
          </w:p>
        </w:tc>
        <w:tc>
          <w:tcPr>
            <w:tcW w:w="7564" w:type="dxa"/>
          </w:tcPr>
          <w:p w14:paraId="3469BA5E" w14:textId="2EB7C6C1"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utomation Device Specification</w:t>
            </w:r>
          </w:p>
        </w:tc>
      </w:tr>
      <w:tr w:rsidR="002D2567" w:rsidRPr="002C6FB1" w14:paraId="5E5667BE" w14:textId="77777777" w:rsidTr="00553446">
        <w:tc>
          <w:tcPr>
            <w:tcW w:w="1242" w:type="dxa"/>
          </w:tcPr>
          <w:p w14:paraId="044C896D" w14:textId="71521ED0"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A</w:t>
            </w:r>
          </w:p>
        </w:tc>
        <w:tc>
          <w:tcPr>
            <w:tcW w:w="7564" w:type="dxa"/>
          </w:tcPr>
          <w:p w14:paraId="0740DC77" w14:textId="7B0691AA"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ealidade Aumentada</w:t>
            </w:r>
          </w:p>
        </w:tc>
      </w:tr>
      <w:tr w:rsidR="002A4EA1" w:rsidRPr="002C6FB1" w14:paraId="672DC896" w14:textId="77777777" w:rsidTr="00553446">
        <w:tc>
          <w:tcPr>
            <w:tcW w:w="1242" w:type="dxa"/>
          </w:tcPr>
          <w:p w14:paraId="52C22BFB" w14:textId="0BB24106"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w:t>
            </w:r>
          </w:p>
        </w:tc>
        <w:tc>
          <w:tcPr>
            <w:tcW w:w="7564" w:type="dxa"/>
          </w:tcPr>
          <w:p w14:paraId="7E1E303E" w14:textId="4D9EAD62"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ecnologias de Informação</w:t>
            </w:r>
          </w:p>
        </w:tc>
      </w:tr>
      <w:tr w:rsidR="002A4EA1" w:rsidRPr="002C6FB1" w14:paraId="1E422883" w14:textId="77777777" w:rsidTr="00553446">
        <w:tc>
          <w:tcPr>
            <w:tcW w:w="1242" w:type="dxa"/>
          </w:tcPr>
          <w:p w14:paraId="2C6509E4" w14:textId="4693BE61"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C</w:t>
            </w:r>
          </w:p>
        </w:tc>
        <w:tc>
          <w:tcPr>
            <w:tcW w:w="7564" w:type="dxa"/>
          </w:tcPr>
          <w:p w14:paraId="3B393F67" w14:textId="46FD9B7C" w:rsidR="002A4EA1" w:rsidRPr="002C6FB1" w:rsidRDefault="002A4EA1" w:rsidP="00AA60D4">
            <w:pPr>
              <w:rPr>
                <w:rStyle w:val="Hiperligao"/>
                <w:noProof/>
                <w:color w:val="auto"/>
                <w:sz w:val="24"/>
                <w:szCs w:val="24"/>
                <w:u w:val="none"/>
              </w:rPr>
            </w:pPr>
            <w:r w:rsidRPr="002C6FB1">
              <w:rPr>
                <w:rStyle w:val="Hiperligao"/>
                <w:noProof/>
                <w:color w:val="auto"/>
                <w:sz w:val="24"/>
                <w:szCs w:val="24"/>
                <w:u w:val="none"/>
              </w:rPr>
              <w:t>Tecnologias de Informação e Comunicaç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0" w:name="_Toc508706290"/>
      <w:r w:rsidRPr="002A4B1A">
        <w:lastRenderedPageBreak/>
        <w:t xml:space="preserve">1. </w:t>
      </w:r>
      <w:r w:rsidR="00952285" w:rsidRPr="002A4B1A">
        <w:t>Introdução</w:t>
      </w:r>
      <w:bookmarkEnd w:id="0"/>
    </w:p>
    <w:p w14:paraId="763F8DD2" w14:textId="60DDA648" w:rsidR="003C014D" w:rsidRDefault="003C014D" w:rsidP="007D66CA">
      <w:pPr>
        <w:pStyle w:val="Cabealho2"/>
        <w:ind w:left="1418" w:hanging="709"/>
      </w:pPr>
      <w:bookmarkStart w:id="1" w:name="_Toc508706291"/>
      <w:r w:rsidRPr="00FC52FE">
        <w:t>1.1 Contexto e Motivação</w:t>
      </w:r>
      <w:bookmarkEnd w:id="1"/>
    </w:p>
    <w:p w14:paraId="67A4DF63" w14:textId="39F3E886" w:rsidR="007169AF" w:rsidRDefault="007169AF" w:rsidP="00882DE1">
      <w:r w:rsidRPr="003A51FA">
        <w:t>Com o rápido crescimento tecnoló</w:t>
      </w:r>
      <w:r w:rsidR="00AD3030">
        <w:t xml:space="preserve">gico ao longo dos últimos anos </w:t>
      </w:r>
      <w:r w:rsidRPr="003A51FA">
        <w:t xml:space="preserve">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rsidR="000231A7">
        <w:t xml:space="preserve"> (</w:t>
      </w:r>
      <w:r w:rsidR="000231A7" w:rsidRPr="000231A7">
        <w:rPr>
          <w:i/>
        </w:rPr>
        <w:t>Human-Machine Interface</w:t>
      </w:r>
      <w:r w:rsidR="000231A7">
        <w:t>)</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882DE1">
      <w:r>
        <w:t xml:space="preserve">Numa perspetiva histórica de evolução das HMIs, é importante referenciar que por volta de 1945 apareceu a primeira interface homem-computador que ficou conhecida como a era da </w:t>
      </w:r>
      <w:r w:rsidRPr="000231A7">
        <w:rPr>
          <w:i/>
        </w:rPr>
        <w:t>Batch Interface</w:t>
      </w:r>
      <w:r w:rsidRPr="00D37FB2">
        <w:t>,</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23AA1F2C" w14:textId="71475097" w:rsidR="00087A14" w:rsidRDefault="007169AF" w:rsidP="00F05FA3">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w:t>
      </w:r>
      <w:r w:rsidR="00882DE1">
        <w:t>olo sobre o mesmo.</w:t>
      </w:r>
    </w:p>
    <w:p w14:paraId="762C991A" w14:textId="77777777" w:rsidR="007169AF" w:rsidRDefault="007169AF" w:rsidP="00F05FA3">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18C1877F" w:rsidR="007169AF" w:rsidRDefault="007169AF" w:rsidP="00F05FA3">
      <w:pPr>
        <w:ind w:right="-24"/>
      </w:pPr>
      <w:r>
        <w:t xml:space="preserve">O INEGI </w:t>
      </w:r>
      <w:r w:rsidR="00087A14">
        <w:t xml:space="preserve">é um instituto de investigação de Engenharia Mecânica e Gestão Industrial, e </w:t>
      </w:r>
      <w:r>
        <w:t xml:space="preserve">tem, nos últimos anos, </w:t>
      </w:r>
      <w:r w:rsidRPr="008D5FC3">
        <w:t xml:space="preserve">participado e consolidado a sua posição como parceiro da indústria nacional e internacional pela larga experiência e reconhecimento em diversas áreas de </w:t>
      </w:r>
      <w:r w:rsidRPr="008D5FC3">
        <w:lastRenderedPageBreak/>
        <w:t>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5D56E9AB" w:rsidR="007169AF" w:rsidRDefault="007169AF" w:rsidP="00F05FA3">
      <w:r>
        <w:t xml:space="preserve">Assim, este projeto de mestrado visa desenvolver uma </w:t>
      </w:r>
      <w:r w:rsidR="00C86779">
        <w:t>HMI</w:t>
      </w:r>
      <w:r w:rsidRPr="00DC6DEE">
        <w:rPr>
          <w:i/>
        </w:rPr>
        <w:t xml:space="preserve"> </w:t>
      </w:r>
      <w:r w:rsidRPr="000231A7">
        <w:rPr>
          <w:i/>
        </w:rPr>
        <w:t>web-based</w:t>
      </w:r>
      <w:r>
        <w:t xml:space="preserve"> </w:t>
      </w:r>
      <w:r w:rsidR="008D23E9">
        <w:t>customizada para um equipamento de fabrico aditivo</w:t>
      </w:r>
      <w:r w:rsidR="00087A14">
        <w:t>. A HMI deve</w:t>
      </w:r>
      <w:r>
        <w:t xml:space="preserve"> </w:t>
      </w:r>
      <w:r w:rsidR="00087A14">
        <w:t>permitir</w:t>
      </w:r>
      <w:r>
        <w:t xml:space="preserve"> monitorização e </w:t>
      </w:r>
      <w:r w:rsidR="00087A14">
        <w:t>manipulação dos seus parâmetros</w:t>
      </w:r>
      <w:r>
        <w:t xml:space="preserve"> munindo o operador de uma ferramenta capaz de fornecer atempadamente toda a informação relativa ao processo de fabrico, assim como ao equipamento em si, e </w:t>
      </w:r>
      <w:r w:rsidR="00087A14">
        <w:t>deve</w:t>
      </w:r>
      <w:r>
        <w:t xml:space="preserv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02188F4B" w14:textId="77777777" w:rsidR="00C4003E" w:rsidRDefault="00C4003E">
      <w:pPr>
        <w:rPr>
          <w:smallCaps/>
          <w:sz w:val="28"/>
          <w:szCs w:val="28"/>
        </w:rPr>
      </w:pPr>
      <w:r>
        <w:br w:type="page"/>
      </w:r>
    </w:p>
    <w:p w14:paraId="380EF13D" w14:textId="397CC183" w:rsidR="003C014D" w:rsidRDefault="003C014D" w:rsidP="00C4798E">
      <w:pPr>
        <w:pStyle w:val="Cabealho2"/>
        <w:ind w:firstLine="708"/>
      </w:pPr>
      <w:bookmarkStart w:id="2" w:name="_Toc508706292"/>
      <w:r w:rsidRPr="00FC52FE">
        <w:lastRenderedPageBreak/>
        <w:t>1.</w:t>
      </w:r>
      <w:r w:rsidR="00AA0F54">
        <w:t>2</w:t>
      </w:r>
      <w:r w:rsidRPr="00FC52FE">
        <w:t xml:space="preserve"> </w:t>
      </w:r>
      <w:r w:rsidR="00352309">
        <w:t>Problema</w:t>
      </w:r>
      <w:bookmarkEnd w:id="2"/>
    </w:p>
    <w:p w14:paraId="4CAD5F84" w14:textId="1AF0B77D" w:rsidR="00CD5DF0" w:rsidRDefault="00CD5DF0" w:rsidP="00F05FA3">
      <w:r>
        <w:t>Dada a contextualização e motivação do projeto, facilmente conseguimos identificar uma clara n</w:t>
      </w:r>
      <w:r w:rsidR="00627ECD">
        <w:t>ecessidade que deve ser suprida com o desenvolvimento do mesmo.</w:t>
      </w:r>
    </w:p>
    <w:p w14:paraId="2048FDCF" w14:textId="6D3E8CB6" w:rsidR="00CD5DF0" w:rsidRDefault="00627ECD" w:rsidP="00F05FA3">
      <w:r>
        <w:t xml:space="preserve">No contexto industrial já existem HMIs para controlo de equipamentos </w:t>
      </w:r>
      <w:r w:rsidR="0002026E">
        <w:t>h</w:t>
      </w:r>
      <w:r>
        <w:t>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F05FA3">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17A1824D" w:rsidR="00D5750E" w:rsidRDefault="00D5750E" w:rsidP="00484F6C">
      <w:pPr>
        <w:pStyle w:val="imagens"/>
        <w:rPr>
          <w:b/>
          <w:bCs/>
          <w:color w:val="4F81BD" w:themeColor="accent1"/>
          <w:szCs w:val="18"/>
        </w:rPr>
      </w:pPr>
      <w:bookmarkStart w:id="3" w:name="_Toc508631941"/>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396087">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3"/>
    </w:p>
    <w:p w14:paraId="66C47444" w14:textId="77777777" w:rsidR="00497D1D" w:rsidRPr="00484F6C" w:rsidRDefault="00497D1D" w:rsidP="00484F6C">
      <w:pPr>
        <w:pStyle w:val="imagens"/>
        <w:rPr>
          <w:b/>
          <w:bCs/>
          <w:color w:val="4F81BD" w:themeColor="accent1"/>
          <w:szCs w:val="18"/>
        </w:rPr>
      </w:pPr>
    </w:p>
    <w:p w14:paraId="2872DD3E" w14:textId="77777777" w:rsidR="00C4003E" w:rsidRDefault="00C4003E">
      <w:pPr>
        <w:rPr>
          <w:smallCaps/>
          <w:sz w:val="28"/>
          <w:szCs w:val="28"/>
        </w:rPr>
      </w:pPr>
      <w:r>
        <w:br w:type="page"/>
      </w:r>
    </w:p>
    <w:p w14:paraId="30BF01C3" w14:textId="54610111" w:rsidR="00AA0F54" w:rsidRDefault="00AA0F54" w:rsidP="00497D1D">
      <w:pPr>
        <w:pStyle w:val="Cabealho2"/>
        <w:ind w:firstLine="708"/>
      </w:pPr>
      <w:bookmarkStart w:id="4" w:name="_Toc508706293"/>
      <w:r w:rsidRPr="00FC52FE">
        <w:lastRenderedPageBreak/>
        <w:t>1.</w:t>
      </w:r>
      <w:r>
        <w:t>3</w:t>
      </w:r>
      <w:r w:rsidRPr="00FC52FE">
        <w:t xml:space="preserve"> Objetivos</w:t>
      </w:r>
      <w:bookmarkEnd w:id="4"/>
    </w:p>
    <w:p w14:paraId="2AB35681" w14:textId="48C41AC2" w:rsidR="00AA0F54" w:rsidRDefault="00AA0F54" w:rsidP="00F05FA3">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26435939" w14:textId="39C2FCAB" w:rsidR="00611D3C" w:rsidRDefault="00611D3C" w:rsidP="00F05FA3">
      <w:r>
        <w:t>Neste projeto pretende-se dar resposta á necessidade de obter uma HMI orientada ao processo de Fabrico Aditivo, e para tal, foram definidos os seguintes objetivos</w:t>
      </w:r>
      <w:r w:rsidR="007276B4">
        <w:t xml:space="preserve"> de alto nível</w:t>
      </w:r>
      <w:r>
        <w:t>:</w:t>
      </w:r>
    </w:p>
    <w:p w14:paraId="5291B73A" w14:textId="77777777" w:rsidR="00AA0F54" w:rsidRDefault="00AA0F54" w:rsidP="00660D40">
      <w:pPr>
        <w:pStyle w:val="PargrafodaLista"/>
        <w:numPr>
          <w:ilvl w:val="0"/>
          <w:numId w:val="3"/>
        </w:numPr>
      </w:pPr>
      <w:r>
        <w:t xml:space="preserve">Desenvolver HMI </w:t>
      </w:r>
      <w:r w:rsidRPr="00413536">
        <w:rPr>
          <w:i/>
        </w:rPr>
        <w:t>Web-based</w:t>
      </w:r>
    </w:p>
    <w:p w14:paraId="237ED861" w14:textId="77777777" w:rsidR="00424AF4" w:rsidRDefault="00424AF4" w:rsidP="00660D40">
      <w:pPr>
        <w:pStyle w:val="PargrafodaLista"/>
        <w:numPr>
          <w:ilvl w:val="0"/>
          <w:numId w:val="3"/>
        </w:numPr>
      </w:pPr>
      <w:r>
        <w:t>Monitorizar e controlar o equipamento e parâmetros do processo em tempo real</w:t>
      </w:r>
    </w:p>
    <w:p w14:paraId="23A53D0C" w14:textId="548FB72D" w:rsidR="00085D14" w:rsidRDefault="00085D14" w:rsidP="00085D14"/>
    <w:p w14:paraId="27714ED0" w14:textId="77777777" w:rsidR="00085D14" w:rsidRDefault="00085D14" w:rsidP="00085D14"/>
    <w:p w14:paraId="2AB3BE08" w14:textId="77777777" w:rsidR="00497D1D" w:rsidRDefault="00497D1D">
      <w:pPr>
        <w:rPr>
          <w:smallCaps/>
          <w:sz w:val="28"/>
          <w:szCs w:val="28"/>
        </w:rPr>
      </w:pPr>
      <w:r>
        <w:br w:type="page"/>
      </w:r>
    </w:p>
    <w:p w14:paraId="5A2B2E46" w14:textId="752772E6" w:rsidR="0070761B" w:rsidRDefault="003C014D" w:rsidP="00497D1D">
      <w:pPr>
        <w:pStyle w:val="Cabealho2"/>
        <w:ind w:firstLine="708"/>
      </w:pPr>
      <w:bookmarkStart w:id="5" w:name="_Toc508706294"/>
      <w:r w:rsidRPr="00FC52FE">
        <w:lastRenderedPageBreak/>
        <w:t>1.</w:t>
      </w:r>
      <w:r w:rsidR="00254247">
        <w:t>4</w:t>
      </w:r>
      <w:r w:rsidRPr="00FC52FE">
        <w:t xml:space="preserve"> Estrutura do Documento</w:t>
      </w:r>
      <w:bookmarkEnd w:id="5"/>
    </w:p>
    <w:p w14:paraId="72345765" w14:textId="70648F39" w:rsidR="00A93AA3" w:rsidRDefault="00A93AA3" w:rsidP="00F05FA3">
      <w:r>
        <w:t xml:space="preserve">No presente documento começa-se, no </w:t>
      </w:r>
      <w:r w:rsidR="0078582A">
        <w:t>c</w:t>
      </w:r>
      <w:r>
        <w:t>apítulo 1, por se realizar uma contextualização do projeto, o propósito em que surge o mesmo, são definidos objetivos de alto nível para o mesmo, é definido o âmbito, feito um planeamento e definida a estrutura do documento.</w:t>
      </w:r>
    </w:p>
    <w:p w14:paraId="24C8F09B" w14:textId="7B93A4DD" w:rsidR="00A93AA3" w:rsidRDefault="0078582A" w:rsidP="00F05FA3">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7688EE3C" w:rsidR="001C1CFA" w:rsidRDefault="001C1CFA" w:rsidP="00F05FA3">
      <w:r>
        <w:t xml:space="preserve">O terceiro capítulo apresenta uma proposta de </w:t>
      </w:r>
      <w:r w:rsidR="000334E4">
        <w:t xml:space="preserve">solução, utilizando </w:t>
      </w:r>
      <w:r>
        <w:t xml:space="preserve">como base um protótipo </w:t>
      </w:r>
      <w:r w:rsidR="00203DDB">
        <w:t xml:space="preserve">funcional </w:t>
      </w:r>
      <w:r w:rsidR="000334E4">
        <w:t>já desenvolvido que valida a arquitetura e tecnologias consideradas e planeadas para utilização no desenvolvimento do projeto.</w:t>
      </w:r>
    </w:p>
    <w:p w14:paraId="7E286EC0" w14:textId="6025CF14" w:rsidR="000334E4" w:rsidRDefault="000334E4" w:rsidP="00F05FA3">
      <w:r>
        <w:t xml:space="preserve">No quarto capítulo é apresentado </w:t>
      </w:r>
      <w:r w:rsidR="00722BE4">
        <w:t xml:space="preserve">o </w:t>
      </w:r>
      <w:r w:rsidR="00B075F0">
        <w:t>desenvolvimento da solução proposta</w:t>
      </w:r>
      <w:r w:rsidR="00722BE4">
        <w:t>, sendo que o capítulo começa por descrever a análise e levantamento de requisitos junto dos utilizadores, assim como o desenvolvimento de maquetes, de seguida é apresentada a arquitetura final do sistema, é feita uma avaliação da interface com inclusão de resultados e discussão, e por últim</w:t>
      </w:r>
      <w:r w:rsidR="00413536">
        <w:t>o</w:t>
      </w:r>
      <w:r w:rsidR="00722BE4">
        <w:t xml:space="preserve"> é apresentado o sistema desenvolvido assim como os resultados obtidos.</w:t>
      </w:r>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rPr>
          <w:smallCaps/>
          <w:spacing w:val="5"/>
          <w:sz w:val="36"/>
          <w:szCs w:val="36"/>
        </w:rPr>
      </w:pPr>
      <w:r>
        <w:br w:type="page"/>
      </w:r>
    </w:p>
    <w:p w14:paraId="0905A185" w14:textId="198D54E1" w:rsidR="00952285" w:rsidRDefault="00B0736C" w:rsidP="00AA60D4">
      <w:pPr>
        <w:pStyle w:val="Cabealho1"/>
      </w:pPr>
      <w:bookmarkStart w:id="6" w:name="_Toc508706295"/>
      <w:r w:rsidRPr="002A4B1A">
        <w:lastRenderedPageBreak/>
        <w:t xml:space="preserve">2. </w:t>
      </w:r>
      <w:r w:rsidR="00C4798E">
        <w:t>Estado da Arte</w:t>
      </w:r>
      <w:bookmarkEnd w:id="6"/>
    </w:p>
    <w:p w14:paraId="0905A187" w14:textId="32CB418E" w:rsidR="00ED1068" w:rsidRDefault="005C576B" w:rsidP="00C4798E">
      <w:pPr>
        <w:pStyle w:val="Cabealho2"/>
        <w:ind w:firstLine="708"/>
      </w:pPr>
      <w:bookmarkStart w:id="7" w:name="_Toc508706296"/>
      <w:r w:rsidRPr="002A4B1A">
        <w:t>2.1 Introdução</w:t>
      </w:r>
      <w:bookmarkEnd w:id="7"/>
    </w:p>
    <w:p w14:paraId="280DF846" w14:textId="24267A3A" w:rsidR="00E11E03" w:rsidRDefault="00E11E03" w:rsidP="00F05FA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 xml:space="preserve">do ponto de vista tecnológico. Os fabricantes </w:t>
      </w:r>
      <w:r w:rsidR="00BF530A">
        <w:t>á procura de</w:t>
      </w:r>
      <w:r w:rsidR="005B4A1A">
        <w:t xml:space="preserve"> reduzir custos, </w:t>
      </w:r>
      <w:r w:rsidR="00BF530A">
        <w:t xml:space="preserve">de </w:t>
      </w:r>
      <w:r w:rsidR="005B4A1A">
        <w:t>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7C101B0D" w:rsidR="005B4A1A" w:rsidRDefault="00E724D7" w:rsidP="00F05FA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10EAB916" w14:textId="3FE67D60" w:rsidR="00A17752" w:rsidRDefault="00A17752" w:rsidP="00E11E03"/>
    <w:p w14:paraId="086494DC" w14:textId="77777777" w:rsidR="00A17752" w:rsidRPr="00E11E03" w:rsidRDefault="00A17752" w:rsidP="00E11E03"/>
    <w:p w14:paraId="0905A18B" w14:textId="1D145C9E" w:rsidR="005C576B" w:rsidRDefault="005C576B" w:rsidP="00C4798E">
      <w:pPr>
        <w:pStyle w:val="Cabealho2"/>
        <w:ind w:firstLine="708"/>
      </w:pPr>
      <w:bookmarkStart w:id="8" w:name="_Toc508706297"/>
      <w:r w:rsidRPr="002A4B1A">
        <w:t xml:space="preserve">2.2 </w:t>
      </w:r>
      <w:r w:rsidR="00C4798E">
        <w:t>Automação</w:t>
      </w:r>
      <w:bookmarkEnd w:id="8"/>
    </w:p>
    <w:p w14:paraId="186F432F" w14:textId="704527D7" w:rsidR="004B3084" w:rsidRDefault="00D00AD8" w:rsidP="00F05FA3">
      <w:r>
        <w:t>A</w:t>
      </w:r>
      <w:r w:rsidR="004B3084">
        <w:t xml:space="preserve"> automação consiste num “processo de controlo e de monitorização de atividades e de tarefas de forma autónoma”</w:t>
      </w:r>
      <w:r w:rsidR="004B3084">
        <w:fldChar w:fldCharType="begin" w:fldLock="1"/>
      </w:r>
      <w:r w:rsidR="00EA54A9">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EA54A9">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6C4ED75F" w14:textId="77777777" w:rsidR="00A17752" w:rsidRDefault="00A17752">
      <w:pPr>
        <w:spacing w:after="200"/>
        <w:rPr>
          <w:smallCaps/>
          <w:sz w:val="28"/>
          <w:szCs w:val="28"/>
        </w:rPr>
      </w:pPr>
      <w:r>
        <w:br w:type="page"/>
      </w:r>
    </w:p>
    <w:p w14:paraId="7BDD2E11" w14:textId="28640884" w:rsidR="00812D32" w:rsidRPr="00F81B92" w:rsidRDefault="00812D32" w:rsidP="00812D32">
      <w:pPr>
        <w:pStyle w:val="Cabealho3"/>
        <w:ind w:firstLine="708"/>
        <w:rPr>
          <w:i w:val="0"/>
        </w:rPr>
      </w:pPr>
      <w:bookmarkStart w:id="9" w:name="_Toc508706298"/>
      <w:r w:rsidRPr="00F81B92">
        <w:rPr>
          <w:i w:val="0"/>
        </w:rPr>
        <w:lastRenderedPageBreak/>
        <w:t>2.</w:t>
      </w:r>
      <w:r>
        <w:rPr>
          <w:i w:val="0"/>
        </w:rPr>
        <w:t>2</w:t>
      </w:r>
      <w:r w:rsidRPr="00F81B92">
        <w:rPr>
          <w:i w:val="0"/>
        </w:rPr>
        <w:t xml:space="preserve">.1 </w:t>
      </w:r>
      <w:r>
        <w:rPr>
          <w:i w:val="0"/>
        </w:rPr>
        <w:t>História</w:t>
      </w:r>
      <w:bookmarkEnd w:id="9"/>
    </w:p>
    <w:p w14:paraId="6DC4BA75" w14:textId="07E0138A" w:rsidR="004B3084" w:rsidRDefault="004B3084" w:rsidP="00F05FA3">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EA54A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F05FA3">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7162ED0" w14:textId="6B83B599" w:rsidR="004B3084" w:rsidRDefault="00283EBD" w:rsidP="00F05FA3">
      <w:r>
        <w:t>Em 1920</w:t>
      </w:r>
      <w:r w:rsidR="004B3084">
        <w:t xml:space="preserve"> surgem sistemas automáticos de produção com uma maior rapidez na execução de tarefas e intervenção humana mínima, espelhados nas linhas de montag</w:t>
      </w:r>
      <w:r w:rsidR="00323315">
        <w:t>em arquitetadas por Henry Ford.</w:t>
      </w:r>
    </w:p>
    <w:p w14:paraId="190EB1AA" w14:textId="77777777" w:rsidR="004B3084" w:rsidRDefault="004B3084" w:rsidP="00F05FA3">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F05FA3">
      <w:r>
        <w:t xml:space="preserve">Em 1968 acontece um dos pontos mais relevantes da história da automação, com o aparecimento do </w:t>
      </w:r>
      <w:r w:rsidRPr="00F00E8B">
        <w:t>primeiro Controlador Lógico Programável</w:t>
      </w:r>
      <w:r>
        <w:t>, conhecido como PLC, por Dick Morley.</w:t>
      </w:r>
    </w:p>
    <w:p w14:paraId="37D7F5F6" w14:textId="77777777" w:rsidR="004B3084" w:rsidRDefault="004B3084" w:rsidP="00F05FA3">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F05FA3">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4F83CDD0" w14:textId="77777777" w:rsidR="00323315" w:rsidRDefault="00323315">
      <w:pPr>
        <w:rPr>
          <w:smallCaps/>
          <w:sz w:val="28"/>
          <w:szCs w:val="28"/>
        </w:rPr>
      </w:pPr>
      <w:r>
        <w:br w:type="page"/>
      </w:r>
    </w:p>
    <w:p w14:paraId="45AADF57" w14:textId="5CF14E71" w:rsidR="002E0689" w:rsidRPr="002E0689" w:rsidRDefault="002E0689" w:rsidP="002E0689">
      <w:pPr>
        <w:pStyle w:val="Cabealho3"/>
        <w:ind w:firstLine="708"/>
        <w:rPr>
          <w:i w:val="0"/>
        </w:rPr>
      </w:pPr>
      <w:bookmarkStart w:id="10" w:name="_Toc508706299"/>
      <w:r w:rsidRPr="00F81B92">
        <w:rPr>
          <w:i w:val="0"/>
        </w:rPr>
        <w:lastRenderedPageBreak/>
        <w:t>2.</w:t>
      </w:r>
      <w:r>
        <w:rPr>
          <w:i w:val="0"/>
        </w:rPr>
        <w:t>2</w:t>
      </w:r>
      <w:r w:rsidRPr="00F81B92">
        <w:rPr>
          <w:i w:val="0"/>
        </w:rPr>
        <w:t>.</w:t>
      </w:r>
      <w:r>
        <w:rPr>
          <w:i w:val="0"/>
        </w:rPr>
        <w:t>2</w:t>
      </w:r>
      <w:r w:rsidRPr="00F81B92">
        <w:rPr>
          <w:i w:val="0"/>
        </w:rPr>
        <w:t xml:space="preserve"> </w:t>
      </w:r>
      <w:r>
        <w:rPr>
          <w:i w:val="0"/>
        </w:rPr>
        <w:t>Objetivos</w:t>
      </w:r>
      <w:bookmarkEnd w:id="10"/>
    </w:p>
    <w:p w14:paraId="2512DB33" w14:textId="5088D4B4" w:rsidR="00183692" w:rsidRDefault="00183692" w:rsidP="00F05FA3">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1067B542" w14:textId="0065EE2A" w:rsidR="00B0638D" w:rsidRDefault="00307B2D" w:rsidP="00323315">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209493AD" w14:textId="43A8C228" w:rsidR="00272D65" w:rsidRDefault="002F7EEE" w:rsidP="00F05FA3">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F05FA3">
      <w:r>
        <w:t>Assim, podemos sintetizar os principais objetivos da automação em:</w:t>
      </w:r>
    </w:p>
    <w:p w14:paraId="52592B37" w14:textId="3E6053AB" w:rsidR="00272D65" w:rsidRDefault="00272D65" w:rsidP="00660D40">
      <w:pPr>
        <w:pStyle w:val="PargrafodaLista"/>
        <w:numPr>
          <w:ilvl w:val="0"/>
          <w:numId w:val="4"/>
        </w:numPr>
      </w:pPr>
      <w:r>
        <w:t>Diminuição dos custos</w:t>
      </w:r>
    </w:p>
    <w:p w14:paraId="4D6D41E8" w14:textId="049F4E18" w:rsidR="00272D65" w:rsidRDefault="00272D65" w:rsidP="00660D40">
      <w:pPr>
        <w:pStyle w:val="PargrafodaLista"/>
        <w:numPr>
          <w:ilvl w:val="0"/>
          <w:numId w:val="4"/>
        </w:numPr>
      </w:pPr>
      <w:r>
        <w:t>Aumento de produtividade e flexibilidade</w:t>
      </w:r>
    </w:p>
    <w:p w14:paraId="6E83953B" w14:textId="6697FA24" w:rsidR="00272D65" w:rsidRDefault="00272D65" w:rsidP="00660D40">
      <w:pPr>
        <w:pStyle w:val="PargrafodaLista"/>
        <w:numPr>
          <w:ilvl w:val="0"/>
          <w:numId w:val="4"/>
        </w:numPr>
      </w:pPr>
      <w:r>
        <w:t>Melhoria da qualidade</w:t>
      </w:r>
    </w:p>
    <w:p w14:paraId="2F6C94B4" w14:textId="77777777" w:rsidR="00272D65" w:rsidRDefault="00272D65" w:rsidP="00660D40">
      <w:pPr>
        <w:pStyle w:val="PargrafodaLista"/>
        <w:numPr>
          <w:ilvl w:val="0"/>
          <w:numId w:val="4"/>
        </w:numPr>
      </w:pPr>
      <w:r>
        <w:t>Inovação do ponto de vista tecnológico</w:t>
      </w:r>
    </w:p>
    <w:p w14:paraId="6F641F4D" w14:textId="19FD66CD" w:rsidR="00272D65" w:rsidRDefault="00272D65" w:rsidP="00660D40">
      <w:pPr>
        <w:pStyle w:val="PargrafodaLista"/>
        <w:numPr>
          <w:ilvl w:val="0"/>
          <w:numId w:val="4"/>
        </w:numPr>
      </w:pPr>
      <w:r>
        <w:t>Integração</w:t>
      </w:r>
    </w:p>
    <w:p w14:paraId="6C699521" w14:textId="30153A7D" w:rsidR="002F7EEE" w:rsidRDefault="002F7EEE">
      <w:pPr>
        <w:spacing w:after="200"/>
        <w:rPr>
          <w:b/>
          <w:u w:val="single"/>
        </w:rPr>
      </w:pPr>
    </w:p>
    <w:p w14:paraId="08F23BAB" w14:textId="77777777" w:rsidR="00323315" w:rsidRDefault="00323315">
      <w:pPr>
        <w:rPr>
          <w:smallCaps/>
          <w:sz w:val="28"/>
          <w:szCs w:val="28"/>
        </w:rPr>
      </w:pPr>
      <w:r>
        <w:br w:type="page"/>
      </w:r>
    </w:p>
    <w:p w14:paraId="06C827E8" w14:textId="64C8D6DD" w:rsidR="002E0689" w:rsidRPr="002E0689" w:rsidRDefault="002E0689" w:rsidP="002E0689">
      <w:pPr>
        <w:pStyle w:val="Cabealho3"/>
        <w:ind w:firstLine="708"/>
        <w:rPr>
          <w:i w:val="0"/>
        </w:rPr>
      </w:pPr>
      <w:bookmarkStart w:id="11" w:name="_Toc508706300"/>
      <w:r w:rsidRPr="00F81B92">
        <w:rPr>
          <w:i w:val="0"/>
        </w:rPr>
        <w:lastRenderedPageBreak/>
        <w:t>2.</w:t>
      </w:r>
      <w:r>
        <w:rPr>
          <w:i w:val="0"/>
        </w:rPr>
        <w:t>2</w:t>
      </w:r>
      <w:r w:rsidRPr="00F81B92">
        <w:rPr>
          <w:i w:val="0"/>
        </w:rPr>
        <w:t>.</w:t>
      </w:r>
      <w:r>
        <w:rPr>
          <w:i w:val="0"/>
        </w:rPr>
        <w:t>3</w:t>
      </w:r>
      <w:r w:rsidRPr="00F81B92">
        <w:rPr>
          <w:i w:val="0"/>
        </w:rPr>
        <w:t xml:space="preserve"> </w:t>
      </w:r>
      <w:r>
        <w:rPr>
          <w:i w:val="0"/>
        </w:rPr>
        <w:t>Componentes</w:t>
      </w:r>
      <w:bookmarkEnd w:id="11"/>
    </w:p>
    <w:p w14:paraId="7F2752C6" w14:textId="65E91100" w:rsidR="001123E1" w:rsidRDefault="001123E1" w:rsidP="00F05FA3">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w:t>
      </w:r>
      <w:r w:rsidR="00323315">
        <w:t>ores e as unidades industriais.</w:t>
      </w:r>
    </w:p>
    <w:p w14:paraId="6C7A4D72" w14:textId="2ED5FE91" w:rsidR="001123E1" w:rsidRDefault="001123E1" w:rsidP="00F05FA3">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EA54A9">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w:t>
      </w:r>
      <w:r w:rsidR="00511924" w:rsidRPr="00282712">
        <w:rPr>
          <w:i/>
        </w:rPr>
        <w:t>inputs</w:t>
      </w:r>
      <w:r w:rsidR="00511924">
        <w:t xml:space="preserve"> e </w:t>
      </w:r>
      <w:r w:rsidR="00511924" w:rsidRPr="00282712">
        <w:rPr>
          <w:i/>
        </w:rPr>
        <w:t>outputs</w:t>
      </w:r>
      <w:r w:rsidR="00511924">
        <w:t>) de processos, sistemas distribu</w:t>
      </w:r>
      <w:r w:rsidR="00E42088">
        <w:t>ídos e controlo de rede.</w:t>
      </w:r>
    </w:p>
    <w:p w14:paraId="427F6A30" w14:textId="5DD18933" w:rsidR="00511924" w:rsidRDefault="00511924" w:rsidP="00F05FA3">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7A6F732C">
            <wp:extent cx="4011678" cy="28384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3">
                      <a:extLst>
                        <a:ext uri="{28A0092B-C50C-407E-A947-70E740481C1C}">
                          <a14:useLocalDpi xmlns:a14="http://schemas.microsoft.com/office/drawing/2010/main" val="0"/>
                        </a:ext>
                      </a:extLst>
                    </a:blip>
                    <a:stretch>
                      <a:fillRect/>
                    </a:stretch>
                  </pic:blipFill>
                  <pic:spPr>
                    <a:xfrm>
                      <a:off x="0" y="0"/>
                      <a:ext cx="4047517" cy="2863808"/>
                    </a:xfrm>
                    <a:prstGeom prst="rect">
                      <a:avLst/>
                    </a:prstGeom>
                  </pic:spPr>
                </pic:pic>
              </a:graphicData>
            </a:graphic>
          </wp:inline>
        </w:drawing>
      </w:r>
    </w:p>
    <w:p w14:paraId="3B815D04" w14:textId="10F3C39D" w:rsidR="008B4041" w:rsidRDefault="00E42088" w:rsidP="00E42088">
      <w:pPr>
        <w:pStyle w:val="Legenda"/>
        <w:jc w:val="center"/>
      </w:pPr>
      <w:bookmarkStart w:id="12" w:name="_Toc508631942"/>
      <w:r>
        <w:t xml:space="preserve">Figura </w:t>
      </w:r>
      <w:fldSimple w:instr=" SEQ Figura \* ARABIC ">
        <w:r w:rsidR="00396087">
          <w:rPr>
            <w:noProof/>
          </w:rPr>
          <w:t>2</w:t>
        </w:r>
      </w:fldSimple>
      <w:r w:rsidR="0084336E">
        <w:t xml:space="preserve"> - Exemplo de um PLC do fabricante </w:t>
      </w:r>
      <w:r>
        <w:t>Omron</w:t>
      </w:r>
      <w:r w:rsidR="008B4041">
        <w:t>.</w:t>
      </w:r>
      <w:bookmarkEnd w:id="12"/>
      <w:r w:rsidR="008B4041">
        <w:t xml:space="preserve"> </w:t>
      </w:r>
    </w:p>
    <w:p w14:paraId="0FE7B270" w14:textId="6A182647" w:rsidR="00E42088" w:rsidRDefault="008B4041" w:rsidP="00E42088">
      <w:pPr>
        <w:pStyle w:val="Legenda"/>
        <w:jc w:val="center"/>
      </w:pPr>
      <w:r>
        <w:t xml:space="preserve">Fonte: </w:t>
      </w:r>
      <w:r w:rsidRPr="00352EA1">
        <w:rPr>
          <w:b w:val="0"/>
          <w:noProof/>
        </w:rPr>
        <w:t>https://industrial.omron.pt/pt/products/cp1h</w:t>
      </w:r>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6EF8B26D" w:rsidR="001123E1" w:rsidRDefault="001123E1" w:rsidP="00F05FA3">
      <w:r>
        <w:lastRenderedPageBreak/>
        <w:t xml:space="preserve">Uma HMI é “uma interface gráfica de utilizador para controlo industrial, que permite visualização, controlo, diagnóstico e gestão de processos”. </w:t>
      </w:r>
      <w:r>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 "schema" : "https://github.com/citation-style-language/schema/raw/master/csl-citation.json" }</w:instrText>
      </w:r>
      <w:r>
        <w:fldChar w:fldCharType="separate"/>
      </w:r>
      <w:r w:rsidRPr="00FF43AE">
        <w:rPr>
          <w:noProof/>
        </w:rPr>
        <w:t>(Dias &amp; Fonseca, 2015, p. 16)</w:t>
      </w:r>
      <w:r>
        <w:fldChar w:fldCharType="end"/>
      </w:r>
    </w:p>
    <w:p w14:paraId="0076AD20" w14:textId="4181742F" w:rsidR="00B40F47" w:rsidRDefault="001123E1" w:rsidP="00F05FA3">
      <w:r>
        <w:t xml:space="preserve">A HMI deve estar conectada a outros componentes de </w:t>
      </w:r>
      <w:r w:rsidRPr="00282712">
        <w:rPr>
          <w:i/>
        </w:rPr>
        <w:t>hardware</w:t>
      </w:r>
      <w:r>
        <w:t xml:space="preserve"> de forma a garantir a comunicação com o mesmo e assim</w:t>
      </w:r>
      <w:r w:rsidR="00323315">
        <w:t xml:space="preserve"> perfazer o sistema industrial.</w:t>
      </w:r>
    </w:p>
    <w:p w14:paraId="02335813" w14:textId="7EFB0EE0" w:rsidR="007A5D49" w:rsidRDefault="007A5D49" w:rsidP="00F05FA3">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42F3D827">
            <wp:extent cx="3470988" cy="1863919"/>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17961" cy="1889144"/>
                    </a:xfrm>
                    <a:prstGeom prst="rect">
                      <a:avLst/>
                    </a:prstGeom>
                  </pic:spPr>
                </pic:pic>
              </a:graphicData>
            </a:graphic>
          </wp:inline>
        </w:drawing>
      </w:r>
    </w:p>
    <w:p w14:paraId="5A692636" w14:textId="3AC1606E" w:rsidR="002C11EA" w:rsidRDefault="005D606F" w:rsidP="005D606F">
      <w:pPr>
        <w:pStyle w:val="Legenda"/>
        <w:jc w:val="center"/>
      </w:pPr>
      <w:bookmarkStart w:id="13" w:name="_Toc508631943"/>
      <w:r>
        <w:t xml:space="preserve">Figura </w:t>
      </w:r>
      <w:fldSimple w:instr=" SEQ Figura \* ARABIC ">
        <w:r w:rsidR="00396087">
          <w:rPr>
            <w:noProof/>
          </w:rPr>
          <w:t>3</w:t>
        </w:r>
      </w:fldSimple>
      <w:r>
        <w:t xml:space="preserve"> - Sensores </w:t>
      </w:r>
      <w:r w:rsidR="002C11EA">
        <w:t xml:space="preserve">de proximidade </w:t>
      </w:r>
      <w:r>
        <w:t>do fabricante OMRON</w:t>
      </w:r>
      <w:r w:rsidR="002C11EA">
        <w:t>.</w:t>
      </w:r>
      <w:bookmarkEnd w:id="13"/>
      <w:r w:rsidR="002C11EA">
        <w:t xml:space="preserve"> </w:t>
      </w:r>
    </w:p>
    <w:p w14:paraId="5918076C" w14:textId="3DAABEDE" w:rsidR="005D606F" w:rsidRPr="00352EA1" w:rsidRDefault="002C11EA" w:rsidP="005D606F">
      <w:pPr>
        <w:pStyle w:val="Legenda"/>
        <w:jc w:val="center"/>
        <w:rPr>
          <w:b w:val="0"/>
          <w:noProof/>
        </w:rPr>
      </w:pPr>
      <w:r>
        <w:t xml:space="preserve">Fonte: </w:t>
      </w:r>
      <w:r w:rsidRPr="00352EA1">
        <w:rPr>
          <w:b w:val="0"/>
          <w:noProof/>
        </w:rPr>
        <w:t>https://industrial.omron.ca/en/products/e2b</w:t>
      </w:r>
    </w:p>
    <w:p w14:paraId="3800F53A" w14:textId="61B16494" w:rsidR="008B1B8C" w:rsidRDefault="008B1B8C" w:rsidP="008B1B8C"/>
    <w:p w14:paraId="6D6C6CC3" w14:textId="050B510B" w:rsidR="008B1B8C" w:rsidRDefault="008B1B8C" w:rsidP="008B1B8C"/>
    <w:p w14:paraId="1E30B517" w14:textId="77601D56" w:rsidR="001744F4" w:rsidRDefault="00282712" w:rsidP="00F05FA3">
      <w:r>
        <w:t>As unidades industriais,</w:t>
      </w:r>
      <w:r w:rsidR="001744F4">
        <w:t xml:space="preserve"> também conhecidas como </w:t>
      </w:r>
      <w:r w:rsidR="001744F4" w:rsidRPr="00282712">
        <w:rPr>
          <w:i/>
        </w:rPr>
        <w:t>drives</w:t>
      </w:r>
      <w:r w:rsidR="001744F4">
        <w:t xml:space="preserve"> industriais, são “controladores de motores utilizados para operações de controlo otimizado de motores” </w:t>
      </w:r>
      <w:r w:rsidR="001744F4">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 "schema" : "https://github.com/citation-style-language/schema/raw/master/csl-citation.json" }</w:instrText>
      </w:r>
      <w:r w:rsidR="001744F4">
        <w:fldChar w:fldCharType="separate"/>
      </w:r>
      <w:r w:rsidR="001744F4" w:rsidRPr="001744F4">
        <w:rPr>
          <w:noProof/>
        </w:rPr>
        <w:t>(Dias &amp; Fonseca, 2015, p. 17)</w:t>
      </w:r>
      <w:r w:rsidR="001744F4">
        <w:fldChar w:fldCharType="end"/>
      </w:r>
      <w:r w:rsidR="001744F4">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lastRenderedPageBreak/>
        <w:drawing>
          <wp:inline distT="0" distB="0" distL="0" distR="0" wp14:anchorId="0E79704A" wp14:editId="31F3B0BB">
            <wp:extent cx="4030824" cy="207139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5">
                      <a:extLst>
                        <a:ext uri="{28A0092B-C50C-407E-A947-70E740481C1C}">
                          <a14:useLocalDpi xmlns:a14="http://schemas.microsoft.com/office/drawing/2010/main" val="0"/>
                        </a:ext>
                      </a:extLst>
                    </a:blip>
                    <a:stretch>
                      <a:fillRect/>
                    </a:stretch>
                  </pic:blipFill>
                  <pic:spPr>
                    <a:xfrm>
                      <a:off x="0" y="0"/>
                      <a:ext cx="4047195" cy="2079808"/>
                    </a:xfrm>
                    <a:prstGeom prst="rect">
                      <a:avLst/>
                    </a:prstGeom>
                  </pic:spPr>
                </pic:pic>
              </a:graphicData>
            </a:graphic>
          </wp:inline>
        </w:drawing>
      </w:r>
    </w:p>
    <w:p w14:paraId="50F6E665" w14:textId="1843E3AB" w:rsidR="00AD1C94" w:rsidRDefault="00656E03" w:rsidP="00656E03">
      <w:pPr>
        <w:pStyle w:val="Legenda"/>
        <w:jc w:val="center"/>
      </w:pPr>
      <w:bookmarkStart w:id="14" w:name="_Toc508631944"/>
      <w:r>
        <w:t xml:space="preserve">Figura </w:t>
      </w:r>
      <w:fldSimple w:instr=" SEQ Figura \* ARABIC ">
        <w:r w:rsidR="00396087">
          <w:rPr>
            <w:noProof/>
          </w:rPr>
          <w:t>4</w:t>
        </w:r>
      </w:fldSimple>
      <w:r>
        <w:t xml:space="preserve"> - </w:t>
      </w:r>
      <w:r w:rsidR="00AD1C94">
        <w:t>D</w:t>
      </w:r>
      <w:r>
        <w:t>rives industriais</w:t>
      </w:r>
      <w:r w:rsidR="00AD1C94">
        <w:t xml:space="preserve"> do fabricante Beckhoff.</w:t>
      </w:r>
      <w:bookmarkEnd w:id="14"/>
      <w:r w:rsidR="00AD1C94">
        <w:t xml:space="preserve"> </w:t>
      </w:r>
    </w:p>
    <w:p w14:paraId="0DC3F40D" w14:textId="19A102D8" w:rsidR="00656E03" w:rsidRPr="008B1B8C" w:rsidRDefault="00AD1C94" w:rsidP="00656E03">
      <w:pPr>
        <w:pStyle w:val="Legenda"/>
        <w:jc w:val="center"/>
      </w:pPr>
      <w:r>
        <w:t xml:space="preserve">Fonte: </w:t>
      </w:r>
      <w:r w:rsidRPr="00352EA1">
        <w:rPr>
          <w:b w:val="0"/>
          <w:noProof/>
        </w:rPr>
        <w:t>https://www.beckhoff.com/english.asp?drive_technology/ax5000.htm</w:t>
      </w:r>
    </w:p>
    <w:p w14:paraId="045B5259" w14:textId="77777777" w:rsidR="001123E1" w:rsidRDefault="001123E1" w:rsidP="004B3084"/>
    <w:p w14:paraId="6479979B" w14:textId="77777777" w:rsidR="001123E1" w:rsidRPr="004B3084" w:rsidRDefault="001123E1" w:rsidP="004B3084"/>
    <w:p w14:paraId="37E71049" w14:textId="77777777" w:rsidR="002F7EEE" w:rsidRDefault="002F7EEE">
      <w:pPr>
        <w:spacing w:after="200"/>
        <w:rPr>
          <w:smallCaps/>
          <w:sz w:val="28"/>
          <w:szCs w:val="28"/>
        </w:rPr>
      </w:pPr>
      <w:r>
        <w:br w:type="page"/>
      </w:r>
    </w:p>
    <w:p w14:paraId="0DC935EC" w14:textId="5BBDDF4A" w:rsidR="002E0689" w:rsidRPr="002E0689" w:rsidRDefault="002E0689" w:rsidP="002E0689">
      <w:pPr>
        <w:pStyle w:val="Cabealho3"/>
        <w:ind w:firstLine="708"/>
        <w:rPr>
          <w:i w:val="0"/>
        </w:rPr>
      </w:pPr>
      <w:bookmarkStart w:id="15" w:name="_Toc508706301"/>
      <w:r w:rsidRPr="00F81B92">
        <w:rPr>
          <w:i w:val="0"/>
        </w:rPr>
        <w:lastRenderedPageBreak/>
        <w:t>2.</w:t>
      </w:r>
      <w:r>
        <w:rPr>
          <w:i w:val="0"/>
        </w:rPr>
        <w:t>2</w:t>
      </w:r>
      <w:r w:rsidRPr="00F81B92">
        <w:rPr>
          <w:i w:val="0"/>
        </w:rPr>
        <w:t>.</w:t>
      </w:r>
      <w:r>
        <w:rPr>
          <w:i w:val="0"/>
        </w:rPr>
        <w:t>4</w:t>
      </w:r>
      <w:r w:rsidRPr="00F81B92">
        <w:rPr>
          <w:i w:val="0"/>
        </w:rPr>
        <w:t xml:space="preserve"> </w:t>
      </w:r>
      <w:r>
        <w:rPr>
          <w:i w:val="0"/>
        </w:rPr>
        <w:t>Software para Automação</w:t>
      </w:r>
      <w:bookmarkEnd w:id="15"/>
    </w:p>
    <w:p w14:paraId="5C884E2D" w14:textId="7586B27E" w:rsidR="005B278B" w:rsidRDefault="005B278B" w:rsidP="00F05FA3">
      <w:r>
        <w:t xml:space="preserve">Para o contínuo caminho em crescendo da implementação de sistemas de automação na indústria, </w:t>
      </w:r>
      <w:r w:rsidR="00855EE6">
        <w:t xml:space="preserve">tem sido imperativa </w:t>
      </w:r>
      <w:r>
        <w:t xml:space="preserve">a utilização de </w:t>
      </w:r>
      <w:r w:rsidRPr="00DF6317">
        <w:rPr>
          <w:i/>
        </w:rPr>
        <w:t>hardware</w:t>
      </w:r>
      <w:r>
        <w:t xml:space="preserve"> de controlo e de </w:t>
      </w:r>
      <w:r w:rsidRPr="00DF6317">
        <w:rPr>
          <w:i/>
        </w:rPr>
        <w:t>software</w:t>
      </w:r>
      <w:r>
        <w:t xml:space="preserve"> especificamente desenhado para atuar sobre o mesmo. </w:t>
      </w:r>
    </w:p>
    <w:p w14:paraId="37D5E01E" w14:textId="67DD13F2" w:rsidR="005B278B" w:rsidRDefault="005B278B" w:rsidP="00F05FA3">
      <w:r>
        <w:t xml:space="preserve">O </w:t>
      </w:r>
      <w:r w:rsidRPr="00DF6317">
        <w:rPr>
          <w:i/>
        </w:rPr>
        <w:t>hardware</w:t>
      </w:r>
      <w:r>
        <w:t xml:space="preserv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EA54A9">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F05FA3">
      <w:r>
        <w:t xml:space="preserve">O </w:t>
      </w:r>
      <w:r w:rsidRPr="00DF6317">
        <w:rPr>
          <w:i/>
        </w:rPr>
        <w:t>software</w:t>
      </w:r>
      <w:r>
        <w:t xml:space="preserv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 xml:space="preserve">ara tal, na prática, devem estabelecer linhas de comunicação eficientes com componentes de </w:t>
      </w:r>
      <w:r w:rsidR="00855EE6" w:rsidRPr="00DF6317">
        <w:rPr>
          <w:i/>
        </w:rPr>
        <w:t>hardware</w:t>
      </w:r>
      <w:r w:rsidR="00855EE6">
        <w:t xml:space="preserve"> como</w:t>
      </w:r>
      <w:r w:rsidR="004C6DEC">
        <w:t xml:space="preserve"> os PLCs, PACs, Servo Motores ou Módulos de </w:t>
      </w:r>
      <w:r w:rsidR="004C6DEC" w:rsidRPr="00DF6317">
        <w:rPr>
          <w:i/>
        </w:rPr>
        <w:t>Input</w:t>
      </w:r>
      <w:r w:rsidR="004C6DEC">
        <w:t xml:space="preserve"> e </w:t>
      </w:r>
      <w:r w:rsidR="004C6DEC" w:rsidRPr="00DF6317">
        <w:rPr>
          <w:i/>
        </w:rPr>
        <w:t>Output</w:t>
      </w:r>
      <w:r w:rsidR="004C6DEC">
        <w:t>.</w:t>
      </w:r>
    </w:p>
    <w:p w14:paraId="58D49877" w14:textId="77777777" w:rsidR="0072014E" w:rsidRDefault="0072014E" w:rsidP="00F05FA3">
      <w:r>
        <w:t xml:space="preserve">Existem atualmente no mercado vários casos de sucesso de </w:t>
      </w:r>
      <w:r w:rsidRPr="002A2834">
        <w:rPr>
          <w:i/>
        </w:rPr>
        <w:t>software</w:t>
      </w:r>
      <w:r>
        <w:t xml:space="preserv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660D40">
      <w:pPr>
        <w:pStyle w:val="PargrafodaLista"/>
        <w:numPr>
          <w:ilvl w:val="0"/>
          <w:numId w:val="5"/>
        </w:numPr>
      </w:pPr>
      <w:r>
        <w:t xml:space="preserve">Twincat, que é um </w:t>
      </w:r>
      <w:r w:rsidRPr="002A2834">
        <w:rPr>
          <w:i/>
        </w:rPr>
        <w:t>software</w:t>
      </w:r>
      <w:r>
        <w:t xml:space="preserv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6">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2E60E393" w14:textId="68B158FE" w:rsidR="00391C8B" w:rsidRDefault="00702B29" w:rsidP="00702B29">
      <w:pPr>
        <w:pStyle w:val="Legenda"/>
        <w:jc w:val="center"/>
      </w:pPr>
      <w:bookmarkStart w:id="16" w:name="_Toc508631945"/>
      <w:r>
        <w:t xml:space="preserve">Figura </w:t>
      </w:r>
      <w:fldSimple w:instr=" SEQ Figura \* ARABIC ">
        <w:r w:rsidR="00396087">
          <w:rPr>
            <w:noProof/>
          </w:rPr>
          <w:t>5</w:t>
        </w:r>
      </w:fldSimple>
      <w:r>
        <w:t xml:space="preserve"> - Ambiente de desenvolvimento Twincat 3</w:t>
      </w:r>
      <w:r w:rsidR="00391C8B">
        <w:t>.</w:t>
      </w:r>
      <w:bookmarkEnd w:id="16"/>
      <w:r w:rsidR="00391C8B">
        <w:t xml:space="preserve"> </w:t>
      </w:r>
    </w:p>
    <w:p w14:paraId="305DA8B0" w14:textId="76622636" w:rsidR="00702B29" w:rsidRDefault="00391C8B" w:rsidP="00702B29">
      <w:pPr>
        <w:pStyle w:val="Legenda"/>
        <w:jc w:val="center"/>
      </w:pPr>
      <w:r>
        <w:t xml:space="preserve">Fonte: </w:t>
      </w:r>
      <w:r w:rsidRPr="00391C8B">
        <w:rPr>
          <w:b w:val="0"/>
          <w:noProof/>
        </w:rPr>
        <w:t>https://www.beckhoff.com/english.asp?twincat/twincat-3-xa-language-support-iec-61131-3.htm?id=1893323818933250</w:t>
      </w:r>
    </w:p>
    <w:p w14:paraId="14D708FF" w14:textId="77777777" w:rsidR="00702B29" w:rsidRDefault="00702B29" w:rsidP="00702B29"/>
    <w:p w14:paraId="35452530" w14:textId="648B38AF" w:rsidR="00890803" w:rsidRDefault="00890803" w:rsidP="00660D40">
      <w:pPr>
        <w:pStyle w:val="PargrafodaLista"/>
        <w:numPr>
          <w:ilvl w:val="0"/>
          <w:numId w:val="2"/>
        </w:numPr>
        <w:ind w:left="714" w:hanging="357"/>
      </w:pPr>
      <w:r>
        <w:t xml:space="preserve">SIMATIC STEP 7, que é um </w:t>
      </w:r>
      <w:r w:rsidRPr="002A2834">
        <w:rPr>
          <w:i/>
        </w:rPr>
        <w:t>software</w:t>
      </w:r>
      <w:r>
        <w:t xml:space="preserve"> para controladores do fabricante Siemens e fornece um ambiente gráfico </w:t>
      </w:r>
      <w:r w:rsidRPr="002A2834">
        <w:rPr>
          <w:i/>
        </w:rPr>
        <w:t>user-friendly</w:t>
      </w:r>
      <w:r>
        <w:t xml:space="preserve"> para o utilizador criar projetos, converter projetos de versões anteriores e efetuar migrações. A evolução que este </w:t>
      </w:r>
      <w:r w:rsidRPr="002A2834">
        <w:rPr>
          <w:i/>
        </w:rPr>
        <w:t>software</w:t>
      </w:r>
      <w:r>
        <w:t xml:space="preserv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7">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EFC527C" w14:textId="40BA5CCE" w:rsidR="00391C8B" w:rsidRDefault="00702B29" w:rsidP="00702B29">
      <w:pPr>
        <w:pStyle w:val="Legenda"/>
        <w:jc w:val="center"/>
      </w:pPr>
      <w:bookmarkStart w:id="17" w:name="_Toc508631946"/>
      <w:r>
        <w:t xml:space="preserve">Figura </w:t>
      </w:r>
      <w:fldSimple w:instr=" SEQ Figura \* ARABIC ">
        <w:r w:rsidR="00396087">
          <w:rPr>
            <w:noProof/>
          </w:rPr>
          <w:t>6</w:t>
        </w:r>
      </w:fldSimple>
      <w:r>
        <w:t xml:space="preserve"> - Ambiente de desenvolvimento SIMATIC STEP 7</w:t>
      </w:r>
      <w:r w:rsidR="00391C8B">
        <w:t>.</w:t>
      </w:r>
      <w:bookmarkEnd w:id="17"/>
      <w:r w:rsidR="00391C8B">
        <w:t xml:space="preserve"> </w:t>
      </w:r>
    </w:p>
    <w:p w14:paraId="7D5C0762" w14:textId="7231E3C8" w:rsidR="00702B29" w:rsidRDefault="00391C8B" w:rsidP="00702B29">
      <w:pPr>
        <w:pStyle w:val="Legenda"/>
        <w:jc w:val="center"/>
      </w:pPr>
      <w:r>
        <w:t xml:space="preserve">Fonte: </w:t>
      </w:r>
      <w:r w:rsidRPr="00391C8B">
        <w:rPr>
          <w:b w:val="0"/>
          <w:noProof/>
        </w:rPr>
        <w:t>http://www.vr-master.com/simatic-controller-siemens-automation-software.htm</w:t>
      </w:r>
    </w:p>
    <w:p w14:paraId="45E63FAB" w14:textId="77777777" w:rsidR="00702B29" w:rsidRDefault="00702B29" w:rsidP="00702B29"/>
    <w:p w14:paraId="7DEE8B62" w14:textId="0C2EE139" w:rsidR="00890803" w:rsidRDefault="00890803" w:rsidP="00660D40">
      <w:pPr>
        <w:pStyle w:val="PargrafodaLista"/>
        <w:numPr>
          <w:ilvl w:val="0"/>
          <w:numId w:val="2"/>
        </w:numPr>
        <w:ind w:left="714" w:hanging="357"/>
      </w:pPr>
      <w:r>
        <w:t xml:space="preserve">PL7, é um </w:t>
      </w:r>
      <w:r w:rsidRPr="002A2834">
        <w:rPr>
          <w:i/>
        </w:rPr>
        <w:t>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568718AA" w14:textId="00BA091B" w:rsidR="00ED2D3A" w:rsidRDefault="00702B29" w:rsidP="00702B29">
      <w:pPr>
        <w:pStyle w:val="Legenda"/>
        <w:jc w:val="center"/>
      </w:pPr>
      <w:bookmarkStart w:id="18" w:name="_Toc508631947"/>
      <w:r>
        <w:t xml:space="preserve">Figura </w:t>
      </w:r>
      <w:fldSimple w:instr=" SEQ Figura \* ARABIC ">
        <w:r w:rsidR="00396087">
          <w:rPr>
            <w:noProof/>
          </w:rPr>
          <w:t>7</w:t>
        </w:r>
      </w:fldSimple>
      <w:r>
        <w:t xml:space="preserve"> - Ambiente de desenvolvimento PL7</w:t>
      </w:r>
      <w:r w:rsidR="00ED2D3A">
        <w:t>.</w:t>
      </w:r>
      <w:bookmarkEnd w:id="18"/>
      <w:r w:rsidR="00ED2D3A">
        <w:t xml:space="preserve"> </w:t>
      </w:r>
    </w:p>
    <w:p w14:paraId="19191EF1" w14:textId="01F6076A" w:rsidR="00702B29" w:rsidRDefault="00ED2D3A" w:rsidP="00702B29">
      <w:pPr>
        <w:pStyle w:val="Legenda"/>
        <w:jc w:val="center"/>
      </w:pPr>
      <w:r>
        <w:t xml:space="preserve">Fonte: </w:t>
      </w:r>
      <w:r w:rsidRPr="00ED2D3A">
        <w:rPr>
          <w:b w:val="0"/>
          <w:noProof/>
        </w:rPr>
        <w:t>http://www.elec-intro.com/cms/plus/view.php?aid=11169</w:t>
      </w:r>
    </w:p>
    <w:p w14:paraId="2D4168E5" w14:textId="6F2AFFFE" w:rsidR="00431CC3" w:rsidRDefault="00431CC3" w:rsidP="004C6DEC"/>
    <w:p w14:paraId="05D30674" w14:textId="3EA1451B" w:rsidR="009667DD" w:rsidRDefault="009667DD" w:rsidP="00F05FA3">
      <w:r>
        <w:t xml:space="preserve">A utilização de </w:t>
      </w:r>
      <w:r w:rsidRPr="002A2834">
        <w:rPr>
          <w:i/>
        </w:rPr>
        <w:t>software</w:t>
      </w:r>
      <w:r>
        <w:t xml:space="preserv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w:t>
      </w:r>
      <w:r w:rsidRPr="002A2834">
        <w:rPr>
          <w:i/>
        </w:rPr>
        <w:t>input</w:t>
      </w:r>
      <w:r>
        <w:t xml:space="preserve"> e </w:t>
      </w:r>
      <w:r w:rsidRPr="002A2834">
        <w:rPr>
          <w:i/>
        </w:rPr>
        <w:t>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6060EFE0" w14:textId="4758F65F" w:rsidR="001A7A59" w:rsidRPr="00A17752" w:rsidRDefault="002F7EEE" w:rsidP="00A17752">
      <w:pPr>
        <w:spacing w:after="200"/>
        <w:rPr>
          <w:smallCaps/>
          <w:sz w:val="28"/>
          <w:szCs w:val="28"/>
        </w:rPr>
      </w:pPr>
      <w:r>
        <w:br w:type="page"/>
      </w:r>
    </w:p>
    <w:p w14:paraId="62913D64" w14:textId="117ACD24" w:rsidR="001A7A59" w:rsidRDefault="00B06E68" w:rsidP="008A7CA1">
      <w:pPr>
        <w:pStyle w:val="Cabealho2"/>
        <w:ind w:firstLine="708"/>
      </w:pPr>
      <w:bookmarkStart w:id="19" w:name="_Toc508706302"/>
      <w:r w:rsidRPr="002A4B1A">
        <w:lastRenderedPageBreak/>
        <w:t>2.</w:t>
      </w:r>
      <w:r w:rsidR="00F00E8B">
        <w:t>3</w:t>
      </w:r>
      <w:r w:rsidRPr="002A4B1A">
        <w:t xml:space="preserve"> </w:t>
      </w:r>
      <w:r>
        <w:t>Indústria 4.0</w:t>
      </w:r>
      <w:bookmarkEnd w:id="19"/>
    </w:p>
    <w:p w14:paraId="6448C5B4" w14:textId="2E7CED35" w:rsidR="00B06E68" w:rsidRDefault="00B06E68" w:rsidP="00F05FA3">
      <w:r>
        <w:t>Esta evolução tecnológica a vários níveis leva-no</w:t>
      </w:r>
      <w:r w:rsidR="008A7CA1">
        <w:t>s até ao termo “Indústria 4.0”,</w:t>
      </w:r>
      <w:r>
        <w:t xml:space="preserve"> também referenciada com</w:t>
      </w:r>
      <w:r w:rsidR="008A7CA1">
        <w:t xml:space="preserve">o “quarta revolução industrial”, </w:t>
      </w:r>
      <w:r>
        <w:t xml:space="preserve">consiste numa combinação de várias inovações do ponto de vista tecnológico que estão a transformar os setores da energia e da indústria de produção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 "schema" : "https://github.com/citation-style-language/schema/raw/master/csl-citation.json" }</w:instrText>
      </w:r>
      <w:r>
        <w:fldChar w:fldCharType="separate"/>
      </w:r>
      <w:r w:rsidRPr="00950659">
        <w:rPr>
          <w:noProof/>
        </w:rPr>
        <w:t>(Boone, 2017)</w:t>
      </w:r>
      <w:r>
        <w:fldChar w:fldCharType="end"/>
      </w:r>
      <w:r>
        <w:t xml:space="preserve">. Inovações como robótica avançada, </w:t>
      </w:r>
      <w:r w:rsidRPr="006F3DB5">
        <w:rPr>
          <w:i/>
        </w:rPr>
        <w:t>cloud computing</w:t>
      </w:r>
      <w:r w:rsidR="006F3DB5">
        <w:t xml:space="preserve"> (computação na nuvem)</w:t>
      </w:r>
      <w:r>
        <w:t>, inteligência artificial, dispositivos móveis (</w:t>
      </w:r>
      <w:r w:rsidRPr="006F3DB5">
        <w:rPr>
          <w:i/>
        </w:rPr>
        <w:t>smartphones</w:t>
      </w:r>
      <w:r>
        <w:t xml:space="preserve">, </w:t>
      </w:r>
      <w:r w:rsidRPr="006F3DB5">
        <w:rPr>
          <w:i/>
        </w:rPr>
        <w:t>tablets</w:t>
      </w:r>
      <w:r>
        <w:t xml:space="preserve">, etc), impressão 3D, entre outras, todas combinadas estão a mudar a forma como a indústria e os negócios são operados. </w:t>
      </w:r>
    </w:p>
    <w:p w14:paraId="56D575E9" w14:textId="77777777" w:rsidR="00B06E68" w:rsidRDefault="00B06E68" w:rsidP="00B06E68"/>
    <w:p w14:paraId="56195E95" w14:textId="77777777" w:rsidR="00B06E68" w:rsidRDefault="00B06E68" w:rsidP="00B06E68">
      <w:pPr>
        <w:keepNext/>
        <w:jc w:val="center"/>
      </w:pPr>
      <w:r>
        <w:rPr>
          <w:noProof/>
          <w:lang w:eastAsia="pt-PT"/>
        </w:rPr>
        <w:drawing>
          <wp:inline distT="0" distB="0" distL="0" distR="0" wp14:anchorId="7B1E5B6D" wp14:editId="71DC1EDB">
            <wp:extent cx="4705559" cy="2708876"/>
            <wp:effectExtent l="0" t="0" r="0" b="0"/>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19">
                      <a:extLst>
                        <a:ext uri="{28A0092B-C50C-407E-A947-70E740481C1C}">
                          <a14:useLocalDpi xmlns:a14="http://schemas.microsoft.com/office/drawing/2010/main" val="0"/>
                        </a:ext>
                      </a:extLst>
                    </a:blip>
                    <a:stretch>
                      <a:fillRect/>
                    </a:stretch>
                  </pic:blipFill>
                  <pic:spPr>
                    <a:xfrm>
                      <a:off x="0" y="0"/>
                      <a:ext cx="4705559" cy="2708876"/>
                    </a:xfrm>
                    <a:prstGeom prst="rect">
                      <a:avLst/>
                    </a:prstGeom>
                  </pic:spPr>
                </pic:pic>
              </a:graphicData>
            </a:graphic>
          </wp:inline>
        </w:drawing>
      </w:r>
    </w:p>
    <w:p w14:paraId="284590E6" w14:textId="6620E27D" w:rsidR="00CA336D" w:rsidRDefault="00B06E68" w:rsidP="00B06E68">
      <w:pPr>
        <w:pStyle w:val="Legenda"/>
        <w:jc w:val="center"/>
      </w:pPr>
      <w:bookmarkStart w:id="20" w:name="_Toc508631948"/>
      <w:r>
        <w:t xml:space="preserve">Figura </w:t>
      </w:r>
      <w:fldSimple w:instr=" SEQ Figura \* ARABIC ">
        <w:r w:rsidR="00396087">
          <w:rPr>
            <w:noProof/>
          </w:rPr>
          <w:t>8</w:t>
        </w:r>
      </w:fldSimple>
      <w:r>
        <w:t xml:space="preserve"> - Indústria 4.0</w:t>
      </w:r>
      <w:bookmarkEnd w:id="20"/>
      <w:r w:rsidR="006E0ACE">
        <w:t xml:space="preserve"> </w:t>
      </w:r>
    </w:p>
    <w:p w14:paraId="264E6C65" w14:textId="58FACADE" w:rsidR="00B06E68" w:rsidRDefault="006E0ACE" w:rsidP="00B06E68">
      <w:pPr>
        <w:pStyle w:val="Legenda"/>
        <w:jc w:val="center"/>
      </w:pPr>
      <w:r>
        <w:t xml:space="preserve">Fonte: </w:t>
      </w:r>
      <w:r w:rsidRPr="00C12A70">
        <w:rPr>
          <w:b w:val="0"/>
          <w:noProof/>
        </w:rPr>
        <w:t>https://endeavor.org.br/industria-4-0-oportunidades-de-negocio-de-uma-revolucao-que-esta-em-curso/</w:t>
      </w:r>
    </w:p>
    <w:p w14:paraId="29A1389B" w14:textId="77777777" w:rsidR="00B06E68" w:rsidRDefault="00B06E68" w:rsidP="00B06E68"/>
    <w:p w14:paraId="29056AF3" w14:textId="0A075517" w:rsidR="00B06E68" w:rsidRDefault="00B06E68" w:rsidP="00F05FA3">
      <w:r>
        <w:t>Da perspetiva da indústria de produção significa que um robot consegue conectar-se remotamente a um sistema computacional e este por sua vez pode controlar robots com muito pouca (ou nenhuma) intervenção humana. Estas integrações e relações entre paradigmas trouxeram á superfície</w:t>
      </w:r>
      <w:r w:rsidR="006F3DB5">
        <w:t xml:space="preserve"> o conceito de </w:t>
      </w:r>
      <w:r w:rsidR="006F3DB5" w:rsidRPr="006F3DB5">
        <w:rPr>
          <w:i/>
        </w:rPr>
        <w:t>smart factories</w:t>
      </w:r>
      <w:r>
        <w:t xml:space="preserve"> (fábricas inteligentes) que consistem em sistemas ciber-físicos capazes de monitorizar processos físicos relativos a uma linha de produção (ou relacionado com). Estes processos físicos serão capazes de comunicar e cooperar entre eles e também com humanos em tempo real. Sintetizando, uma fábrica para ser</w:t>
      </w:r>
      <w:r w:rsidR="00BD3E6B">
        <w:t xml:space="preserve"> considerada uma </w:t>
      </w:r>
      <w:r w:rsidR="00BD3E6B" w:rsidRPr="00BD3E6B">
        <w:rPr>
          <w:i/>
        </w:rPr>
        <w:t>smart factory</w:t>
      </w:r>
      <w:r>
        <w:t xml:space="preserve"> deve incluir </w:t>
      </w:r>
      <w:r w:rsidR="008A7CA1">
        <w:t xml:space="preserve">os seguintes fatores, </w:t>
      </w:r>
      <w:r>
        <w:t xml:space="preserve"> </w:t>
      </w:r>
      <w:r>
        <w:lastRenderedPageBreak/>
        <w:t xml:space="preserve">interoperabilidade, transparência na informação, assistência técnica e tomada de decisões descentralizada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 "schema" : "https://github.com/citation-style-language/schema/raw/master/csl-citation.json" }</w:instrText>
      </w:r>
      <w:r>
        <w:fldChar w:fldCharType="separate"/>
      </w:r>
      <w:r w:rsidRPr="00213531">
        <w:rPr>
          <w:noProof/>
        </w:rPr>
        <w:t>(Boone, 2017)</w:t>
      </w:r>
      <w:r>
        <w:fldChar w:fldCharType="end"/>
      </w:r>
      <w:r>
        <w:t>.</w:t>
      </w:r>
    </w:p>
    <w:p w14:paraId="4FE4C18C" w14:textId="77777777" w:rsidR="00B06E68" w:rsidRDefault="00B06E68" w:rsidP="00B06E68"/>
    <w:p w14:paraId="15E1E676" w14:textId="77777777" w:rsidR="00B06E68" w:rsidRDefault="00B06E68" w:rsidP="00B06E68">
      <w:pPr>
        <w:keepNext/>
        <w:jc w:val="center"/>
      </w:pPr>
      <w:r>
        <w:rPr>
          <w:noProof/>
          <w:lang w:eastAsia="pt-PT"/>
        </w:rPr>
        <w:drawing>
          <wp:inline distT="0" distB="0" distL="0" distR="0" wp14:anchorId="462B789A" wp14:editId="0752ECB3">
            <wp:extent cx="4814786" cy="2037024"/>
            <wp:effectExtent l="0" t="0" r="0" b="0"/>
            <wp:docPr id="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14786" cy="2037024"/>
                    </a:xfrm>
                    <a:prstGeom prst="rect">
                      <a:avLst/>
                    </a:prstGeom>
                  </pic:spPr>
                </pic:pic>
              </a:graphicData>
            </a:graphic>
          </wp:inline>
        </w:drawing>
      </w:r>
    </w:p>
    <w:p w14:paraId="59CFF0D3" w14:textId="741A5F09" w:rsidR="006F59C2" w:rsidRDefault="00B06E68" w:rsidP="006F59C2">
      <w:pPr>
        <w:pStyle w:val="Legenda"/>
        <w:jc w:val="center"/>
      </w:pPr>
      <w:bookmarkStart w:id="21" w:name="_Toc508631949"/>
      <w:r>
        <w:t xml:space="preserve">Figura </w:t>
      </w:r>
      <w:fldSimple w:instr=" SEQ Figura \* ARABIC ">
        <w:r w:rsidR="00396087">
          <w:rPr>
            <w:noProof/>
          </w:rPr>
          <w:t>9</w:t>
        </w:r>
      </w:fldSimple>
      <w:r>
        <w:t xml:space="preserve"> - Fábrica Inteligente</w:t>
      </w:r>
      <w:bookmarkEnd w:id="21"/>
      <w:r w:rsidR="006F59C2">
        <w:t xml:space="preserve"> </w:t>
      </w:r>
    </w:p>
    <w:p w14:paraId="7A88BA30" w14:textId="2D275AB7" w:rsidR="006F59C2" w:rsidRPr="00C12A70" w:rsidRDefault="006F59C2" w:rsidP="006F59C2">
      <w:pPr>
        <w:pStyle w:val="Legenda"/>
        <w:jc w:val="center"/>
        <w:rPr>
          <w:b w:val="0"/>
          <w:noProof/>
        </w:rPr>
      </w:pPr>
      <w:r>
        <w:t>Fonte:</w:t>
      </w:r>
      <w:r w:rsidRPr="006F59C2">
        <w:t xml:space="preserve"> </w:t>
      </w:r>
      <w:r w:rsidRPr="00C12A70">
        <w:rPr>
          <w:b w:val="0"/>
          <w:noProof/>
        </w:rPr>
        <w:t>https://www.linkedin.com/pulse/building-digital-smart-factory-lars-ulph-beng/</w:t>
      </w:r>
    </w:p>
    <w:p w14:paraId="6BAAB80B" w14:textId="77777777" w:rsidR="00BD3E6B" w:rsidRDefault="00BD3E6B" w:rsidP="00F05FA3"/>
    <w:p w14:paraId="743CCDAE" w14:textId="3344A640" w:rsidR="00B06E68" w:rsidRDefault="00B06E68" w:rsidP="00F05FA3">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idade de um sistema apoiar e guiar humanos na tomada de decisões e na concretização de tarefas que são de alta complexidade ou inseguras. Por último, a tomada de decisões descentralizadas refere-se á capacidade de sistemas ciber-físicos tomarem decisões autonomamente sem intervenção humana.</w:t>
      </w:r>
    </w:p>
    <w:p w14:paraId="5BAB757C" w14:textId="77777777" w:rsidR="00B06E68" w:rsidRDefault="00B06E68" w:rsidP="00F05FA3">
      <w:r>
        <w:t>Dito isto, é fácil perceber que empresas que adotem uma abordagem de “Indústria 4.0” deverão manter alguns aspetos em atenção como a digitalização completa das suas operações que é necessária e a reestruturação de produtos e serviços pode também o ser.</w:t>
      </w:r>
    </w:p>
    <w:p w14:paraId="5BC6F7D4" w14:textId="77777777" w:rsidR="00B06E68" w:rsidRDefault="00B06E68" w:rsidP="00F05FA3">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F734B08" w14:textId="78EC7FB5" w:rsidR="00B06E68" w:rsidRDefault="00B06E68" w:rsidP="00D82654"/>
    <w:p w14:paraId="70E03ADA" w14:textId="0A258D70" w:rsidR="00C4798E" w:rsidRDefault="00C4798E" w:rsidP="007D2B0F">
      <w:pPr>
        <w:pStyle w:val="Cabealho2"/>
        <w:ind w:firstLine="708"/>
      </w:pPr>
      <w:bookmarkStart w:id="22" w:name="_Toc508706303"/>
      <w:r w:rsidRPr="002A4B1A">
        <w:lastRenderedPageBreak/>
        <w:t>2.</w:t>
      </w:r>
      <w:r w:rsidR="00F00E8B">
        <w:t>4</w:t>
      </w:r>
      <w:r w:rsidRPr="002A4B1A">
        <w:t xml:space="preserve"> </w:t>
      </w:r>
      <w:r w:rsidR="00B06E68">
        <w:t>Tecnologias de Suporte</w:t>
      </w:r>
      <w:bookmarkEnd w:id="22"/>
    </w:p>
    <w:p w14:paraId="5D84E731" w14:textId="08571FD2" w:rsidR="00332D48" w:rsidRDefault="00A623E4" w:rsidP="00F05FA3">
      <w:r>
        <w:t>Atualmente a web é um universo em crescimento de páginas e aplicações interligadas. Há arm</w:t>
      </w:r>
      <w:r w:rsidR="002B230A">
        <w:t>azenamento e partilha de vídeos e</w:t>
      </w:r>
      <w:r>
        <w:t xml:space="preserve"> de fotos, há conteúdo intera</w:t>
      </w:r>
      <w:r w:rsidR="00DF41BF">
        <w:t xml:space="preserve">tivo, há monitorização em tempo </w:t>
      </w:r>
      <w:r>
        <w:t xml:space="preserve">real de forma remota, há acessos via dispositivos móveis como </w:t>
      </w:r>
      <w:r w:rsidRPr="00DF41BF">
        <w:rPr>
          <w:i/>
        </w:rPr>
        <w:t>smartphones</w:t>
      </w:r>
      <w:r>
        <w:t xml:space="preserve"> ou </w:t>
      </w:r>
      <w:r w:rsidRPr="00DF41BF">
        <w:rPr>
          <w:i/>
        </w:rPr>
        <w:t>tablets</w:t>
      </w:r>
      <w:r>
        <w:t xml:space="preserve">, etc. Tudo isto é possibilitado pela interação de tecnologias da web e através da evolução dos </w:t>
      </w:r>
      <w:r w:rsidRPr="00DF41BF">
        <w:rPr>
          <w:i/>
        </w:rPr>
        <w:t>browsers</w:t>
      </w:r>
      <w:r>
        <w:t xml:space="preserve">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5140AAD2" w14:textId="3321A880" w:rsidR="00B06E68" w:rsidRDefault="00B06E68" w:rsidP="00A623E4"/>
    <w:p w14:paraId="29618EF0" w14:textId="47CB63CD" w:rsidR="00B06E68" w:rsidRPr="00F81B92" w:rsidRDefault="00B06E68" w:rsidP="00B06E68">
      <w:pPr>
        <w:pStyle w:val="Cabealho3"/>
        <w:ind w:firstLine="708"/>
        <w:rPr>
          <w:i w:val="0"/>
        </w:rPr>
      </w:pPr>
      <w:bookmarkStart w:id="23" w:name="_Toc508706304"/>
      <w:r w:rsidRPr="00F81B92">
        <w:rPr>
          <w:i w:val="0"/>
        </w:rPr>
        <w:t>2.</w:t>
      </w:r>
      <w:r w:rsidR="00F00E8B">
        <w:rPr>
          <w:i w:val="0"/>
        </w:rPr>
        <w:t>4</w:t>
      </w:r>
      <w:r w:rsidRPr="00F81B92">
        <w:rPr>
          <w:i w:val="0"/>
        </w:rPr>
        <w:t xml:space="preserve">.1 </w:t>
      </w:r>
      <w:r>
        <w:rPr>
          <w:i w:val="0"/>
        </w:rPr>
        <w:t>Redes e Internet</w:t>
      </w:r>
      <w:bookmarkEnd w:id="23"/>
    </w:p>
    <w:p w14:paraId="6981DBF1" w14:textId="7A557DFD" w:rsidR="00AC6557" w:rsidRDefault="00AC6557" w:rsidP="00F05FA3">
      <w:r>
        <w:t>Fo</w:t>
      </w:r>
      <w:r w:rsidR="00396B72">
        <w:t>i</w:t>
      </w:r>
      <w:r>
        <w:t xml:space="preserve"> </w:t>
      </w:r>
      <w:r w:rsidR="00396B72">
        <w:t>durante os</w:t>
      </w:r>
      <w:r>
        <w:t xml:space="preserve"> anos da Guerra Fria que </w:t>
      </w:r>
      <w:r w:rsidR="00396B72">
        <w:t xml:space="preserve">começaram a ser </w:t>
      </w:r>
      <w:r>
        <w:t>introduzi</w:t>
      </w:r>
      <w:r w:rsidR="00396B72">
        <w:t>dos</w:t>
      </w:r>
      <w:r>
        <w:t xml:space="preserve"> os computadores como ferramentas de comunicação e controlo de informações </w:t>
      </w:r>
      <w:r>
        <w:fldChar w:fldCharType="begin" w:fldLock="1"/>
      </w:r>
      <w:r w:rsidR="00EA54A9">
        <w:instrText>ADDIN CSL_CITATION { "citationItems" : [ { "id" : "ITEM-1", "itemData" : { "author" : [ { "dropping-particle" : "", "family" : "Edwards", "given" : "Paul N.", "non-dropping-particle" : "", "parse-names" : false, "suffix" : "" } ], "id" : "ITEM-1", "issued" : { "date-parts" : [ [ "1996" ] ] }, "title" : "The Closed World", "type" : "book" }, "uris" : [ "http://www.mendeley.com/documents/?uuid=af74ccdf-a8ff-4901-85d3-045d69c859fe", "http://www.mendeley.com/documents/?uuid=6a892717-a455-4cbb-9711-acacf94ae867" ] } ], "mendeley" : { "formattedCitation" : "(Edwards, 1996)", "plainTextFormattedCitation" : "(Edwards, 1996)", "previouslyFormattedCitation" : "(Edwards, 1996)" }, "properties" : {  }, "schema" : "https://github.com/citation-style-language/schema/raw/master/csl-citation.json" }</w:instrText>
      </w:r>
      <w:r>
        <w:fldChar w:fldCharType="separate"/>
      </w:r>
      <w:r w:rsidRPr="00AC6557">
        <w:rPr>
          <w:noProof/>
        </w:rPr>
        <w:t>(Edwards, 1996)</w:t>
      </w:r>
      <w:r>
        <w:fldChar w:fldCharType="end"/>
      </w:r>
      <w:r>
        <w:t>.</w:t>
      </w:r>
    </w:p>
    <w:p w14:paraId="468772DF" w14:textId="6A639A1A" w:rsidR="004124B2" w:rsidRDefault="007D1FE6" w:rsidP="00F05FA3">
      <w:r>
        <w:t xml:space="preserve">Em </w:t>
      </w:r>
      <w:r w:rsidR="00EE6CDC">
        <w:t>1957 os Estados Unidos criaram a</w:t>
      </w:r>
      <w:r>
        <w:t xml:space="preserve"> ARPA (Advanced Research Projects Agency)</w:t>
      </w:r>
      <w:r w:rsidR="00C62F84">
        <w:t>, um</w:t>
      </w:r>
      <w:r w:rsidR="00EE6CDC">
        <w:t>a</w:t>
      </w:r>
      <w:r w:rsidR="00C62F84">
        <w:t xml:space="preserve"> </w:t>
      </w:r>
      <w:r w:rsidR="00EE6CDC">
        <w:t>agência</w:t>
      </w:r>
      <w:r w:rsidR="00C62F84">
        <w:t xml:space="preserve"> de investigação</w:t>
      </w:r>
      <w:r>
        <w:t xml:space="preserve"> dentro do Departamento de Defesa</w:t>
      </w:r>
      <w:r w:rsidR="00C62F84">
        <w:t>, com o grande objetivo de liderar ao nível da ciência e tecnologia militar dado que se vivia uma era de armas nucleares e também com a visão de construir uma rede de comunicações entre os locais mais críticos do sistema de defesa do pa</w:t>
      </w:r>
      <w:r w:rsidR="004664ED">
        <w:t>ís que garantisse que havia uma descentralização da informação mais sigilosa</w:t>
      </w:r>
      <w:r w:rsidR="00E46E24">
        <w:t xml:space="preserve">, dado que </w:t>
      </w:r>
      <w:r w:rsidR="00C4516E">
        <w:t>havia suspeições acerca</w:t>
      </w:r>
      <w:r w:rsidR="00E46E24">
        <w:t xml:space="preserve"> </w:t>
      </w:r>
      <w:r w:rsidR="00C4516E">
        <w:t>d</w:t>
      </w:r>
      <w:r w:rsidR="00E46E24">
        <w:t xml:space="preserve">a possibilidade de sofrerem um ataque inimigo. </w:t>
      </w:r>
    </w:p>
    <w:p w14:paraId="52202426" w14:textId="171172A7" w:rsidR="007D1FE6" w:rsidRDefault="004124B2" w:rsidP="00F05FA3">
      <w:r>
        <w:t xml:space="preserve">A rede de comunicações devia ser robusta, pois era necessário que a mesma garantisse que a comunicação fluía </w:t>
      </w:r>
      <w:r w:rsidR="00440BBE">
        <w:t xml:space="preserve">sem problemas entre as regiões não afetadas, em caso de ataque nuclear. </w:t>
      </w:r>
      <w:r w:rsidR="00E46E24">
        <w:t>E</w:t>
      </w:r>
      <w:r w:rsidR="004664ED">
        <w:t>s</w:t>
      </w:r>
      <w:r w:rsidR="00440BBE">
        <w:t>t</w:t>
      </w:r>
      <w:r w:rsidR="004664ED">
        <w:t xml:space="preserve">a rede </w:t>
      </w:r>
      <w:r w:rsidR="00294B18">
        <w:t>foi designada de</w:t>
      </w:r>
      <w:r w:rsidR="005C33E9">
        <w:t xml:space="preserve"> ARPANET </w:t>
      </w:r>
      <w:r w:rsidR="005C33E9">
        <w:fldChar w:fldCharType="begin" w:fldLock="1"/>
      </w:r>
      <w:r w:rsidR="00EA54A9">
        <w:instrText>ADDIN CSL_CITATION { "citationItems" : [ { "id" : "ITEM-1", "itemData" : { "DOI" : "10.1109/MITP.2014.32", "ISSN" : "1520-9202 VO  - 16", "author" : [ { "dropping-particle" : "", "family" : "Strawn", "given" : "G", "non-dropping-particle" : "", "parse-names" : false, "suffix" : "" } ], "container-title" : "IT Professional", "id" : "ITEM-1", "issue" : "3", "issued" : { "date-parts" : [ [ "2014" ] ] }, "page" : "66-68", "title" : "Masterminds of the Arpanet", "type" : "article-journal", "volume" : "16" }, "uris" : [ "http://www.mendeley.com/documents/?uuid=c7825baa-a4c6-47e5-98c1-0f04580f2dc8", "http://www.mendeley.com/documents/?uuid=514e93e5-81ba-4a56-9f2d-55d619810091" ] } ], "mendeley" : { "formattedCitation" : "(Strawn, 2014)", "plainTextFormattedCitation" : "(Strawn, 2014)", "previouslyFormattedCitation" : "(Strawn, 2014)" }, "properties" : {  }, "schema" : "https://github.com/citation-style-language/schema/raw/master/csl-citation.json" }</w:instrText>
      </w:r>
      <w:r w:rsidR="005C33E9">
        <w:fldChar w:fldCharType="separate"/>
      </w:r>
      <w:r w:rsidR="005C33E9" w:rsidRPr="005C33E9">
        <w:rPr>
          <w:noProof/>
        </w:rPr>
        <w:t>(Strawn, 2014)</w:t>
      </w:r>
      <w:r w:rsidR="005C33E9">
        <w:fldChar w:fldCharType="end"/>
      </w:r>
      <w:r w:rsidR="005C33E9">
        <w:t>.</w:t>
      </w:r>
    </w:p>
    <w:p w14:paraId="781DBF07" w14:textId="2886595E" w:rsidR="00C62F84" w:rsidRDefault="004664ED" w:rsidP="00F05FA3">
      <w:r>
        <w:t xml:space="preserve">A ARPANET </w:t>
      </w:r>
      <w:r w:rsidR="00A04FF1">
        <w:t xml:space="preserve">utilizava </w:t>
      </w:r>
      <w:r w:rsidR="007D40E2">
        <w:t xml:space="preserve">o protocolo TCP/IP para transmissão de dados, </w:t>
      </w:r>
      <w:r w:rsidR="00A04FF1">
        <w:t>no qual a informação era dividida em pequenos pacotes juntamente com o endereço do destinatário e informação que permite a reconstrução da mensagem original.</w:t>
      </w:r>
      <w:r w:rsidR="00C4516E">
        <w:t xml:space="preserve"> </w:t>
      </w:r>
    </w:p>
    <w:p w14:paraId="451F322E" w14:textId="6A92D095" w:rsidR="00C4516E" w:rsidRDefault="00C4516E" w:rsidP="00F05FA3">
      <w:r>
        <w:t xml:space="preserve">A evolução da rede foi gradual, </w:t>
      </w:r>
      <w:r w:rsidR="002303A5">
        <w:t xml:space="preserve">pois </w:t>
      </w:r>
      <w:r>
        <w:t>aos pouco</w:t>
      </w:r>
      <w:r w:rsidR="002303A5">
        <w:t>s</w:t>
      </w:r>
      <w:r>
        <w:t xml:space="preserve"> foram sendo ligados cada vez mais nodos</w:t>
      </w:r>
      <w:r w:rsidR="002303A5">
        <w:t xml:space="preserve"> e em 1975 havia já 57 nodos conectados.</w:t>
      </w:r>
    </w:p>
    <w:p w14:paraId="1D58CE4E" w14:textId="21058E9F" w:rsidR="002303A5" w:rsidRDefault="002303A5" w:rsidP="00A623E4"/>
    <w:p w14:paraId="799B7533" w14:textId="77777777" w:rsidR="002303A5" w:rsidRDefault="002303A5" w:rsidP="007E2A22">
      <w:pPr>
        <w:keepNext/>
        <w:jc w:val="center"/>
      </w:pPr>
      <w:r>
        <w:rPr>
          <w:noProof/>
          <w:lang w:eastAsia="pt-PT"/>
        </w:rPr>
        <w:lastRenderedPageBreak/>
        <w:drawing>
          <wp:inline distT="0" distB="0" distL="0" distR="0" wp14:anchorId="7DBA733C" wp14:editId="64227E07">
            <wp:extent cx="4581331" cy="2977258"/>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rpanet.jpg"/>
                    <pic:cNvPicPr/>
                  </pic:nvPicPr>
                  <pic:blipFill>
                    <a:blip r:embed="rId21">
                      <a:extLst>
                        <a:ext uri="{28A0092B-C50C-407E-A947-70E740481C1C}">
                          <a14:useLocalDpi xmlns:a14="http://schemas.microsoft.com/office/drawing/2010/main" val="0"/>
                        </a:ext>
                      </a:extLst>
                    </a:blip>
                    <a:stretch>
                      <a:fillRect/>
                    </a:stretch>
                  </pic:blipFill>
                  <pic:spPr>
                    <a:xfrm>
                      <a:off x="0" y="0"/>
                      <a:ext cx="4592329" cy="2984405"/>
                    </a:xfrm>
                    <a:prstGeom prst="rect">
                      <a:avLst/>
                    </a:prstGeom>
                  </pic:spPr>
                </pic:pic>
              </a:graphicData>
            </a:graphic>
          </wp:inline>
        </w:drawing>
      </w:r>
    </w:p>
    <w:p w14:paraId="6B168780" w14:textId="408F2C7B" w:rsidR="002303A5" w:rsidRDefault="002303A5" w:rsidP="002303A5">
      <w:pPr>
        <w:pStyle w:val="Legenda"/>
        <w:jc w:val="center"/>
      </w:pPr>
      <w:bookmarkStart w:id="24" w:name="_Toc508631950"/>
      <w:r>
        <w:t xml:space="preserve">Figura </w:t>
      </w:r>
      <w:fldSimple w:instr=" SEQ Figura \* ARABIC ">
        <w:r w:rsidR="00396087">
          <w:rPr>
            <w:noProof/>
          </w:rPr>
          <w:t>10</w:t>
        </w:r>
      </w:fldSimple>
      <w:r>
        <w:t xml:space="preserve"> - Evolução da Arpanet.</w:t>
      </w:r>
      <w:bookmarkEnd w:id="24"/>
      <w:r>
        <w:t xml:space="preserve"> </w:t>
      </w:r>
    </w:p>
    <w:p w14:paraId="6D3D3656" w14:textId="77895889" w:rsidR="002303A5" w:rsidRDefault="002303A5" w:rsidP="002303A5">
      <w:pPr>
        <w:pStyle w:val="Legenda"/>
        <w:jc w:val="center"/>
      </w:pPr>
      <w:r>
        <w:t>Fonte:</w:t>
      </w:r>
      <w:r w:rsidRPr="002303A5">
        <w:t xml:space="preserve"> </w:t>
      </w:r>
      <w:r w:rsidRPr="00C12A70">
        <w:rPr>
          <w:b w:val="0"/>
          <w:noProof/>
        </w:rPr>
        <w:t>http://theconversation.com/how-the-internet-was-born-from-the-arpanet-to-the-internet-68072</w:t>
      </w:r>
    </w:p>
    <w:p w14:paraId="5A8E5A14" w14:textId="5AA9599E" w:rsidR="00494FAB" w:rsidRDefault="00494FAB" w:rsidP="00A623E4"/>
    <w:p w14:paraId="581BAD83" w14:textId="1DD253C2" w:rsidR="00DA5E85" w:rsidRDefault="00E46E24" w:rsidP="00F05FA3">
      <w:r>
        <w:t xml:space="preserve">O ataque inimigo acabou por não acontecer, mas já tinham sido dados </w:t>
      </w:r>
      <w:r w:rsidR="007D40E2">
        <w:t xml:space="preserve">os primeiros </w:t>
      </w:r>
      <w:r>
        <w:t xml:space="preserve">passos para a criação do que é hoje a </w:t>
      </w:r>
      <w:r w:rsidR="00770A24">
        <w:t>web</w:t>
      </w:r>
      <w:r w:rsidR="00CE2DCE">
        <w:t>.</w:t>
      </w:r>
    </w:p>
    <w:p w14:paraId="4F3AAEAC" w14:textId="21FF4712" w:rsidR="00B60ABE" w:rsidRDefault="00B60ABE" w:rsidP="00F05FA3">
      <w:r>
        <w:t>Com o aparecimento das redes na indústria e com a chegada dos microprocessadores ao chão de fábrica, a visão existente até então sobre estas mudou bastante. As redes passaram a permitir uma comunicação rápida e confiável entre equipamentos e também a utilização de padrões estratégicos, que se tornaram fatores essenciais naquilo que é a produtividade industrial de hoje.</w:t>
      </w:r>
    </w:p>
    <w:p w14:paraId="59564E76" w14:textId="5042E541" w:rsidR="00B43EEC" w:rsidRDefault="00AF285C" w:rsidP="00F05FA3">
      <w:r>
        <w:t xml:space="preserve">A introdução das redes em ambiente industrial aconteceu na década de 1960 através dos sinais elétricos analógicos </w:t>
      </w:r>
      <w:r>
        <w:fldChar w:fldCharType="begin" w:fldLock="1"/>
      </w:r>
      <w:r w:rsidR="00EA54A9">
        <w:instrText>ADDIN CSL_CITATION { "citationItems" : [ { "id" : "ITEM-1", "itemData" : { "author" : [ { "dropping-particle" : "", "family" : "Nogueira", "given" : "Thiago", "non-dropping-particle" : "", "parse-names" : false, "suffix" : "" } ], "id" : "ITEM-1", "issued" : { "date-parts" : [ [ "2009" ] ] }, "title" : "REDES DE COMUNICA\u00c7\u00c3O PARA SISTEMAS DE AUTOMA\u00c7\u00c3O INDUSTRIAL", "type" : "thesis" }, "uris" : [ "http://www.mendeley.com/documents/?uuid=cf4146a1-418d-4059-8c4f-ff0651118b14", "http://www.mendeley.com/documents/?uuid=1537a715-7c78-4bc3-a031-24f67fd1f6d7" ] } ], "mendeley" : { "formattedCitation" : "(Nogueira, 2009)", "plainTextFormattedCitation" : "(Nogueira, 2009)", "previouslyFormattedCitation" : "(Nogueira, 2009)" }, "properties" : {  }, "schema" : "https://github.com/citation-style-language/schema/raw/master/csl-citation.json" }</w:instrText>
      </w:r>
      <w:r>
        <w:fldChar w:fldCharType="separate"/>
      </w:r>
      <w:r w:rsidRPr="00AF285C">
        <w:rPr>
          <w:noProof/>
        </w:rPr>
        <w:t>(Nogueira, 2009)</w:t>
      </w:r>
      <w:r>
        <w:fldChar w:fldCharType="end"/>
      </w:r>
      <w:r>
        <w:t xml:space="preserve"> e permitiu que houvesse uma substituição dos tubos utilizados para transmissão pneumática, reduzindo assim o custo de instalação dos sistemas e respetivo tempo de transmissão dos sinais.</w:t>
      </w:r>
    </w:p>
    <w:p w14:paraId="4488F637" w14:textId="5BAC088B" w:rsidR="00AC5019" w:rsidRDefault="00AC5019" w:rsidP="00F05FA3">
      <w:r>
        <w:t>Atualmente existem redes industriais que se ligam inclusive a sistemas de gestão das empresas ou a sistemas supervisórios e que permitem uma grande transparência do fluxo de informação pois qualquer pessoa da hierarquia pode aceder a informação do chão de fábrica em tempo real.</w:t>
      </w:r>
    </w:p>
    <w:p w14:paraId="38B5A664" w14:textId="77777777" w:rsidR="00A17752" w:rsidRDefault="00A17752">
      <w:pPr>
        <w:spacing w:after="200"/>
        <w:rPr>
          <w:iCs/>
          <w:smallCaps/>
          <w:spacing w:val="5"/>
          <w:sz w:val="26"/>
          <w:szCs w:val="26"/>
        </w:rPr>
      </w:pPr>
      <w:r>
        <w:rPr>
          <w:i/>
        </w:rPr>
        <w:br w:type="page"/>
      </w:r>
    </w:p>
    <w:p w14:paraId="40EAA7D9" w14:textId="0A11AD75" w:rsidR="00D148DE" w:rsidRPr="00CE2DCE" w:rsidRDefault="00B06E68" w:rsidP="00CE2DCE">
      <w:pPr>
        <w:pStyle w:val="Cabealho3"/>
        <w:ind w:firstLine="708"/>
        <w:rPr>
          <w:i w:val="0"/>
        </w:rPr>
      </w:pPr>
      <w:bookmarkStart w:id="25" w:name="_Toc508706305"/>
      <w:r w:rsidRPr="00F81B92">
        <w:rPr>
          <w:i w:val="0"/>
        </w:rPr>
        <w:lastRenderedPageBreak/>
        <w:t>2.</w:t>
      </w:r>
      <w:r w:rsidR="00F00E8B">
        <w:rPr>
          <w:i w:val="0"/>
        </w:rPr>
        <w:t>4</w:t>
      </w:r>
      <w:r w:rsidRPr="00F81B92">
        <w:rPr>
          <w:i w:val="0"/>
        </w:rPr>
        <w:t>.</w:t>
      </w:r>
      <w:r w:rsidR="00F00E8B">
        <w:rPr>
          <w:i w:val="0"/>
        </w:rPr>
        <w:t>2</w:t>
      </w:r>
      <w:r w:rsidRPr="00F81B92">
        <w:rPr>
          <w:i w:val="0"/>
        </w:rPr>
        <w:t xml:space="preserve"> </w:t>
      </w:r>
      <w:r>
        <w:rPr>
          <w:i w:val="0"/>
        </w:rPr>
        <w:t>Tecnologias Web</w:t>
      </w:r>
      <w:bookmarkEnd w:id="25"/>
    </w:p>
    <w:p w14:paraId="09E9848D" w14:textId="059D70C1" w:rsidR="002B230A" w:rsidRDefault="00667F04" w:rsidP="00F05FA3">
      <w:r>
        <w:t>Com o crescimento e disseminação das redes de computadores a nível mundial, um conjunto de tecnologias e ferramentas emergiram, tornando-se uma necessidade constante a sua melhoria e evolução. Um desses casos foi o</w:t>
      </w:r>
      <w:r w:rsidR="00C43A27">
        <w:t xml:space="preserve"> HTTP (HyperText Transfer Protocol)</w:t>
      </w:r>
      <w:r>
        <w:t>, que</w:t>
      </w:r>
      <w:r w:rsidR="00C43A27">
        <w:t xml:space="preserve"> é </w:t>
      </w:r>
      <w:r w:rsidR="003077F5">
        <w:t>um</w:t>
      </w:r>
      <w:r w:rsidR="00C43A27">
        <w:t xml:space="preserve"> protocolo</w:t>
      </w:r>
      <w:r w:rsidR="003077F5">
        <w:t xml:space="preserve"> de comunicação baseado em pedidos (</w:t>
      </w:r>
      <w:r w:rsidR="003077F5" w:rsidRPr="0033183A">
        <w:rPr>
          <w:i/>
        </w:rPr>
        <w:t>Requests</w:t>
      </w:r>
      <w:r w:rsidR="003077F5">
        <w:t>) e respostas (</w:t>
      </w:r>
      <w:r w:rsidR="003077F5" w:rsidRPr="0033183A">
        <w:rPr>
          <w:i/>
        </w:rPr>
        <w:t>Responses</w:t>
      </w:r>
      <w:r w:rsidR="003077F5">
        <w:t>) e é a</w:t>
      </w:r>
      <w:r w:rsidR="00C43A27">
        <w:t xml:space="preserve"> base da web</w:t>
      </w:r>
      <w:r w:rsidR="00197635">
        <w:t xml:space="preserve"> </w:t>
      </w:r>
      <w:r w:rsidR="00197635">
        <w:fldChar w:fldCharType="begin" w:fldLock="1"/>
      </w:r>
      <w:r w:rsidR="00EA54A9">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http://www.mendeley.com/documents/?uuid=c9ad1f54-d009-4933-bc18-8703321f8c80" ] } ], "mendeley" : { "formattedCitation" : "(Berners-Lee, 1991)", "plainTextFormattedCitation" : "(Berners-Lee, 1991)", "previouslyFormattedCitation" : "(Berners-Lee, 1991)" }, "properties" : {  }, "schema" : "https://github.com/citation-style-language/schema/raw/master/csl-citation.json" }</w:instrText>
      </w:r>
      <w:r w:rsidR="00197635">
        <w:fldChar w:fldCharType="separate"/>
      </w:r>
      <w:r w:rsidR="00197635" w:rsidRPr="00197635">
        <w:rPr>
          <w:noProof/>
        </w:rPr>
        <w:t>(Berners-Lee, 1991)</w:t>
      </w:r>
      <w:r w:rsidR="00197635">
        <w:fldChar w:fldCharType="end"/>
      </w:r>
      <w:r w:rsidR="00C43A27">
        <w:t xml:space="preserve">. Foi inventado por Tim Bertners-Lee </w:t>
      </w:r>
      <w:r w:rsidR="00283EBD">
        <w:t>em</w:t>
      </w:r>
      <w:r w:rsidR="00C43A27">
        <w:t xml:space="preserve"> 1990</w:t>
      </w:r>
      <w:r w:rsidR="00197635">
        <w:t xml:space="preserve"> </w:t>
      </w:r>
      <w:r w:rsidR="00C43A27">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2">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6F11BE2E" w:rsidR="003077F5" w:rsidRDefault="003077F5" w:rsidP="003077F5">
      <w:pPr>
        <w:pStyle w:val="Legenda"/>
        <w:jc w:val="center"/>
      </w:pPr>
      <w:bookmarkStart w:id="26" w:name="_Toc508631951"/>
      <w:r>
        <w:t xml:space="preserve">Figura </w:t>
      </w:r>
      <w:fldSimple w:instr=" SEQ Figura \* ARABIC ">
        <w:r w:rsidR="00396087">
          <w:rPr>
            <w:noProof/>
          </w:rPr>
          <w:t>11</w:t>
        </w:r>
      </w:fldSimple>
      <w:r>
        <w:t xml:space="preserve"> - Arquitetura do protocolo HTTP</w:t>
      </w:r>
      <w:bookmarkEnd w:id="26"/>
    </w:p>
    <w:p w14:paraId="207830BC" w14:textId="6B598E4D" w:rsidR="00E2273C" w:rsidRDefault="00E2273C" w:rsidP="00A623E4"/>
    <w:p w14:paraId="3F024C5C" w14:textId="04C4918F" w:rsidR="00E2273C" w:rsidRDefault="00C43A27" w:rsidP="00F05FA3">
      <w:r>
        <w:t xml:space="preserve">Em 1997 foi publicada a primeira versão </w:t>
      </w:r>
      <w:r w:rsidR="00504392">
        <w:t>standard</w:t>
      </w:r>
      <w:r>
        <w:t xml:space="preserve"> do protocolo HTTP, a versão HTTP/1.1 que serviu para clarificar algumas ambiguidades e trazer algumas vantagens, como a reutilização de conexões, as respostas partidas em “pedaços” ou a negociação de conteúdo entre cliente e servido</w:t>
      </w:r>
      <w:r w:rsidR="0044027C">
        <w:t>r (como o idioma, por exemplo).</w:t>
      </w:r>
    </w:p>
    <w:p w14:paraId="6FAC1041" w14:textId="02CD6125" w:rsidR="00E2273C" w:rsidRDefault="00E2273C" w:rsidP="00F05FA3">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w:t>
      </w:r>
      <w:r w:rsidR="0039567A">
        <w:t>ssão encriptada sobre o mesmo, de nome</w:t>
      </w:r>
      <w:r w:rsidR="00A863B0">
        <w:t xml:space="preserve"> SSL.</w:t>
      </w:r>
      <w:r w:rsidR="0039567A">
        <w:t xml:space="preserve"> Entretanto, este sofreu algumas evoluções</w:t>
      </w:r>
      <w:r w:rsidR="00A863B0">
        <w:t xml:space="preserve"> e eventualmente passou a ser TLS.</w:t>
      </w:r>
    </w:p>
    <w:p w14:paraId="48B36C67" w14:textId="6E22041C" w:rsidR="00E2273C" w:rsidRDefault="00A863B0" w:rsidP="00F05FA3">
      <w:r>
        <w:t>Esta alteração permitiu que as mensagens trocadas entre cliente e servidor no protocolo HTTP passassem a ser encriptadas, sendo assim garantida a autenticidade e a proteção das mesmas. Esta é a base do aparecimento do q</w:t>
      </w:r>
      <w:r w:rsidR="0044027C">
        <w:t>ue é conhecido hoje como HTTPS.</w:t>
      </w:r>
    </w:p>
    <w:p w14:paraId="6C883795" w14:textId="611BE7CA" w:rsidR="00C474B5" w:rsidRDefault="00C474B5" w:rsidP="00F05FA3">
      <w:r>
        <w:t xml:space="preserve">Em </w:t>
      </w:r>
      <w:r w:rsidR="00617E8B">
        <w:t>Maio</w:t>
      </w:r>
      <w:r>
        <w:t xml:space="preserve"> de 2015 foi publicada a </w:t>
      </w:r>
      <w:r w:rsidR="007D2FA8">
        <w:t xml:space="preserve">versão </w:t>
      </w:r>
      <w:r w:rsidR="007D2FA8" w:rsidRPr="00C47E1E">
        <w:rPr>
          <w:i/>
        </w:rPr>
        <w:t>standard</w:t>
      </w:r>
      <w:r>
        <w:t xml:space="preserve"> mais recente do protocolo HTTP, </w:t>
      </w:r>
      <w:r w:rsidR="006247A9">
        <w:t>o</w:t>
      </w:r>
      <w:r>
        <w:t xml:space="preserve"> HTTP/2. Esta versão trouxe algumas diferenças em relação á anterior, como o facto de </w:t>
      </w:r>
      <w:r>
        <w:lastRenderedPageBreak/>
        <w:t xml:space="preserve">permitir um servidor popular a cache do cliente, ou o facto de ser um protocolo multiplexado, isto é, permite </w:t>
      </w:r>
      <w:r w:rsidR="00D37FB2">
        <w:t>pedidos</w:t>
      </w:r>
      <w:r>
        <w:t xml:space="preserve"> paralelos na mesma conexão.</w:t>
      </w:r>
    </w:p>
    <w:p w14:paraId="1D1CE6E4" w14:textId="26322BE1" w:rsidR="00C43A27" w:rsidRDefault="00A335C5" w:rsidP="00A623E4">
      <w:r>
        <w:t xml:space="preserve">O </w:t>
      </w:r>
      <w:r w:rsidRPr="00C47E1E">
        <w:rPr>
          <w:i/>
        </w:rPr>
        <w:t>feedback</w:t>
      </w:r>
      <w:r>
        <w:t xml:space="preserve"> acerca da implementação do HTTP/2 nos websites tem sido positivo, dado que até Junho de 2017, 14.7% dos mesmos já estavam a utilizar esta versão do protocolo </w:t>
      </w:r>
      <w:r>
        <w:fldChar w:fldCharType="begin" w:fldLock="1"/>
      </w:r>
      <w:r w:rsidR="00EA54A9">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 "schema" : "https://github.com/citation-style-language/schema/raw/master/csl-citation.json" }</w:instrText>
      </w:r>
      <w:r>
        <w:fldChar w:fldCharType="separate"/>
      </w:r>
      <w:r w:rsidR="00EA54A9" w:rsidRPr="00EA54A9">
        <w:rPr>
          <w:noProof/>
        </w:rPr>
        <w:t>(“HTTP/2 Usage,” 2017)</w:t>
      </w:r>
      <w:r>
        <w:fldChar w:fldCharType="end"/>
      </w:r>
      <w:r>
        <w:t>.</w:t>
      </w:r>
    </w:p>
    <w:p w14:paraId="61BBD0C0" w14:textId="5D9A64C9" w:rsidR="00590D93" w:rsidRDefault="00A335C5" w:rsidP="00F05FA3">
      <w:r>
        <w:t>O protocolo HTTP está em constante evolução e novas capacidades e funcionalidades estão a ser testadas para serem integradas, que prova que o HTTP tem uma forte capacidade de ser extensível apesar de manter a simpl</w:t>
      </w:r>
      <w:r w:rsidR="0044027C">
        <w:t>icidade para a qual foi criado.</w:t>
      </w:r>
    </w:p>
    <w:p w14:paraId="0DAA57BB" w14:textId="769A3738" w:rsidR="00C85865" w:rsidRDefault="00BF77A9" w:rsidP="00F05FA3">
      <w:r>
        <w:t>Outro caso de tecnologias que emergiram com a disseminação da rede de computadores a nível mundial e se tornaram necessidades foram as linguagens de programação orientadas para a web</w:t>
      </w:r>
      <w:r w:rsidR="000748B5">
        <w:t>, que são as responsáveis por permitir que os utilizadores visualizem conte</w:t>
      </w:r>
      <w:r w:rsidR="002358E3">
        <w:t xml:space="preserve">údos de </w:t>
      </w:r>
      <w:r w:rsidR="002358E3" w:rsidRPr="00C47E1E">
        <w:rPr>
          <w:i/>
        </w:rPr>
        <w:t>websites</w:t>
      </w:r>
      <w:r w:rsidR="002358E3">
        <w:t xml:space="preserve"> e</w:t>
      </w:r>
      <w:r w:rsidR="000748B5">
        <w:t xml:space="preserve"> executem fun</w:t>
      </w:r>
      <w:r w:rsidR="002358E3">
        <w:t>cionalidades dentro dos mesmos</w:t>
      </w:r>
      <w:r>
        <w:t>. Estas</w:t>
      </w:r>
      <w:r w:rsidR="00D148DE">
        <w:t xml:space="preserve"> sofreram uma evolução enorme desde o seu aparecimento</w:t>
      </w:r>
      <w:r w:rsidR="00C17573">
        <w:t>, que permitiram que a web se transformasse na poderosíssima ferramenta que é hoje</w:t>
      </w:r>
      <w:r w:rsidR="00D148DE">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63EFABC6" w14:textId="77777777" w:rsidR="00E94D90" w:rsidRDefault="00C17573" w:rsidP="00F05FA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06925720" w14:textId="3FBF09AE" w:rsidR="001535EB" w:rsidRDefault="00C17573" w:rsidP="00A623E4">
      <w:r>
        <w:t>O HTML é uma linguagem baseada em etiquetas (</w:t>
      </w:r>
      <w:r w:rsidR="00406535">
        <w:t>ou “</w:t>
      </w:r>
      <w:r>
        <w:t>tags</w:t>
      </w:r>
      <w:r w:rsidR="00406535">
        <w:t>”</w:t>
      </w:r>
      <w:r>
        <w:t xml:space="preserve">)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xml:space="preserve">, o </w:t>
      </w:r>
      <w:r w:rsidR="00C47E1E" w:rsidRPr="00C47E1E">
        <w:rPr>
          <w:i/>
        </w:rPr>
        <w:t>browser</w:t>
      </w:r>
      <w:r>
        <w:t xml:space="preserve"> consegue </w:t>
      </w:r>
      <w:r w:rsidR="00085F33">
        <w:t>disponibilizar ao utilizador</w:t>
      </w:r>
      <w:r>
        <w:t xml:space="preserve"> o seu conteúdo, que </w:t>
      </w:r>
      <w:r w:rsidR="008B39C5">
        <w:t xml:space="preserve">pode </w:t>
      </w:r>
      <w:r>
        <w:t>inclui</w:t>
      </w:r>
      <w:r w:rsidR="008B39C5">
        <w:t>r</w:t>
      </w:r>
      <w:r>
        <w:t xml:space="preserve"> texto</w:t>
      </w:r>
      <w:r w:rsidR="008B39C5">
        <w:t>s</w:t>
      </w:r>
      <w:r>
        <w:t>, imagens, vídeo</w:t>
      </w:r>
      <w:r w:rsidR="008B39C5">
        <w:t>s</w:t>
      </w:r>
      <w:r>
        <w:t>, etc.</w:t>
      </w:r>
      <w:r w:rsidR="004D1B01">
        <w:t xml:space="preserve"> O HTML vai na versão 5.0 e está muito relacionado com as CSS, que são folhas de estilo que descrevem como os elementos HTML serão disponibilizados no </w:t>
      </w:r>
      <w:r w:rsidR="00840378" w:rsidRPr="00C47E1E">
        <w:rPr>
          <w:i/>
        </w:rPr>
        <w:t>browser</w:t>
      </w:r>
      <w:r w:rsidR="004D1B01">
        <w:t>, do ponto de vista estético e organizacional.</w:t>
      </w:r>
    </w:p>
    <w:p w14:paraId="0BA0C9AD" w14:textId="567BF3F3" w:rsidR="00866650" w:rsidRDefault="00866650" w:rsidP="00F05FA3">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w:t>
      </w:r>
      <w:r w:rsidRPr="00C47E1E">
        <w:rPr>
          <w:i/>
        </w:rPr>
        <w:t>browser</w:t>
      </w:r>
      <w:r>
        <w:t xml:space="preserve"> popular, o Netscape, sentiu a necessidade de expandir a web, de encontrar uma forma que a tornasse mais interativa, mais dinâmica. A web, que era estática na altura, precisava de uma forma de </w:t>
      </w:r>
      <w:r w:rsidR="00035428">
        <w:t xml:space="preserve">interagir dinamicamente com o conteúdo que exibia, precisava de uma </w:t>
      </w:r>
      <w:r w:rsidR="00035428">
        <w:lastRenderedPageBreak/>
        <w:t xml:space="preserve">linguagem de </w:t>
      </w:r>
      <w:r w:rsidR="00035428" w:rsidRPr="00C47E1E">
        <w:rPr>
          <w:i/>
        </w:rPr>
        <w:t>scripting</w:t>
      </w:r>
      <w:r w:rsidR="00035428">
        <w:t xml:space="preserve">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4DCEE83A" w:rsidR="00035428" w:rsidRDefault="00035428" w:rsidP="00F05FA3">
      <w:r>
        <w:t>O Javascript é uma linguagem de programação</w:t>
      </w:r>
      <w:r w:rsidR="000F1CC9">
        <w:t xml:space="preserve"> que nasceu como</w:t>
      </w:r>
      <w:r>
        <w:t xml:space="preserve"> </w:t>
      </w:r>
      <w:r w:rsidRPr="00C47E1E">
        <w:rPr>
          <w:i/>
        </w:rPr>
        <w:t>client-side</w:t>
      </w:r>
      <w:r>
        <w:t xml:space="preserve">, que significa que o código fonte </w:t>
      </w:r>
      <w:r w:rsidR="000F1CC9">
        <w:t>era</w:t>
      </w:r>
      <w:r>
        <w:t xml:space="preserve"> processado no </w:t>
      </w:r>
      <w:r w:rsidRPr="00C47E1E">
        <w:rPr>
          <w:i/>
        </w:rPr>
        <w:t>browser</w:t>
      </w:r>
      <w:r>
        <w:t xml:space="preserve"> e não num servidor web, ou seja, uma função javascript pode ser executada após uma </w:t>
      </w:r>
      <w:r w:rsidR="00F44D58">
        <w:t>página web</w:t>
      </w:r>
      <w:r>
        <w:t xml:space="preserve"> ser carregada e sem comunicar com o servidor. Um exemplo prático e comum em muitas páginas é a validação de formulários, desta forma a página disponibiliza de uma função a validar se o formulário está bem preenchido antes sequer de comunicar com o servidor.</w:t>
      </w:r>
    </w:p>
    <w:p w14:paraId="1EDCDC90" w14:textId="434EFA5D" w:rsidR="00AE7921" w:rsidRDefault="00035428" w:rsidP="00F05FA3">
      <w:r>
        <w:t>O Javascript evoluiu bastante e nos dias que correm já se estendem a outras funcionalidades bem mais complexas do que a validação de formulários</w:t>
      </w:r>
      <w:r w:rsidR="000F1CC9">
        <w:t xml:space="preserve">, inclusivé </w:t>
      </w:r>
      <w:r w:rsidR="00C47E1E">
        <w:t>existem</w:t>
      </w:r>
      <w:r w:rsidR="000F1CC9">
        <w:t xml:space="preserve"> servidores web baseados em Javascript</w:t>
      </w:r>
      <w:r w:rsidR="0044027C">
        <w:t>.</w:t>
      </w:r>
    </w:p>
    <w:p w14:paraId="4FF631D9" w14:textId="561C5957" w:rsidR="00AE7921" w:rsidRDefault="00AE7921" w:rsidP="00F05FA3">
      <w:r>
        <w:t>O HTML juntamente com a CSS e o Javascript formam o conjunto de tecnologias base para o crescimento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2DE5A0B1" w14:textId="5036D4CB" w:rsidR="00F44D58" w:rsidRDefault="00AE7921" w:rsidP="00AE7921">
      <w:pPr>
        <w:pStyle w:val="Legenda"/>
        <w:jc w:val="center"/>
      </w:pPr>
      <w:bookmarkStart w:id="27" w:name="_Toc508631952"/>
      <w:r>
        <w:t xml:space="preserve">Figura </w:t>
      </w:r>
      <w:fldSimple w:instr=" SEQ Figura \* ARABIC ">
        <w:r w:rsidR="00396087">
          <w:rPr>
            <w:noProof/>
          </w:rPr>
          <w:t>12</w:t>
        </w:r>
      </w:fldSimple>
      <w:r>
        <w:t xml:space="preserve"> </w:t>
      </w:r>
      <w:r w:rsidR="00223116">
        <w:t>–</w:t>
      </w:r>
      <w:r>
        <w:t xml:space="preserve"> </w:t>
      </w:r>
      <w:r w:rsidR="00223116">
        <w:t xml:space="preserve">Lado cliente </w:t>
      </w:r>
      <w:r>
        <w:t>da web</w:t>
      </w:r>
      <w:r w:rsidR="00F44D58">
        <w:t>.</w:t>
      </w:r>
      <w:bookmarkEnd w:id="27"/>
      <w:r w:rsidR="00F44D58">
        <w:t xml:space="preserve"> </w:t>
      </w:r>
    </w:p>
    <w:p w14:paraId="547AD69C" w14:textId="5D62AF22" w:rsidR="00035428" w:rsidRDefault="00F44D58" w:rsidP="00AE7921">
      <w:pPr>
        <w:pStyle w:val="Legenda"/>
        <w:jc w:val="center"/>
      </w:pPr>
      <w:r>
        <w:t xml:space="preserve">Fonte: </w:t>
      </w:r>
      <w:r w:rsidRPr="00F44D58">
        <w:rPr>
          <w:b w:val="0"/>
          <w:noProof/>
        </w:rPr>
        <w:t>http://bulbulcse.com/2016/06/02/html-vs-css-2/</w:t>
      </w:r>
    </w:p>
    <w:p w14:paraId="29EDB1A2" w14:textId="253FCF4A" w:rsidR="00866650" w:rsidRDefault="00866650" w:rsidP="00A623E4"/>
    <w:p w14:paraId="1C0020BA" w14:textId="1EF39BAE" w:rsidR="00AE7921" w:rsidRDefault="00AE7921" w:rsidP="00F05FA3">
      <w:r>
        <w:t xml:space="preserve">No entanto, convém também fazer referência ao lado servidor da web. O </w:t>
      </w:r>
      <w:r w:rsidR="00BD7012">
        <w:t>c</w:t>
      </w:r>
      <w:r>
        <w:t xml:space="preserve">liente envia pedidos para um servidor onde podem estar alojados </w:t>
      </w:r>
      <w:r w:rsidRPr="00BD7012">
        <w:rPr>
          <w:i/>
        </w:rPr>
        <w:t>scripts</w:t>
      </w:r>
      <w:r>
        <w:t xml:space="preserve">, cálculos, algoritmos capazes </w:t>
      </w:r>
      <w:r>
        <w:lastRenderedPageBreak/>
        <w:t>de tratar do pedido efetuado e devolver uma resposta. Esse lado pode também ser complementado por bases de dados para armazenar informação.</w:t>
      </w:r>
    </w:p>
    <w:p w14:paraId="00FCD235" w14:textId="2554DBDC" w:rsidR="00CD1F8F" w:rsidRDefault="00982D1C" w:rsidP="00F05FA3">
      <w:r>
        <w:t xml:space="preserve">Nos primórdios da web o </w:t>
      </w:r>
      <w:r w:rsidRPr="00BD7012">
        <w:rPr>
          <w:i/>
        </w:rPr>
        <w:t>scripting</w:t>
      </w:r>
      <w:r>
        <w:t xml:space="preserve">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w:t>
      </w:r>
      <w:r w:rsidRPr="00683FB3">
        <w:rPr>
          <w:i/>
        </w:rPr>
        <w:t>scripts</w:t>
      </w:r>
      <w:r>
        <w:t xml:space="preserve">. Exemplos disso são linguagens como ASP, JSP, Perl, PHP, NodeJS, entre outras, que se encontram já </w:t>
      </w:r>
      <w:r w:rsidR="0044027C">
        <w:t>bastante disseminadas pela web.</w:t>
      </w:r>
    </w:p>
    <w:p w14:paraId="4D067913" w14:textId="0F3C62E7" w:rsidR="00CD1F8F" w:rsidRDefault="00CD1F8F" w:rsidP="00F05FA3">
      <w:r>
        <w:t>Assim, temos os componente</w:t>
      </w:r>
      <w:r w:rsidR="00223116">
        <w:t>s</w:t>
      </w:r>
      <w:r>
        <w:t xml:space="preserve"> fundamentais para a arquitetura base de uma aplicação orientada para a web:</w:t>
      </w:r>
    </w:p>
    <w:p w14:paraId="34D4B37D" w14:textId="0B85E444" w:rsidR="00CD1F8F" w:rsidRDefault="00CD1F8F" w:rsidP="00660D40">
      <w:pPr>
        <w:pStyle w:val="PargrafodaLista"/>
        <w:numPr>
          <w:ilvl w:val="0"/>
          <w:numId w:val="2"/>
        </w:numPr>
      </w:pPr>
      <w:r>
        <w:t xml:space="preserve">Cliente – São os </w:t>
      </w:r>
      <w:r w:rsidRPr="00683FB3">
        <w:rPr>
          <w:i/>
        </w:rPr>
        <w:t>browsers</w:t>
      </w:r>
      <w:r>
        <w:t xml:space="preserve"> e um conjunto de tecnologias renderizadas e executadas pelos mesmos (HTML, CSS e Javascript)</w:t>
      </w:r>
    </w:p>
    <w:p w14:paraId="2A92B8EE" w14:textId="215613C3" w:rsidR="00CD1F8F" w:rsidRDefault="00CD1F8F" w:rsidP="00660D40">
      <w:pPr>
        <w:pStyle w:val="PargrafodaLista"/>
        <w:numPr>
          <w:ilvl w:val="0"/>
          <w:numId w:val="2"/>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4">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758BF97B" w:rsidR="00CD1F8F" w:rsidRDefault="00CD1F8F" w:rsidP="00CD1F8F">
      <w:pPr>
        <w:pStyle w:val="Legenda"/>
        <w:jc w:val="center"/>
      </w:pPr>
      <w:bookmarkStart w:id="28" w:name="_Toc508631953"/>
      <w:r>
        <w:t xml:space="preserve">Figura </w:t>
      </w:r>
      <w:fldSimple w:instr=" SEQ Figura \* ARABIC ">
        <w:r w:rsidR="00396087">
          <w:rPr>
            <w:noProof/>
          </w:rPr>
          <w:t>13</w:t>
        </w:r>
      </w:fldSimple>
      <w:r>
        <w:t xml:space="preserve"> - Arquitetura base de aplicações web</w:t>
      </w:r>
      <w:bookmarkEnd w:id="28"/>
    </w:p>
    <w:p w14:paraId="56AA12A1" w14:textId="4C9D2B1C" w:rsidR="00CD1F8F" w:rsidRDefault="00CD1F8F" w:rsidP="00CD1F8F"/>
    <w:p w14:paraId="5B179EAA" w14:textId="03FBDEF1" w:rsidR="00CD1F8F" w:rsidRDefault="00CD1F8F" w:rsidP="00F05FA3">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70A48436" w14:textId="085D7113" w:rsidR="0081617B" w:rsidRDefault="0081617B" w:rsidP="00CD1F8F"/>
    <w:p w14:paraId="1EE55655" w14:textId="3EF419AC" w:rsidR="0081617B" w:rsidRPr="00C701D5" w:rsidRDefault="00F00E8B" w:rsidP="00C701D5">
      <w:pPr>
        <w:pStyle w:val="Cabealho3"/>
        <w:ind w:firstLine="708"/>
        <w:rPr>
          <w:i w:val="0"/>
        </w:rPr>
      </w:pPr>
      <w:bookmarkStart w:id="29" w:name="_Toc508706306"/>
      <w:r>
        <w:rPr>
          <w:i w:val="0"/>
        </w:rPr>
        <w:lastRenderedPageBreak/>
        <w:t>2.4</w:t>
      </w:r>
      <w:r w:rsidR="0081617B" w:rsidRPr="00F81B92">
        <w:rPr>
          <w:i w:val="0"/>
        </w:rPr>
        <w:t>.</w:t>
      </w:r>
      <w:r>
        <w:rPr>
          <w:i w:val="0"/>
        </w:rPr>
        <w:t>3</w:t>
      </w:r>
      <w:r w:rsidR="0081617B" w:rsidRPr="00F81B92">
        <w:rPr>
          <w:i w:val="0"/>
        </w:rPr>
        <w:t xml:space="preserve"> </w:t>
      </w:r>
      <w:r w:rsidR="0081617B">
        <w:rPr>
          <w:i w:val="0"/>
        </w:rPr>
        <w:t>Cloud Computing</w:t>
      </w:r>
      <w:bookmarkEnd w:id="29"/>
    </w:p>
    <w:p w14:paraId="6F2EDDBE" w14:textId="1F3F4F0D" w:rsidR="0081617B" w:rsidRDefault="0081617B" w:rsidP="00F05FA3">
      <w:r>
        <w:t xml:space="preserve">Outro paradigma tecnológico que emergiu ao longo dos últimos anos e teve a capacidade de mudar a forma como são fornecidos os serviços de TI é o </w:t>
      </w:r>
      <w:r w:rsidRPr="00294DC8">
        <w:rPr>
          <w:i/>
        </w:rPr>
        <w:t>Cloud Computing</w:t>
      </w:r>
      <w:r w:rsidR="00294DC8">
        <w:rPr>
          <w:i/>
        </w:rPr>
        <w:t xml:space="preserve"> </w:t>
      </w:r>
      <w:r w:rsidR="00294DC8" w:rsidRPr="00294DC8">
        <w:t>(computação em nuvem)</w:t>
      </w:r>
      <w:r>
        <w:t>.</w:t>
      </w:r>
    </w:p>
    <w:p w14:paraId="73FDBEB4" w14:textId="592D5D81" w:rsidR="0081617B" w:rsidRDefault="0081617B" w:rsidP="00F05FA3">
      <w:r>
        <w:t xml:space="preserve">O </w:t>
      </w:r>
      <w:r w:rsidRPr="00294DC8">
        <w:rPr>
          <w:i/>
        </w:rPr>
        <w:t>Cloud Computing</w:t>
      </w:r>
      <w:r>
        <w:t xml:space="preserve"> consiste em “mover serviços, poder computacional ou dados para uma localização transparente, interna ou externa á organização em instalações centralizadas ou contratadas”</w:t>
      </w:r>
      <w:r>
        <w:fldChar w:fldCharType="begin" w:fldLock="1"/>
      </w:r>
      <w:r w:rsidR="00EA54A9">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 "schema" : "https://github.com/citation-style-language/schema/raw/master/csl-citation.json" }</w:instrText>
      </w:r>
      <w:r>
        <w:fldChar w:fldCharType="separate"/>
      </w:r>
      <w:r w:rsidR="00EA54A9" w:rsidRPr="00EA54A9">
        <w:rPr>
          <w:noProof/>
        </w:rPr>
        <w:t>(“Cloud Computing: An Overview,” 2009)</w:t>
      </w:r>
      <w:r>
        <w:fldChar w:fldCharType="end"/>
      </w:r>
      <w:r>
        <w:t xml:space="preserve">. </w:t>
      </w:r>
    </w:p>
    <w:p w14:paraId="6889E2D1" w14:textId="77777777" w:rsidR="0081617B" w:rsidRDefault="0081617B" w:rsidP="00F05FA3">
      <w:r>
        <w:t xml:space="preserve">Este paradigma traz alguns benefícios como a capacidade de multiutilização a larga-escala que acaba por trazer vantagens económicas muito significativas, o facto de ser baseado num modelo de </w:t>
      </w:r>
      <w:r w:rsidRPr="00294DC8">
        <w:rPr>
          <w:i/>
        </w:rPr>
        <w:t>self-service</w:t>
      </w:r>
      <w:r>
        <w:t xml:space="preserve"> permite que se transforme elevados custos fixos em despesas variáveis, traz flexibilidade e grande capacidade de escalabilidade, traz uma plataforma onde terceiros podem acrescentar valor, entre outros.</w:t>
      </w:r>
    </w:p>
    <w:p w14:paraId="0CCF6DA1" w14:textId="77777777" w:rsidR="0081617B" w:rsidRDefault="0081617B" w:rsidP="0081617B"/>
    <w:p w14:paraId="0CAD7D14" w14:textId="77777777" w:rsidR="0081617B" w:rsidRDefault="0081617B" w:rsidP="0081617B">
      <w:pPr>
        <w:keepNext/>
        <w:jc w:val="center"/>
      </w:pPr>
      <w:r>
        <w:rPr>
          <w:noProof/>
          <w:lang w:eastAsia="pt-PT"/>
        </w:rPr>
        <w:drawing>
          <wp:inline distT="0" distB="0" distL="0" distR="0" wp14:anchorId="0AB36A90" wp14:editId="5C85A3DC">
            <wp:extent cx="3200400" cy="19562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14776" cy="1964997"/>
                    </a:xfrm>
                    <a:prstGeom prst="rect">
                      <a:avLst/>
                    </a:prstGeom>
                  </pic:spPr>
                </pic:pic>
              </a:graphicData>
            </a:graphic>
          </wp:inline>
        </w:drawing>
      </w:r>
    </w:p>
    <w:p w14:paraId="76A41598" w14:textId="6D6B3655" w:rsidR="0081617B" w:rsidRDefault="0081617B" w:rsidP="0081617B">
      <w:pPr>
        <w:pStyle w:val="Legenda"/>
        <w:jc w:val="center"/>
      </w:pPr>
      <w:bookmarkStart w:id="30" w:name="_Toc508631954"/>
      <w:r>
        <w:t xml:space="preserve">Figura </w:t>
      </w:r>
      <w:fldSimple w:instr=" SEQ Figura \* ARABIC ">
        <w:r w:rsidR="00396087">
          <w:rPr>
            <w:noProof/>
          </w:rPr>
          <w:t>14</w:t>
        </w:r>
      </w:fldSimple>
      <w:r>
        <w:t xml:space="preserve"> - Arquitetura Cloud Computing</w:t>
      </w:r>
      <w:bookmarkEnd w:id="30"/>
    </w:p>
    <w:p w14:paraId="3B5DB005" w14:textId="57BC8DF2" w:rsidR="0081617B" w:rsidRDefault="0081617B" w:rsidP="0081617B"/>
    <w:p w14:paraId="00D09EF1" w14:textId="412F5A41" w:rsidR="00AE7921" w:rsidRDefault="0081617B" w:rsidP="00A623E4">
      <w:r>
        <w:t xml:space="preserve">O mundo da automação industrial pode beneficiar bastante da convergência com paradigmas e tecnologias emergentes, tirando por exemplo partido da capacidade de resposta das mesmas, das animações ricas e que podem proporcionar melhores experiências e da integração natural com outras partes da infraestrutura corporativa. Este conceito abre caminho para que todos os participantes de um determinado ciclo de produção possam obter acesso a informação acerca do mesmo de forma remota e em tempo real. </w:t>
      </w:r>
    </w:p>
    <w:p w14:paraId="2E0B6334" w14:textId="77777777" w:rsidR="00294DC8" w:rsidRDefault="00294DC8">
      <w:pPr>
        <w:rPr>
          <w:iCs/>
          <w:smallCaps/>
          <w:spacing w:val="5"/>
          <w:sz w:val="26"/>
          <w:szCs w:val="26"/>
        </w:rPr>
      </w:pPr>
      <w:r>
        <w:rPr>
          <w:i/>
        </w:rPr>
        <w:br w:type="page"/>
      </w:r>
    </w:p>
    <w:p w14:paraId="545E7B60" w14:textId="5E74486D" w:rsidR="0081617B" w:rsidRPr="00C701D5" w:rsidRDefault="00F00E8B" w:rsidP="00C701D5">
      <w:pPr>
        <w:pStyle w:val="Cabealho3"/>
        <w:ind w:firstLine="708"/>
        <w:rPr>
          <w:i w:val="0"/>
        </w:rPr>
      </w:pPr>
      <w:bookmarkStart w:id="31" w:name="_Toc508706307"/>
      <w:r>
        <w:rPr>
          <w:i w:val="0"/>
        </w:rPr>
        <w:lastRenderedPageBreak/>
        <w:t>2.4</w:t>
      </w:r>
      <w:r w:rsidR="0081617B" w:rsidRPr="00F81B92">
        <w:rPr>
          <w:i w:val="0"/>
        </w:rPr>
        <w:t>.</w:t>
      </w:r>
      <w:r w:rsidR="0081617B">
        <w:rPr>
          <w:i w:val="0"/>
        </w:rPr>
        <w:t>4</w:t>
      </w:r>
      <w:r w:rsidR="0081617B" w:rsidRPr="00F81B92">
        <w:rPr>
          <w:i w:val="0"/>
        </w:rPr>
        <w:t xml:space="preserve"> </w:t>
      </w:r>
      <w:r w:rsidR="0081617B">
        <w:rPr>
          <w:i w:val="0"/>
        </w:rPr>
        <w:t>Human-Machine Interfaces</w:t>
      </w:r>
      <w:bookmarkEnd w:id="31"/>
    </w:p>
    <w:p w14:paraId="2BE1C33F" w14:textId="77777777" w:rsidR="00136454" w:rsidRDefault="00136454" w:rsidP="00F05FA3">
      <w:r>
        <w:t>O ponto de contacto entre um operador e uma máquina é fundamental e quanto mais capaz este for de fornecer a informação certa no momento certo e de providenciar as melhores ferramentas ao operador, melhor este pode atuar. Com os avanços tecnológicos já descritos, este ponto de contacto, que é a HMI, pode tornar-se numa interface inteligente que assiste e guia o operador nas suas decisões e nas suas ações.</w:t>
      </w:r>
    </w:p>
    <w:p w14:paraId="0F0C1B6F" w14:textId="77777777" w:rsidR="00136454" w:rsidRDefault="00136454" w:rsidP="00F05FA3">
      <w:r>
        <w:t xml:space="preserve">Uma HMI pode-se descrever como uma combinação entre componentes de </w:t>
      </w:r>
      <w:r w:rsidRPr="00244A0E">
        <w:rPr>
          <w:i/>
        </w:rPr>
        <w:t>hardware</w:t>
      </w:r>
      <w:r>
        <w:t xml:space="preserve"> e </w:t>
      </w:r>
      <w:r w:rsidRPr="00244A0E">
        <w:rPr>
          <w:i/>
        </w:rPr>
        <w:t>software</w:t>
      </w:r>
      <w:r>
        <w:t xml:space="preserv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5E85391B" w14:textId="77777777" w:rsidR="00136454" w:rsidRDefault="00136454" w:rsidP="00136454"/>
    <w:p w14:paraId="37EC9B19" w14:textId="77777777" w:rsidR="00136454" w:rsidRDefault="00136454" w:rsidP="00136454">
      <w:pPr>
        <w:keepNext/>
        <w:jc w:val="center"/>
      </w:pPr>
      <w:r>
        <w:rPr>
          <w:noProof/>
          <w:lang w:eastAsia="pt-PT"/>
        </w:rPr>
        <w:drawing>
          <wp:inline distT="0" distB="0" distL="0" distR="0" wp14:anchorId="67DEBD44" wp14:editId="670FD303">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6">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B06E334" w14:textId="0456331B" w:rsidR="00136454" w:rsidRDefault="00136454" w:rsidP="00136454">
      <w:pPr>
        <w:pStyle w:val="Legenda"/>
        <w:jc w:val="center"/>
        <w:rPr>
          <w:lang w:val="en-US"/>
        </w:rPr>
      </w:pPr>
      <w:bookmarkStart w:id="32" w:name="_Toc508631955"/>
      <w:r w:rsidRPr="00682B6F">
        <w:rPr>
          <w:lang w:val="en-US"/>
        </w:rPr>
        <w:t xml:space="preserve">Figura </w:t>
      </w:r>
      <w:r>
        <w:fldChar w:fldCharType="begin"/>
      </w:r>
      <w:r w:rsidRPr="00682B6F">
        <w:rPr>
          <w:lang w:val="en-US"/>
        </w:rPr>
        <w:instrText xml:space="preserve"> SEQ Figura \* ARABIC </w:instrText>
      </w:r>
      <w:r>
        <w:fldChar w:fldCharType="separate"/>
      </w:r>
      <w:r w:rsidR="00396087">
        <w:rPr>
          <w:noProof/>
          <w:lang w:val="en-US"/>
        </w:rPr>
        <w:t>15</w:t>
      </w:r>
      <w:r>
        <w:rPr>
          <w:noProof/>
        </w:rPr>
        <w:fldChar w:fldCharType="end"/>
      </w:r>
      <w:r w:rsidRPr="00682B6F">
        <w:rPr>
          <w:lang w:val="en-US"/>
        </w:rPr>
        <w:t xml:space="preserve"> - Human-Machine Interface.</w:t>
      </w:r>
      <w:bookmarkEnd w:id="32"/>
    </w:p>
    <w:p w14:paraId="2247028E" w14:textId="77777777" w:rsidR="00136454" w:rsidRPr="00774D62" w:rsidRDefault="00136454" w:rsidP="00136454">
      <w:pPr>
        <w:pStyle w:val="Legenda"/>
        <w:jc w:val="center"/>
        <w:rPr>
          <w:lang w:val="en-US"/>
        </w:rPr>
      </w:pPr>
      <w:r w:rsidRPr="00611D3C">
        <w:rPr>
          <w:lang w:val="en-US"/>
        </w:rPr>
        <w:t xml:space="preserve"> </w:t>
      </w:r>
      <w:r w:rsidRPr="00774D62">
        <w:rPr>
          <w:lang w:val="en-US"/>
        </w:rPr>
        <w:t xml:space="preserve">Fonte: </w:t>
      </w:r>
      <w:r w:rsidRPr="00774D62">
        <w:rPr>
          <w:b w:val="0"/>
          <w:noProof/>
          <w:lang w:val="en-US"/>
        </w:rPr>
        <w:t>http://library.automationdirect.com/tips-better-hmi-layout</w:t>
      </w:r>
    </w:p>
    <w:p w14:paraId="1939D210" w14:textId="77777777" w:rsidR="00136454" w:rsidRPr="00774D62" w:rsidRDefault="00136454" w:rsidP="00136454">
      <w:pPr>
        <w:rPr>
          <w:lang w:val="en-US"/>
        </w:rPr>
      </w:pPr>
    </w:p>
    <w:p w14:paraId="5A3C666F" w14:textId="77777777" w:rsidR="00136454" w:rsidRDefault="00136454" w:rsidP="00F05FA3">
      <w:r>
        <w:t xml:space="preserve">Uma HMI deve ter em consideração fatores como a segurança, ergonomia, os </w:t>
      </w:r>
      <w:r w:rsidRPr="00776AAB">
        <w:rPr>
          <w:i/>
        </w:rPr>
        <w:t>standards</w:t>
      </w:r>
      <w:r>
        <w:t xml:space="preserve"> da indústria, uma clara definição dos requisitos funcionais, o nível de conhecimento do operador, etc. </w:t>
      </w:r>
    </w:p>
    <w:p w14:paraId="35F9B41B" w14:textId="77777777" w:rsidR="00776AAB" w:rsidRDefault="00776AAB">
      <w:r>
        <w:br w:type="page"/>
      </w:r>
    </w:p>
    <w:p w14:paraId="5A329A1F" w14:textId="78B795C6" w:rsidR="00136454" w:rsidRDefault="00136454" w:rsidP="00F05FA3">
      <w:r>
        <w:lastRenderedPageBreak/>
        <w:t>É essencial que a HMI desenvolvida responda claramente às seguintes questões:</w:t>
      </w:r>
    </w:p>
    <w:p w14:paraId="624F8362" w14:textId="77777777" w:rsidR="00136454" w:rsidRDefault="00136454" w:rsidP="00660D40">
      <w:pPr>
        <w:pStyle w:val="PargrafodaLista"/>
        <w:numPr>
          <w:ilvl w:val="0"/>
          <w:numId w:val="6"/>
        </w:numPr>
      </w:pPr>
      <w:r>
        <w:t>Quantas e quais serão as funções controladas pela interface?</w:t>
      </w:r>
    </w:p>
    <w:p w14:paraId="1F702490" w14:textId="77777777" w:rsidR="00136454" w:rsidRDefault="00136454" w:rsidP="00660D40">
      <w:pPr>
        <w:pStyle w:val="PargrafodaLista"/>
        <w:numPr>
          <w:ilvl w:val="0"/>
          <w:numId w:val="6"/>
        </w:numPr>
      </w:pPr>
      <w:r>
        <w:t xml:space="preserve">Como será controlada cada função? Existem diversas possibilidades como botões, </w:t>
      </w:r>
      <w:r w:rsidRPr="00776AAB">
        <w:rPr>
          <w:i/>
        </w:rPr>
        <w:t>switches</w:t>
      </w:r>
      <w:r>
        <w:t>, etc.</w:t>
      </w:r>
    </w:p>
    <w:p w14:paraId="2C37799C" w14:textId="77777777" w:rsidR="00136454" w:rsidRDefault="00136454" w:rsidP="00660D40">
      <w:pPr>
        <w:pStyle w:val="PargrafodaLista"/>
        <w:numPr>
          <w:ilvl w:val="0"/>
          <w:numId w:val="6"/>
        </w:numPr>
      </w:pPr>
      <w:r>
        <w:t xml:space="preserve">Qual o tipo de </w:t>
      </w:r>
      <w:r w:rsidRPr="00776AAB">
        <w:rPr>
          <w:i/>
        </w:rPr>
        <w:t>feedback</w:t>
      </w:r>
      <w:r>
        <w:t xml:space="preserve"> a dar ao operador que melhor serve o propósito quando este está a executar funções na HMI?</w:t>
      </w:r>
    </w:p>
    <w:p w14:paraId="67413295" w14:textId="77777777" w:rsidR="00136454" w:rsidRDefault="00136454" w:rsidP="00660D40">
      <w:pPr>
        <w:pStyle w:val="PargrafodaLista"/>
        <w:numPr>
          <w:ilvl w:val="0"/>
          <w:numId w:val="6"/>
        </w:numPr>
      </w:pPr>
      <w:r>
        <w:t>Para cada função na HMI, o operador necessita de obter que informação prévia?</w:t>
      </w:r>
    </w:p>
    <w:p w14:paraId="331A873F" w14:textId="0C0A9436" w:rsidR="00136454" w:rsidRDefault="00136454" w:rsidP="00F05FA3">
      <w:pPr>
        <w:spacing w:after="200"/>
      </w:pPr>
      <w:r w:rsidRPr="00F05FA3">
        <w:rPr>
          <w:lang w:val="en-US"/>
        </w:rPr>
        <w:t>Segundo artigo divulgado pela revista “Control Engineering”</w:t>
      </w:r>
      <w:r>
        <w:fldChar w:fldCharType="begin" w:fldLock="1"/>
      </w:r>
      <w:r w:rsidR="00EA54A9" w:rsidRPr="00F05FA3">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 "schema" : "https://github.com/citation-style-language/schema/raw/master/csl-citation.json" }</w:instrText>
      </w:r>
      <w:r>
        <w:fldChar w:fldCharType="separate"/>
      </w:r>
      <w:r w:rsidR="00EA54A9" w:rsidRPr="00F05FA3">
        <w:rPr>
          <w:noProof/>
          <w:lang w:val="en-US"/>
        </w:rPr>
        <w:t xml:space="preserve">(“How to best design an HMI system: a proper interface between a machine and its human operator greatly impacts efficiency and ease of use and should promote a harmonized connection between the two. </w:t>
      </w:r>
      <w:r w:rsidR="00EA54A9" w:rsidRPr="00EA54A9">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1BC3597A" w14:textId="77777777" w:rsidR="00136454" w:rsidRPr="00652F6E" w:rsidRDefault="00136454" w:rsidP="00660D40">
      <w:pPr>
        <w:pStyle w:val="PargrafodaLista"/>
        <w:numPr>
          <w:ilvl w:val="0"/>
          <w:numId w:val="7"/>
        </w:numPr>
        <w:spacing w:after="200"/>
      </w:pPr>
      <w:r w:rsidRPr="00776AAB">
        <w:rPr>
          <w:i/>
        </w:rPr>
        <w:t>Panel Layout</w:t>
      </w:r>
      <w:r w:rsidRPr="00652F6E">
        <w:t>: o ecrã deve ser desenhado para fornecer ao operador grupos de informação relacionada de uma forma previsível e consistente.</w:t>
      </w:r>
    </w:p>
    <w:p w14:paraId="304C4BC7" w14:textId="77777777" w:rsidR="00136454" w:rsidRPr="00F05FA3" w:rsidRDefault="00136454" w:rsidP="00660D40">
      <w:pPr>
        <w:pStyle w:val="PargrafodaLista"/>
        <w:numPr>
          <w:ilvl w:val="0"/>
          <w:numId w:val="7"/>
        </w:numPr>
        <w:spacing w:after="200"/>
        <w:rPr>
          <w:lang w:val="en-US"/>
        </w:rPr>
      </w:pPr>
      <w:r w:rsidRPr="00F05FA3">
        <w:rPr>
          <w:lang w:val="en-US"/>
        </w:rPr>
        <w:t>Seleção de componentes da HMI</w:t>
      </w:r>
    </w:p>
    <w:p w14:paraId="7A03DC71" w14:textId="77777777" w:rsidR="00136454" w:rsidRPr="00652F6E" w:rsidRDefault="00136454" w:rsidP="00660D40">
      <w:pPr>
        <w:pStyle w:val="PargrafodaLista"/>
        <w:numPr>
          <w:ilvl w:val="0"/>
          <w:numId w:val="7"/>
        </w:numPr>
        <w:spacing w:after="200"/>
      </w:pPr>
      <w:r w:rsidRPr="00652F6E">
        <w:t xml:space="preserve">Esquema de cores: a chave para um esquema de cores eficiente é a simplicidade. Demasiadas cores devem ser evitadas e o modelo do semáforo para ações chave pode ser usado, como vermelho para </w:t>
      </w:r>
      <w:r w:rsidRPr="00776AAB">
        <w:rPr>
          <w:i/>
        </w:rPr>
        <w:t>Stop</w:t>
      </w:r>
      <w:r w:rsidRPr="00652F6E">
        <w:t>, amarelo para avisos e verde para OK/</w:t>
      </w:r>
      <w:r w:rsidRPr="00776AAB">
        <w:rPr>
          <w:i/>
        </w:rPr>
        <w:t>Start</w:t>
      </w:r>
      <w:r w:rsidRPr="00652F6E">
        <w:t>.</w:t>
      </w:r>
    </w:p>
    <w:p w14:paraId="012CE260" w14:textId="77777777" w:rsidR="00136454" w:rsidRPr="00652F6E" w:rsidRDefault="00136454" w:rsidP="00660D40">
      <w:pPr>
        <w:pStyle w:val="PargrafodaLista"/>
        <w:numPr>
          <w:ilvl w:val="0"/>
          <w:numId w:val="7"/>
        </w:numPr>
        <w:spacing w:after="200"/>
      </w:pPr>
      <w:r w:rsidRPr="00776AAB">
        <w:rPr>
          <w:i/>
        </w:rPr>
        <w:t>Feedback</w:t>
      </w:r>
      <w:r w:rsidRPr="00652F6E">
        <w:t xml:space="preserve">: o </w:t>
      </w:r>
      <w:r w:rsidRPr="00776AAB">
        <w:rPr>
          <w:i/>
        </w:rPr>
        <w:t>Feedback</w:t>
      </w:r>
      <w:r w:rsidRPr="00652F6E">
        <w:t xml:space="preserve"> é crítico para a eficiência e eficácia do operador e este pode ser visual, sonoro, tátil ou uma combinação destes.</w:t>
      </w:r>
    </w:p>
    <w:p w14:paraId="31F53226" w14:textId="6851DE91" w:rsidR="00136454" w:rsidRPr="00F05FA3" w:rsidRDefault="00136454" w:rsidP="00660D40">
      <w:pPr>
        <w:pStyle w:val="PargrafodaLista"/>
        <w:numPr>
          <w:ilvl w:val="0"/>
          <w:numId w:val="7"/>
        </w:numPr>
        <w:spacing w:after="200"/>
        <w:rPr>
          <w:lang w:val="en-US"/>
        </w:rPr>
      </w:pPr>
      <w:r w:rsidRPr="00F05FA3">
        <w:rPr>
          <w:lang w:val="en-US"/>
        </w:rPr>
        <w:t>Considerações de segurança</w:t>
      </w:r>
    </w:p>
    <w:p w14:paraId="27D44E86" w14:textId="77777777" w:rsidR="00445329" w:rsidRPr="008D34C8" w:rsidRDefault="00445329" w:rsidP="00445329">
      <w:pPr>
        <w:pStyle w:val="PargrafodaLista"/>
        <w:spacing w:after="160" w:line="259" w:lineRule="auto"/>
      </w:pPr>
    </w:p>
    <w:p w14:paraId="2691BB44" w14:textId="77777777" w:rsidR="00136454" w:rsidRPr="00652F6E" w:rsidRDefault="00136454" w:rsidP="00F05FA3">
      <w:pPr>
        <w:spacing w:after="200"/>
      </w:pPr>
      <w:r w:rsidRPr="00652F6E">
        <w:t>Uma HMI deve ter a capacidade de comunicar com o sistema/equipamento que está debaixo do seu controlo, assim como outros sistemas/equipamentos que estejam possivelmente relacionados.</w:t>
      </w:r>
    </w:p>
    <w:p w14:paraId="40CC3E60" w14:textId="1B5B130B" w:rsidR="00136454" w:rsidRPr="00C7195A" w:rsidRDefault="00136454" w:rsidP="00F05FA3">
      <w:pPr>
        <w:spacing w:after="200"/>
      </w:pPr>
      <w:r w:rsidRPr="00C7195A">
        <w:t xml:space="preserve">De realçar ainda a importância da perceção do ambiente físico a que a HMI estará exposta, situações como exposição a altas temperaturas, contacto com líquidos, humidade, devem ser consideradas para fornecer a melhor e mais adequada </w:t>
      </w:r>
      <w:r w:rsidR="00C7195A" w:rsidRPr="00C7195A">
        <w:t>proteção à mesma.</w:t>
      </w:r>
    </w:p>
    <w:p w14:paraId="7681AD35" w14:textId="77777777" w:rsidR="00136454" w:rsidRPr="00652F6E" w:rsidRDefault="00136454" w:rsidP="00F05FA3">
      <w:pPr>
        <w:spacing w:after="200"/>
      </w:pPr>
      <w:r w:rsidRPr="00652F6E">
        <w:t xml:space="preserve">Ainda o mesmo artigo refere que uma interface apropriada entre a máquina e o operador humano tem um grande impacto na eficiência e na facilidade de uso da mesma, e deve promover uma ligação harmoniosa entre ambos, constatando também que uma HMI para </w:t>
      </w:r>
      <w:r w:rsidRPr="00652F6E">
        <w:lastRenderedPageBreak/>
        <w:t xml:space="preserve">ser confiável e fornecer um desempenho seguro, eficiente e intuitivo depende da aplicação das melhores práticas de engenharia no </w:t>
      </w:r>
      <w:r w:rsidRPr="00830EA7">
        <w:rPr>
          <w:i/>
        </w:rPr>
        <w:t>design</w:t>
      </w:r>
      <w:r w:rsidRPr="00652F6E">
        <w:t>, na produção, nos testes e nos processos de garantia de qualidade.</w:t>
      </w:r>
    </w:p>
    <w:p w14:paraId="63D47A85" w14:textId="77777777" w:rsidR="0081617B" w:rsidRDefault="0081617B" w:rsidP="00A623E4"/>
    <w:p w14:paraId="4E399014" w14:textId="08F28FB0" w:rsidR="00336E5E" w:rsidRPr="00C7195A" w:rsidRDefault="000101DC" w:rsidP="00C7195A">
      <w:pPr>
        <w:pStyle w:val="Cabealho3"/>
        <w:ind w:firstLine="708"/>
        <w:rPr>
          <w:i w:val="0"/>
        </w:rPr>
      </w:pPr>
      <w:bookmarkStart w:id="33" w:name="_Toc508706308"/>
      <w:r w:rsidRPr="00F81B92">
        <w:rPr>
          <w:i w:val="0"/>
        </w:rPr>
        <w:t>2.</w:t>
      </w:r>
      <w:r w:rsidR="00F00E8B">
        <w:rPr>
          <w:i w:val="0"/>
        </w:rPr>
        <w:t>4.5</w:t>
      </w:r>
      <w:r w:rsidRPr="00F81B92">
        <w:rPr>
          <w:i w:val="0"/>
        </w:rPr>
        <w:t xml:space="preserve"> </w:t>
      </w:r>
      <w:r>
        <w:rPr>
          <w:i w:val="0"/>
        </w:rPr>
        <w:t>Realidade Aumentada</w:t>
      </w:r>
      <w:bookmarkEnd w:id="33"/>
    </w:p>
    <w:p w14:paraId="2230C96C" w14:textId="5C20CD4C" w:rsidR="00336E5E" w:rsidRPr="00652F6E" w:rsidRDefault="002C7E4B" w:rsidP="00F05FA3">
      <w:r w:rsidRPr="00652F6E">
        <w:t>No</w:t>
      </w:r>
      <w:r w:rsidR="00E0684E" w:rsidRPr="00652F6E">
        <w:t xml:space="preserve"> largo espectro das TI há várias áreas que têm vindo a emergir para além do foro da investigação. Vários ramos têm vindo a ser aposta quer na indústria, quer num contexto mais empresarial, devido ao seu estado de maturaç</w:t>
      </w:r>
      <w:r w:rsidR="00FB1535" w:rsidRPr="00652F6E">
        <w:t>ão</w:t>
      </w:r>
      <w:r w:rsidR="00E0684E" w:rsidRPr="00652F6E">
        <w:t xml:space="preserve"> que pode já ser suficientemente sólido para valer o risco</w:t>
      </w:r>
      <w:r w:rsidR="00FB1535" w:rsidRPr="00652F6E">
        <w:t xml:space="preserve"> e aos benefícios que podem trazer</w:t>
      </w:r>
      <w:r w:rsidR="00E0684E" w:rsidRPr="00652F6E">
        <w:t>.</w:t>
      </w:r>
    </w:p>
    <w:p w14:paraId="3F837629" w14:textId="72E285A9" w:rsidR="00FB1535" w:rsidRPr="00652F6E" w:rsidRDefault="00FB1535" w:rsidP="00F05FA3">
      <w:r w:rsidRPr="00F05FA3">
        <w:t xml:space="preserve">Um destes casos é a Realidade Aumentada, </w:t>
      </w:r>
      <w:r w:rsidR="00AC6B69" w:rsidRPr="00F05FA3">
        <w:t xml:space="preserve">que pode ser definida como “qualquer tecnologia que insere interfaces digitais no mundo real” </w:t>
      </w:r>
      <w:r w:rsidR="00534740" w:rsidRPr="00F05FA3">
        <w:rPr>
          <w:lang w:val="en-US"/>
        </w:rPr>
        <w:fldChar w:fldCharType="begin" w:fldLock="1"/>
      </w:r>
      <w:r w:rsidR="00EA54A9" w:rsidRPr="00F05FA3">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 "schema" : "https://github.com/citation-style-language/schema/raw/master/csl-citation.json" }</w:instrText>
      </w:r>
      <w:r w:rsidR="00534740" w:rsidRPr="00F05FA3">
        <w:rPr>
          <w:lang w:val="en-US"/>
        </w:rPr>
        <w:fldChar w:fldCharType="separate"/>
      </w:r>
      <w:r w:rsidR="00534740" w:rsidRPr="00F05FA3">
        <w:rPr>
          <w:noProof/>
        </w:rPr>
        <w:t>(Mohn, 2015)</w:t>
      </w:r>
      <w:r w:rsidR="00534740" w:rsidRPr="00F05FA3">
        <w:rPr>
          <w:lang w:val="en-US"/>
        </w:rPr>
        <w:fldChar w:fldCharType="end"/>
      </w:r>
      <w:r w:rsidR="00534740" w:rsidRPr="00F05FA3">
        <w:t xml:space="preserve">. </w:t>
      </w:r>
      <w:r w:rsidR="00534740" w:rsidRPr="00652F6E">
        <w:t>Tipicamente são utilizados acessó</w:t>
      </w:r>
      <w:r w:rsidR="00D37FB2" w:rsidRPr="00652F6E">
        <w:t xml:space="preserve">rios como óculos ou </w:t>
      </w:r>
      <w:r w:rsidR="00D37FB2" w:rsidRPr="00830EA7">
        <w:rPr>
          <w:i/>
        </w:rPr>
        <w:t>smartphones</w:t>
      </w:r>
      <w:r w:rsidR="00534740" w:rsidRPr="00652F6E">
        <w:t xml:space="preserve"> para projetar estas interfaces digitais no mundo real.</w:t>
      </w:r>
    </w:p>
    <w:p w14:paraId="69983A60" w14:textId="4D408FE3" w:rsidR="00260277" w:rsidRPr="00C7195A" w:rsidRDefault="00534740" w:rsidP="00A623E4">
      <w:r w:rsidRPr="00652F6E">
        <w:t xml:space="preserve">Os primeiros </w:t>
      </w:r>
      <w:r w:rsidR="00C060DB" w:rsidRPr="00652F6E">
        <w:t>dispositivos disponibilizados para o público</w:t>
      </w:r>
      <w:r w:rsidRPr="00652F6E">
        <w:t xml:space="preserve"> e que não foram direcionados para os jogos de computador ou consolas surgiram</w:t>
      </w:r>
      <w:r w:rsidR="00C060DB" w:rsidRPr="00652F6E">
        <w:t xml:space="preserve"> </w:t>
      </w:r>
      <w:r w:rsidR="00273FBF" w:rsidRPr="00652F6E">
        <w:t>em</w:t>
      </w:r>
      <w:r w:rsidR="00C060DB" w:rsidRPr="00652F6E">
        <w:t xml:space="preserve"> 2012 com o aparecimento dos Google Glass, que foram desenhados </w:t>
      </w:r>
      <w:r w:rsidR="007E34F3" w:rsidRPr="00652F6E">
        <w:t>para munir os utilizadores de</w:t>
      </w:r>
      <w:r w:rsidR="00C060DB" w:rsidRPr="00652F6E">
        <w:t xml:space="preserve"> interfaces digitais que os permitissem interagir de forma similar a que interagimos hoje com um </w:t>
      </w:r>
      <w:r w:rsidR="00C060DB" w:rsidRPr="00830EA7">
        <w:rPr>
          <w:i/>
        </w:rPr>
        <w:t>smartphone</w:t>
      </w:r>
      <w:r w:rsidR="00C060DB" w:rsidRPr="00652F6E">
        <w:t xml:space="preserve">, ou seja tirar fotografias, procurar direções, etc. </w:t>
      </w:r>
      <w:r w:rsidR="00C060DB" w:rsidRPr="00C7195A">
        <w:t>No entanto, o</w:t>
      </w:r>
      <w:r w:rsidR="00D37FB2" w:rsidRPr="00C7195A">
        <w:t>s</w:t>
      </w:r>
      <w:r w:rsidR="00C060DB" w:rsidRPr="00C7195A">
        <w:t xml:space="preserve"> Google Glass não se revelaram um sucesso apesar das grandes</w:t>
      </w:r>
      <w:r w:rsidR="00D37FB2" w:rsidRPr="00C7195A">
        <w:t xml:space="preserve"> empresas</w:t>
      </w:r>
      <w:r w:rsidR="00C060DB" w:rsidRPr="00C7195A">
        <w:t xml:space="preserve"> tecnológicas acreditarem que os acessórios tecnológicos como óculos, relógios ou pulseiras se tornariam eventualmente partes normais do dia a dia na sociedade.</w:t>
      </w:r>
    </w:p>
    <w:p w14:paraId="3F5CDFC5" w14:textId="7A9D6E14" w:rsidR="009F57FF" w:rsidRPr="00652F6E" w:rsidRDefault="007023E8" w:rsidP="00F05FA3">
      <w:r w:rsidRPr="00652F6E">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w:t>
      </w:r>
      <w:r w:rsidR="00271318" w:rsidRPr="00652F6E">
        <w:t xml:space="preserve">também </w:t>
      </w:r>
      <w:r w:rsidRPr="00652F6E">
        <w:t>computacionalmente poderosos o suficiente para proporcionarem a sensação de realidade. O desempenho da tecnologia de Reali</w:t>
      </w:r>
      <w:r w:rsidR="00271318" w:rsidRPr="00652F6E">
        <w:t xml:space="preserve">dade Aumentada é, neste momento, </w:t>
      </w:r>
      <w:r w:rsidRPr="00652F6E">
        <w:t>uma das características na qual as empresas estão a investir para tornarem possível uma integração com o mundo real o mais suave e natural poss</w:t>
      </w:r>
      <w:r w:rsidR="007E34F3" w:rsidRPr="00652F6E">
        <w:t>ível. Apesar disto vários setor</w:t>
      </w:r>
      <w:r w:rsidR="009F57FF" w:rsidRPr="00652F6E">
        <w:t xml:space="preserve">es da indústria têm vindo a apostar na integração de produtos de Realidade Aumentada, como são o caso do turismo onde já existem aplicações para </w:t>
      </w:r>
      <w:r w:rsidR="009F57FF" w:rsidRPr="00830EA7">
        <w:rPr>
          <w:i/>
        </w:rPr>
        <w:t>smartphone</w:t>
      </w:r>
      <w:r w:rsidR="009F57FF" w:rsidRPr="00652F6E">
        <w:t xml:space="preserve"> capazes de dar informação ao utilizador acerca da realidade captada na câmara, ou o setor da indústria de produção onde </w:t>
      </w:r>
      <w:r w:rsidR="00271318" w:rsidRPr="00652F6E">
        <w:t>aplicações</w:t>
      </w:r>
      <w:r w:rsidR="009F57FF" w:rsidRPr="00652F6E">
        <w:t xml:space="preserve"> para </w:t>
      </w:r>
      <w:r w:rsidR="009F57FF" w:rsidRPr="00830EA7">
        <w:rPr>
          <w:i/>
        </w:rPr>
        <w:t>smartphone</w:t>
      </w:r>
      <w:r w:rsidR="009F57FF" w:rsidRPr="00652F6E">
        <w:t xml:space="preserve"> ajuda</w:t>
      </w:r>
      <w:r w:rsidR="00271318" w:rsidRPr="00652F6E">
        <w:t>m</w:t>
      </w:r>
      <w:r w:rsidR="009F57FF" w:rsidRPr="00652F6E">
        <w:t xml:space="preserve"> trabalhadores </w:t>
      </w:r>
      <w:r w:rsidR="009F57FF" w:rsidRPr="00652F6E">
        <w:lastRenderedPageBreak/>
        <w:t>de armazé</w:t>
      </w:r>
      <w:r w:rsidR="00271318" w:rsidRPr="00652F6E">
        <w:t>ns</w:t>
      </w:r>
      <w:r w:rsidR="009F57FF" w:rsidRPr="00652F6E">
        <w:t xml:space="preserve"> a localizar objetos e orden</w:t>
      </w:r>
      <w:r w:rsidR="00271318" w:rsidRPr="00652F6E">
        <w:t>ar pacotes, ou o setor da saúde</w:t>
      </w:r>
      <w:r w:rsidR="009F57FF" w:rsidRPr="00652F6E">
        <w:t xml:space="preserve"> onde criaram uma plataforma suportada por vídeo chamada Viipar que funciona via Google Glass e ajuda </w:t>
      </w:r>
      <w:r w:rsidR="00415893" w:rsidRPr="00652F6E">
        <w:t>um cirurgião durant</w:t>
      </w:r>
      <w:r w:rsidR="00271318" w:rsidRPr="00652F6E">
        <w:t>e uma cirurgia servindo de guia, entre outros.</w:t>
      </w:r>
    </w:p>
    <w:p w14:paraId="0494FB2B" w14:textId="77777777" w:rsidR="00C7195A" w:rsidRPr="00652F6E" w:rsidRDefault="00C7195A" w:rsidP="00F05FA3"/>
    <w:p w14:paraId="013C86E4" w14:textId="033F562A" w:rsidR="000101DC" w:rsidRPr="00C7195A" w:rsidRDefault="000101DC" w:rsidP="00C7195A">
      <w:pPr>
        <w:pStyle w:val="Cabealho3"/>
        <w:ind w:firstLine="708"/>
        <w:rPr>
          <w:i w:val="0"/>
        </w:rPr>
      </w:pPr>
      <w:bookmarkStart w:id="34" w:name="_Toc508706309"/>
      <w:r w:rsidRPr="00F81B92">
        <w:rPr>
          <w:i w:val="0"/>
        </w:rPr>
        <w:t>2.</w:t>
      </w:r>
      <w:r w:rsidR="00F00E8B">
        <w:rPr>
          <w:i w:val="0"/>
        </w:rPr>
        <w:t>4.6</w:t>
      </w:r>
      <w:r w:rsidRPr="00F81B92">
        <w:rPr>
          <w:i w:val="0"/>
        </w:rPr>
        <w:t xml:space="preserve"> </w:t>
      </w:r>
      <w:r>
        <w:rPr>
          <w:i w:val="0"/>
        </w:rPr>
        <w:t>Sistemas Scada</w:t>
      </w:r>
      <w:bookmarkEnd w:id="34"/>
    </w:p>
    <w:p w14:paraId="6693EA0B" w14:textId="3B268D25" w:rsidR="007F38BA" w:rsidRPr="00A90B42" w:rsidRDefault="00B0303C" w:rsidP="00F05FA3">
      <w:r w:rsidRPr="00652F6E">
        <w:t xml:space="preserve">Sistemas SCADA são sistemas que utilizam tecnologias de computação e comunicação para automatizar e apoiar a monitorização e controlo de processos industriais </w:t>
      </w:r>
      <w:r w:rsidRPr="00F05FA3">
        <w:rPr>
          <w:lang w:val="en-US"/>
        </w:rPr>
        <w:fldChar w:fldCharType="begin" w:fldLock="1"/>
      </w:r>
      <w:r w:rsidR="00EA54A9" w:rsidRPr="00652F6E">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w:instrText>
      </w:r>
      <w:r w:rsidR="00EA54A9" w:rsidRPr="00A90B42">
        <w:instrText>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 "schema" : "https://github.com/citation-style-language/schema/raw/master/csl-citation.json" }</w:instrText>
      </w:r>
      <w:r w:rsidRPr="00F05FA3">
        <w:rPr>
          <w:lang w:val="en-US"/>
        </w:rPr>
        <w:fldChar w:fldCharType="separate"/>
      </w:r>
      <w:r w:rsidRPr="00A90B42">
        <w:rPr>
          <w:noProof/>
        </w:rPr>
        <w:t>(Constain, Queiroz, &amp; Catarina, 2011)</w:t>
      </w:r>
      <w:r w:rsidRPr="00F05FA3">
        <w:rPr>
          <w:lang w:val="en-US"/>
        </w:rPr>
        <w:fldChar w:fldCharType="end"/>
      </w:r>
      <w:r w:rsidRPr="00A90B42">
        <w:t xml:space="preserve">. </w:t>
      </w:r>
      <w:r w:rsidR="007F38BA" w:rsidRPr="00A90B42">
        <w:t xml:space="preserve"> </w:t>
      </w:r>
    </w:p>
    <w:p w14:paraId="5B05DC2E" w14:textId="75FD189A" w:rsidR="00B0303C" w:rsidRPr="00652F6E" w:rsidRDefault="00B0303C" w:rsidP="00F05FA3">
      <w:r w:rsidRPr="00652F6E">
        <w:t>O termo SCADA provém do inglês “Supervisory Control and Data Acquisition”</w:t>
      </w:r>
      <w:r w:rsidR="00DD58C5" w:rsidRPr="00652F6E">
        <w:t>, cuja tradução literal é Controlo Su</w:t>
      </w:r>
      <w:r w:rsidR="007F38BA" w:rsidRPr="00652F6E">
        <w:t xml:space="preserve">pervisório e Aquisição de Dados, e como o próprio nome indica o foco do sistema é a um nível supervisório, ou seja, é um pacote de </w:t>
      </w:r>
      <w:r w:rsidR="007F38BA" w:rsidRPr="00E674F2">
        <w:rPr>
          <w:i/>
        </w:rPr>
        <w:t>software</w:t>
      </w:r>
      <w:r w:rsidR="007F38BA" w:rsidRPr="00652F6E">
        <w:t xml:space="preserve"> que se posiciona por cima do </w:t>
      </w:r>
      <w:r w:rsidR="007F38BA" w:rsidRPr="00E674F2">
        <w:rPr>
          <w:i/>
        </w:rPr>
        <w:t>hardware</w:t>
      </w:r>
      <w:r w:rsidR="007F38BA" w:rsidRPr="00652F6E">
        <w:t xml:space="preserve"> com o qual faz interface </w:t>
      </w:r>
      <w:r w:rsidR="007F38BA" w:rsidRPr="00F05FA3">
        <w:rPr>
          <w:lang w:val="en-US"/>
        </w:rPr>
        <w:fldChar w:fldCharType="begin" w:fldLock="1"/>
      </w:r>
      <w:r w:rsidR="00EA54A9" w:rsidRPr="00652F6E">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http://www.mendeley.com/documents/?uuid=3ad5c1d3-4236-49cc-a3d2-0c6eae0733f9" ] } ], "mendeley" : { "formattedCitation" : "(Daneels &amp; Salter, 1999, p. 339)", "plainTextFormattedCitation" : "(Daneels &amp; Salter, 1999, p. 339)", "previouslyFormattedCitation" : "(Daneels &amp; Salter, 1999, p. 339)" }, "properties" : {  }, "schema" : "https://github.com/citation-style-language/schema/raw/master/csl-citation.json" }</w:instrText>
      </w:r>
      <w:r w:rsidR="007F38BA" w:rsidRPr="00F05FA3">
        <w:rPr>
          <w:lang w:val="en-US"/>
        </w:rPr>
        <w:fldChar w:fldCharType="separate"/>
      </w:r>
      <w:r w:rsidR="007F38BA" w:rsidRPr="00652F6E">
        <w:rPr>
          <w:noProof/>
        </w:rPr>
        <w:t>(Daneels &amp; Salter, 1999, p. 339)</w:t>
      </w:r>
      <w:r w:rsidR="007F38BA" w:rsidRPr="00F05FA3">
        <w:rPr>
          <w:lang w:val="en-US"/>
        </w:rPr>
        <w:fldChar w:fldCharType="end"/>
      </w:r>
      <w:r w:rsidR="007F38BA" w:rsidRPr="00652F6E">
        <w:t>.</w:t>
      </w:r>
    </w:p>
    <w:p w14:paraId="137AC9BE" w14:textId="0F171E07" w:rsidR="00B0303C" w:rsidRPr="00652F6E" w:rsidRDefault="00B0303C" w:rsidP="00F05FA3">
      <w:r w:rsidRPr="00652F6E">
        <w:t>Este tipo de sistemas está bastante implem</w:t>
      </w:r>
      <w:r w:rsidR="00DD58C5" w:rsidRPr="00652F6E">
        <w:t xml:space="preserve">entado em ambientes industriais e tem capacidades para apoiar em sistemas complexos ou geograficamente dispersos, na medida em que podem recolher os dados de grandes </w:t>
      </w:r>
      <w:r w:rsidR="00660977" w:rsidRPr="00652F6E">
        <w:t>quantidades</w:t>
      </w:r>
      <w:r w:rsidR="00DD58C5" w:rsidRPr="00652F6E">
        <w:t xml:space="preserve"> de fontes para depois serem apresentados a um operador de maneira intuitiva e amigável.</w:t>
      </w:r>
      <w:r w:rsidR="00BF34E5" w:rsidRPr="00652F6E">
        <w:t xml:space="preserve"> A vantagem</w:t>
      </w:r>
      <w:r w:rsidR="00D109CE" w:rsidRPr="00652F6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Pr="00652F6E" w:rsidRDefault="00231589" w:rsidP="00F05FA3">
      <w:r w:rsidRPr="00652F6E">
        <w:t>De uma forma genérica pode-se arquitetar um sistema SCADA de acordo com a figura seguinte.</w:t>
      </w:r>
    </w:p>
    <w:p w14:paraId="1CC9B9FB" w14:textId="77777777" w:rsidR="00231589" w:rsidRDefault="00231589" w:rsidP="0076658B">
      <w:pPr>
        <w:keepNext/>
        <w:jc w:val="center"/>
      </w:pPr>
      <w:r>
        <w:rPr>
          <w:noProof/>
          <w:lang w:eastAsia="pt-PT"/>
        </w:rPr>
        <w:lastRenderedPageBreak/>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7">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1429A464" w14:textId="0882A900" w:rsidR="00A623E4" w:rsidRPr="00352309" w:rsidRDefault="00231589" w:rsidP="009A2407">
      <w:pPr>
        <w:pStyle w:val="Legenda"/>
        <w:jc w:val="center"/>
      </w:pPr>
      <w:bookmarkStart w:id="35" w:name="_Toc508631956"/>
      <w:r>
        <w:t xml:space="preserve">Figura </w:t>
      </w:r>
      <w:fldSimple w:instr=" SEQ Figura \* ARABIC ">
        <w:r w:rsidR="00396087">
          <w:rPr>
            <w:noProof/>
          </w:rPr>
          <w:t>16</w:t>
        </w:r>
      </w:fldSimple>
      <w:r>
        <w:t xml:space="preserve"> - Arquitetura Sistema SCADA</w:t>
      </w:r>
      <w:bookmarkEnd w:id="35"/>
    </w:p>
    <w:p w14:paraId="222F2B31" w14:textId="3D04DD95" w:rsidR="002E31CC" w:rsidRPr="009A2407" w:rsidRDefault="00735659" w:rsidP="007D2B0F">
      <w:r w:rsidRPr="009A2407">
        <w:t>Através d</w:t>
      </w:r>
      <w:r w:rsidR="00231589" w:rsidRPr="009A2407">
        <w:t xml:space="preserve">a </w:t>
      </w:r>
      <w:r w:rsidRPr="009A2407">
        <w:t>F</w:t>
      </w:r>
      <w:r w:rsidR="00231589" w:rsidRPr="009A2407">
        <w:t>igura</w:t>
      </w:r>
      <w:r w:rsidRPr="009A2407">
        <w:t xml:space="preserve"> anterior é possível constatar que</w:t>
      </w:r>
      <w:r w:rsidR="00231589" w:rsidRPr="009A2407">
        <w:t xml:space="preserve"> um sistema SCADA pode basear-se em: um SCADA </w:t>
      </w:r>
      <w:r w:rsidR="00231589" w:rsidRPr="00FD2005">
        <w:rPr>
          <w:i/>
        </w:rPr>
        <w:t>Server</w:t>
      </w:r>
      <w:r w:rsidR="00231589" w:rsidRPr="009A2407">
        <w:t xml:space="preserve"> para integrar toda a informação oriunda dos PLCs e/ou dos clientes de forma a tornar todos os componentes do sistema num sistema </w:t>
      </w:r>
      <w:r w:rsidR="00372970" w:rsidRPr="009A2407">
        <w:t xml:space="preserve">único e integrado, clientes SCADA diretamente ligados (por exemplo por </w:t>
      </w:r>
      <w:r w:rsidR="00372970" w:rsidRPr="00FD2005">
        <w:rPr>
          <w:i/>
        </w:rPr>
        <w:t>Ethernet</w:t>
      </w:r>
      <w:r w:rsidR="00372970" w:rsidRPr="009A2407">
        <w:t xml:space="preserve">) ao SCADA </w:t>
      </w:r>
      <w:r w:rsidR="00372970" w:rsidRPr="00FD2005">
        <w:rPr>
          <w:i/>
        </w:rPr>
        <w:t>Server</w:t>
      </w:r>
      <w:r w:rsidR="00372970" w:rsidRPr="009A2407">
        <w:t xml:space="preserve">, um </w:t>
      </w:r>
      <w:r w:rsidR="00372970" w:rsidRPr="00FD2005">
        <w:rPr>
          <w:i/>
        </w:rPr>
        <w:t>Web Server</w:t>
      </w:r>
      <w:r w:rsidR="00372970" w:rsidRPr="009A2407">
        <w:t xml:space="preserve"> para servir através de protocolos web, e clientes SCADA web que conectam com o </w:t>
      </w:r>
      <w:r w:rsidR="00372970" w:rsidRPr="00FD2005">
        <w:rPr>
          <w:i/>
        </w:rPr>
        <w:t>Web Server</w:t>
      </w:r>
      <w:r w:rsidR="00372970" w:rsidRPr="009A2407">
        <w:t xml:space="preserve"> através da internet.</w:t>
      </w:r>
      <w:r w:rsidR="00675387" w:rsidRPr="009A2407">
        <w:t xml:space="preserve"> </w:t>
      </w:r>
      <w:r w:rsidR="00675387" w:rsidRPr="00652F6E">
        <w:t>Adjacente ao sistema SCADA estão sensores e atuadores no processo físico para obter informação do mesmo e atuar sobre ele, um ou mais PLCs para receber a informação do processo físico e dar as ordens a executar sobre o mesmo.</w:t>
      </w:r>
      <w:r w:rsidR="00E601AF" w:rsidRPr="00652F6E">
        <w:t xml:space="preserve"> </w:t>
      </w:r>
      <w:r w:rsidR="00E601AF" w:rsidRPr="009A2407">
        <w:t>No entanto é relevante realçar que este é apenas um esboço de uma possível arquitetura de sistemas SCADA e que os mesmos podem ser mais complexos.</w:t>
      </w:r>
    </w:p>
    <w:p w14:paraId="2D725558" w14:textId="3E7B2E7B" w:rsidR="00735659" w:rsidRPr="00652F6E" w:rsidRDefault="00735659" w:rsidP="00F05FA3">
      <w:r w:rsidRPr="00652F6E">
        <w:t>Algumas das funcionalidades típicas de sistemas SCADA são:</w:t>
      </w:r>
    </w:p>
    <w:p w14:paraId="16B2ECD8" w14:textId="0E04C982" w:rsidR="00735659" w:rsidRPr="00652F6E" w:rsidRDefault="00735659" w:rsidP="00660D40">
      <w:pPr>
        <w:pStyle w:val="PargrafodaLista"/>
        <w:numPr>
          <w:ilvl w:val="0"/>
          <w:numId w:val="8"/>
        </w:numPr>
      </w:pPr>
      <w:r w:rsidRPr="00652F6E">
        <w:t>Controlo de acessos: utilizadores são definidos por grupos com as respetivas permissões</w:t>
      </w:r>
    </w:p>
    <w:p w14:paraId="68B34336" w14:textId="515B0146" w:rsidR="001C56E0" w:rsidRPr="00652F6E" w:rsidRDefault="001C56E0" w:rsidP="00660D40">
      <w:pPr>
        <w:pStyle w:val="PargrafodaLista"/>
        <w:numPr>
          <w:ilvl w:val="0"/>
          <w:numId w:val="8"/>
        </w:numPr>
      </w:pPr>
      <w:r w:rsidRPr="00652F6E">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Pr="00652F6E" w:rsidRDefault="00735659" w:rsidP="00660D40">
      <w:pPr>
        <w:pStyle w:val="PargrafodaLista"/>
        <w:numPr>
          <w:ilvl w:val="0"/>
          <w:numId w:val="8"/>
        </w:numPr>
      </w:pPr>
      <w:r w:rsidRPr="00652F6E">
        <w:t>Conceito de objetos gráficos que ficam ligados a variáveis do processo</w:t>
      </w:r>
      <w:r w:rsidR="001C56E0" w:rsidRPr="00652F6E">
        <w:t xml:space="preserve">: normalmente estes objetos vêm </w:t>
      </w:r>
      <w:r w:rsidR="00BF34E5" w:rsidRPr="00652F6E">
        <w:t>incluídos</w:t>
      </w:r>
      <w:r w:rsidR="001C56E0" w:rsidRPr="00652F6E">
        <w:t xml:space="preserve"> em livrarias gráficas e podem ser utilizados nos diagramas sinópticos</w:t>
      </w:r>
    </w:p>
    <w:p w14:paraId="36E1F687" w14:textId="474CE2C5" w:rsidR="001C56E0" w:rsidRPr="00652F6E" w:rsidRDefault="001C56E0" w:rsidP="00660D40">
      <w:pPr>
        <w:pStyle w:val="PargrafodaLista"/>
        <w:numPr>
          <w:ilvl w:val="0"/>
          <w:numId w:val="8"/>
        </w:numPr>
      </w:pPr>
      <w:r w:rsidRPr="00652F6E">
        <w:t>Gráficos de tendências das variáveis do processo: permitem analisar de forma rápida e intuitiva a evolução das mesmas</w:t>
      </w:r>
    </w:p>
    <w:p w14:paraId="6BA488D7" w14:textId="16F59551" w:rsidR="001C56E0" w:rsidRPr="00652F6E" w:rsidRDefault="001C56E0" w:rsidP="00660D40">
      <w:pPr>
        <w:pStyle w:val="PargrafodaLista"/>
        <w:numPr>
          <w:ilvl w:val="0"/>
          <w:numId w:val="8"/>
        </w:numPr>
      </w:pPr>
      <w:r w:rsidRPr="00652F6E">
        <w:t>Alarmística: permite monitorizar automaticamente determinadas variáveis do processo e assim que cumpridas certas restrições, lançar alarmes para o operador</w:t>
      </w:r>
    </w:p>
    <w:p w14:paraId="666DF1FB" w14:textId="52A91D9C" w:rsidR="001C56E0" w:rsidRPr="00652F6E" w:rsidRDefault="001C56E0" w:rsidP="00660D40">
      <w:pPr>
        <w:pStyle w:val="PargrafodaLista"/>
        <w:numPr>
          <w:ilvl w:val="0"/>
          <w:numId w:val="8"/>
        </w:numPr>
      </w:pPr>
      <w:r w:rsidRPr="00652F6E">
        <w:lastRenderedPageBreak/>
        <w:t>Histórico: registo de todos os eventos relevantes ao processo</w:t>
      </w:r>
    </w:p>
    <w:p w14:paraId="3CE1DE43" w14:textId="0120475B" w:rsidR="001C56E0" w:rsidRPr="00652F6E" w:rsidRDefault="001C56E0" w:rsidP="00660D40">
      <w:pPr>
        <w:pStyle w:val="PargrafodaLista"/>
        <w:numPr>
          <w:ilvl w:val="0"/>
          <w:numId w:val="8"/>
        </w:numPr>
      </w:pPr>
      <w:r w:rsidRPr="00652F6E">
        <w:t xml:space="preserve">Relatórios: </w:t>
      </w:r>
      <w:r w:rsidR="00CB534B" w:rsidRPr="00652F6E">
        <w:t>compilar determinada informação em formato de relatórios de forma a tornar a tomada de decisão mais eficaz</w:t>
      </w:r>
    </w:p>
    <w:p w14:paraId="4A37739B" w14:textId="06CEF2CE" w:rsidR="00E04023" w:rsidRPr="009A2407" w:rsidRDefault="00CB534B" w:rsidP="00660D40">
      <w:pPr>
        <w:pStyle w:val="PargrafodaLista"/>
        <w:numPr>
          <w:ilvl w:val="0"/>
          <w:numId w:val="8"/>
        </w:numPr>
      </w:pPr>
      <w:r w:rsidRPr="00652F6E">
        <w:t xml:space="preserve">Controlo de processos: código desenvolvido em linguagens de programação (como Visual Basic, C ou até Java) pode ser incorporado em sistemas SCADA de forma a poder programar tarefas que respondam a eventos do sistema. </w:t>
      </w:r>
      <w:r w:rsidRPr="009A2407">
        <w:t>Por exemplo enviar comandos ao sistema de controlo para ligar ou desligar equipamentos, entre outros</w:t>
      </w:r>
    </w:p>
    <w:p w14:paraId="215EA6F0" w14:textId="5A9383FD" w:rsidR="00E04023" w:rsidRPr="00652F6E" w:rsidRDefault="00E04023" w:rsidP="00F05FA3">
      <w:r w:rsidRPr="00652F6E">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rsidRPr="00652F6E">
        <w:t xml:space="preserve"> a </w:t>
      </w:r>
      <w:r w:rsidRPr="00652F6E">
        <w:t>possibilidade de acesso remoto ao sistema através da Internet e um portátil/</w:t>
      </w:r>
      <w:r w:rsidRPr="00FD2005">
        <w:rPr>
          <w:i/>
        </w:rPr>
        <w:t>smartphone</w:t>
      </w:r>
      <w:r w:rsidRPr="00652F6E">
        <w:t>/</w:t>
      </w:r>
      <w:r w:rsidRPr="00FD2005">
        <w:rPr>
          <w:i/>
        </w:rPr>
        <w:t>tablet</w:t>
      </w:r>
      <w:r w:rsidRPr="00652F6E">
        <w:t xml:space="preserve"> que permite maior controlo e monitorizaç</w:t>
      </w:r>
      <w:r w:rsidR="000C79D9" w:rsidRPr="00652F6E">
        <w:t>ão, operadores deixam de ter necessidade de manter centenas de registos relativos a variáveis do processo dado que o sistema permite acesso a esta informação a qualquer moment</w:t>
      </w:r>
      <w:r w:rsidR="00BF34E5" w:rsidRPr="00652F6E">
        <w:t>o, a utilização deste tipo de s</w:t>
      </w:r>
      <w:r w:rsidR="000C79D9" w:rsidRPr="00652F6E">
        <w:t>i</w:t>
      </w:r>
      <w:r w:rsidR="00BF34E5" w:rsidRPr="00652F6E">
        <w:t>s</w:t>
      </w:r>
      <w:r w:rsidR="000C79D9" w:rsidRPr="00652F6E">
        <w:t>temas garante que todas as áreas do processo envolvidas são integradas numa plataforma comum permitindo um melhor relacionamento entre os dados, entre outros.</w:t>
      </w:r>
    </w:p>
    <w:p w14:paraId="70039574" w14:textId="77777777" w:rsidR="002E31CC" w:rsidRDefault="002E31CC" w:rsidP="00E04023"/>
    <w:p w14:paraId="297D929F" w14:textId="77777777" w:rsidR="00F05FA3" w:rsidRDefault="00F05FA3">
      <w:pPr>
        <w:spacing w:after="200"/>
        <w:rPr>
          <w:smallCaps/>
          <w:sz w:val="28"/>
          <w:szCs w:val="28"/>
        </w:rPr>
      </w:pPr>
      <w:r>
        <w:br w:type="page"/>
      </w:r>
    </w:p>
    <w:p w14:paraId="04F4E06C" w14:textId="5112EDDA" w:rsidR="00136454" w:rsidRDefault="00136454" w:rsidP="009A2407">
      <w:pPr>
        <w:pStyle w:val="Cabealho2"/>
        <w:ind w:firstLine="708"/>
      </w:pPr>
      <w:bookmarkStart w:id="36" w:name="_Toc508706310"/>
      <w:r w:rsidRPr="002A4B1A">
        <w:lastRenderedPageBreak/>
        <w:t>2.</w:t>
      </w:r>
      <w:r w:rsidR="00176849">
        <w:t>5</w:t>
      </w:r>
      <w:r w:rsidRPr="002A4B1A">
        <w:t xml:space="preserve"> </w:t>
      </w:r>
      <w:r>
        <w:t>Fabrico Aditivo</w:t>
      </w:r>
      <w:bookmarkEnd w:id="36"/>
    </w:p>
    <w:p w14:paraId="7F6291A2" w14:textId="4DD83BA4" w:rsidR="005833E9" w:rsidRPr="00652F6E" w:rsidRDefault="00136454" w:rsidP="00280B1C">
      <w:r w:rsidRPr="00280B1C">
        <w:t xml:space="preserve">O Fabrico Aditivo, também conhecido como impressão a três dimensões, consiste em produzir um objeto sólido, em três dimensões, proveniente de um ficheiro digital </w:t>
      </w:r>
      <w:r w:rsidRPr="00280B1C">
        <w:rPr>
          <w:lang w:val="en-US"/>
        </w:rPr>
        <w:fldChar w:fldCharType="begin" w:fldLock="1"/>
      </w:r>
      <w:r w:rsidR="00EA54A9" w:rsidRPr="00280B1C">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 "schema" : "https://github.com/citation-style-language/schema/raw/master/csl-citation.json" }</w:instrText>
      </w:r>
      <w:r w:rsidRPr="00280B1C">
        <w:rPr>
          <w:lang w:val="en-US"/>
        </w:rPr>
        <w:fldChar w:fldCharType="separate"/>
      </w:r>
      <w:r w:rsidRPr="00280B1C">
        <w:rPr>
          <w:noProof/>
        </w:rPr>
        <w:t>(Canas &amp; Pires, 2014, p. 10)</w:t>
      </w:r>
      <w:r w:rsidRPr="00280B1C">
        <w:rPr>
          <w:lang w:val="en-US"/>
        </w:rPr>
        <w:fldChar w:fldCharType="end"/>
      </w:r>
      <w:r w:rsidRPr="00280B1C">
        <w:t>, e a criação/produção deste objeto é realizada através de processos aditivos que consistem em imprimir camadas sucessivas com recurso a um determinado material e, por vezes, em determinadas condições (como temperatura, humidade, etc).</w:t>
      </w:r>
      <w:r w:rsidR="005833E9" w:rsidRPr="00280B1C">
        <w:t xml:space="preserve"> </w:t>
      </w:r>
      <w:r w:rsidR="005833E9" w:rsidRPr="00652F6E">
        <w:t>O processo de impressão das peças é possível através da extrusão de material em estado semi-líquido (cuja temperatura pode variar) e de um bico para o efeito que vai permitir construir as sucessivas camadas.</w:t>
      </w:r>
    </w:p>
    <w:p w14:paraId="4152403D" w14:textId="16107AEC" w:rsidR="00136454" w:rsidRDefault="00136454" w:rsidP="00136454"/>
    <w:p w14:paraId="402EB583" w14:textId="50E5DDAA" w:rsidR="00B77B16" w:rsidRDefault="00B77B16" w:rsidP="00136454"/>
    <w:p w14:paraId="687B21EC" w14:textId="77777777" w:rsidR="00B77B16" w:rsidRDefault="00B77B16" w:rsidP="00B77B16">
      <w:pPr>
        <w:keepNext/>
      </w:pPr>
      <w:r>
        <w:rPr>
          <w:noProof/>
          <w:lang w:eastAsia="pt-PT"/>
        </w:rPr>
        <w:drawing>
          <wp:inline distT="0" distB="0" distL="0" distR="0" wp14:anchorId="22E8B3CD" wp14:editId="3BDF47BF">
            <wp:extent cx="5745480" cy="2780030"/>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xl-2015-3d-printing-technology-1.jpg"/>
                    <pic:cNvPicPr/>
                  </pic:nvPicPr>
                  <pic:blipFill>
                    <a:blip r:embed="rId28">
                      <a:extLst>
                        <a:ext uri="{28A0092B-C50C-407E-A947-70E740481C1C}">
                          <a14:useLocalDpi xmlns:a14="http://schemas.microsoft.com/office/drawing/2010/main" val="0"/>
                        </a:ext>
                      </a:extLst>
                    </a:blip>
                    <a:stretch>
                      <a:fillRect/>
                    </a:stretch>
                  </pic:blipFill>
                  <pic:spPr>
                    <a:xfrm>
                      <a:off x="0" y="0"/>
                      <a:ext cx="5745480" cy="2780030"/>
                    </a:xfrm>
                    <a:prstGeom prst="rect">
                      <a:avLst/>
                    </a:prstGeom>
                  </pic:spPr>
                </pic:pic>
              </a:graphicData>
            </a:graphic>
          </wp:inline>
        </w:drawing>
      </w:r>
    </w:p>
    <w:p w14:paraId="27043A5C" w14:textId="31D0E71A" w:rsidR="00B77B16" w:rsidRDefault="00B77B16" w:rsidP="00B77B16">
      <w:pPr>
        <w:pStyle w:val="Legenda"/>
        <w:jc w:val="center"/>
      </w:pPr>
      <w:bookmarkStart w:id="37" w:name="_Toc508631957"/>
      <w:r>
        <w:t xml:space="preserve">Figura </w:t>
      </w:r>
      <w:fldSimple w:instr=" SEQ Figura \* ARABIC ">
        <w:r w:rsidR="00396087">
          <w:rPr>
            <w:noProof/>
          </w:rPr>
          <w:t>17</w:t>
        </w:r>
      </w:fldSimple>
      <w:r>
        <w:t xml:space="preserve"> - Exemplo de fabrico aditivo.</w:t>
      </w:r>
      <w:bookmarkEnd w:id="37"/>
      <w:r>
        <w:t xml:space="preserve"> </w:t>
      </w:r>
    </w:p>
    <w:p w14:paraId="1D75B09B" w14:textId="6C7A3305" w:rsidR="00B77B16" w:rsidRDefault="00B77B16" w:rsidP="00B77B16">
      <w:pPr>
        <w:pStyle w:val="Legenda"/>
        <w:jc w:val="center"/>
      </w:pPr>
      <w:r>
        <w:t>Fonte</w:t>
      </w:r>
      <w:r w:rsidRPr="00C12A70">
        <w:rPr>
          <w:b w:val="0"/>
          <w:noProof/>
        </w:rPr>
        <w:t>: http://fos.cmb.ac.lk/blog/3d-printing-magic-created-science/</w:t>
      </w:r>
    </w:p>
    <w:p w14:paraId="0B77360F" w14:textId="77777777" w:rsidR="00136454" w:rsidRPr="00A44F11" w:rsidRDefault="00136454" w:rsidP="00136454"/>
    <w:p w14:paraId="7761A561" w14:textId="14F541BF" w:rsidR="00136454" w:rsidRDefault="00136454" w:rsidP="00280B1C">
      <w:r>
        <w:t xml:space="preserve">O processo de Fabrico Aditivo começou com Chuck Hull, em 1984, quando este criou um processo conhecido como estereolitografia, que utilizava lasers ultravioleta para curar foto polímeros. O mesmo Chuck Hull também foi o criador do formato de ficheiros STL </w:t>
      </w:r>
      <w:r>
        <w:fldChar w:fldCharType="begin" w:fldLock="1"/>
      </w:r>
      <w:r w:rsidR="00EA54A9">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 "schema" : "https://github.com/citation-style-language/schema/raw/master/csl-citation.json" }</w:instrText>
      </w:r>
      <w:r>
        <w:fldChar w:fldCharType="separate"/>
      </w:r>
      <w:r w:rsidR="00EA54A9" w:rsidRPr="00EA54A9">
        <w:rPr>
          <w:noProof/>
        </w:rPr>
        <w:t>(“3D printing -- Additive manufacturing: An introduction.,” 2014)</w:t>
      </w:r>
      <w:r>
        <w:fldChar w:fldCharType="end"/>
      </w:r>
      <w:r>
        <w:t xml:space="preserve"> que ainda hoje é bastante aceite pelo </w:t>
      </w:r>
      <w:r w:rsidRPr="00FD2005">
        <w:rPr>
          <w:i/>
        </w:rPr>
        <w:t>software</w:t>
      </w:r>
      <w:r>
        <w:t xml:space="preserve"> das impressoras 3D.</w:t>
      </w:r>
    </w:p>
    <w:p w14:paraId="78126276" w14:textId="77777777" w:rsidR="00136454" w:rsidRDefault="00136454" w:rsidP="00280B1C"/>
    <w:p w14:paraId="78099F87" w14:textId="74593FC8" w:rsidR="00136454" w:rsidRDefault="00136454" w:rsidP="00136454">
      <w:r>
        <w:lastRenderedPageBreak/>
        <w:t>Uma das grandes vantagens do fabrico aditivo e que rotulou este processo de prototipagem rápida, foi a possibilidade de confeção de partes de plástico de uma forma rápida, já que o processo tradicional demorava entre seis a oito semanas e mesmo assim as peças ainda poderiam necessitar de ser trabalhadas devido a problemas na manufatura. Assim, a impressora 3D já demonstrava a flexibilidade e rapidez do processo e como isso poderiam ser excelent</w:t>
      </w:r>
      <w:r w:rsidR="009A2407">
        <w:t>es características a seu favor.</w:t>
      </w:r>
    </w:p>
    <w:p w14:paraId="5DD61FE9" w14:textId="616ECFEE" w:rsidR="00136454" w:rsidRDefault="00136454" w:rsidP="00136454">
      <w:r>
        <w:t>Ao longo dos anos, o fabrico aditivo co</w:t>
      </w:r>
      <w:r w:rsidR="00A30302">
        <w:t>ntinuou o seu caminho evolutivo</w:t>
      </w:r>
      <w:r>
        <w:t xml:space="preserve">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w:t>
      </w:r>
      <w:r w:rsidR="009A2407">
        <w:t xml:space="preserve"> cerâmicas, etc) para o efeito.</w:t>
      </w:r>
    </w:p>
    <w:p w14:paraId="7A931AE3" w14:textId="77777777" w:rsidR="00136454" w:rsidRDefault="00136454" w:rsidP="00280B1C">
      <w:r>
        <w:t>Apesar de nesta altura os meios de produção tradicionais ainda oferecerem algumas vantagens, nomeadamente em produção de larga escala, o fabrico aditivo já oferece vários benefícios, como:</w:t>
      </w:r>
    </w:p>
    <w:p w14:paraId="787B7038" w14:textId="77777777" w:rsidR="00136454" w:rsidRDefault="00136454" w:rsidP="00660D40">
      <w:pPr>
        <w:pStyle w:val="PargrafodaLista"/>
        <w:numPr>
          <w:ilvl w:val="0"/>
          <w:numId w:val="9"/>
        </w:numPr>
      </w:pPr>
      <w:r>
        <w:t>Customização em massa – a possibilidade de criar designs customizados abre portas a possibilidades ilimitadas.</w:t>
      </w:r>
    </w:p>
    <w:p w14:paraId="328D1AFE" w14:textId="77777777" w:rsidR="00136454" w:rsidRDefault="00136454" w:rsidP="00660D40">
      <w:pPr>
        <w:pStyle w:val="PargrafodaLista"/>
        <w:numPr>
          <w:ilvl w:val="0"/>
          <w:numId w:val="9"/>
        </w:numPr>
      </w:pPr>
      <w:r>
        <w:t>Novas capacidades – produtos complexos podem ser produzidos sem investimentos avultados e com custos variáveis mais baixos do que métodos tradicionais.</w:t>
      </w:r>
    </w:p>
    <w:p w14:paraId="6A51457B" w14:textId="77777777" w:rsidR="00136454" w:rsidRDefault="00136454" w:rsidP="00660D40">
      <w:pPr>
        <w:pStyle w:val="PargrafodaLista"/>
        <w:numPr>
          <w:ilvl w:val="0"/>
          <w:numId w:val="9"/>
        </w:numPr>
      </w:pPr>
      <w:r>
        <w:t xml:space="preserve">Tempo de entrega – o </w:t>
      </w:r>
      <w:r w:rsidRPr="0009389D">
        <w:rPr>
          <w:i/>
        </w:rPr>
        <w:t>design</w:t>
      </w:r>
      <w:r>
        <w:t xml:space="preserve"> e os ciclos de produção sofrem um grande aumento de velocidade, que torna possível que o produto chegue ao mercado mais rapidamente.</w:t>
      </w:r>
    </w:p>
    <w:p w14:paraId="4AE37D43" w14:textId="77777777" w:rsidR="00136454" w:rsidRDefault="00136454" w:rsidP="00660D40">
      <w:pPr>
        <w:pStyle w:val="PargrafodaLista"/>
        <w:numPr>
          <w:ilvl w:val="0"/>
          <w:numId w:val="9"/>
        </w:numPr>
      </w:pPr>
      <w:r>
        <w:t>Cadeia de fornecimento simplificada – a produção está mais perto do ponto de entrega, que simplifica o processo do ponto de vista do inventário.</w:t>
      </w:r>
    </w:p>
    <w:p w14:paraId="21321BF0" w14:textId="63743508" w:rsidR="00136454" w:rsidRDefault="00136454" w:rsidP="00660D40">
      <w:pPr>
        <w:pStyle w:val="PargrafodaLista"/>
        <w:numPr>
          <w:ilvl w:val="0"/>
          <w:numId w:val="9"/>
        </w:numPr>
      </w:pPr>
      <w:r>
        <w:t>Redução de desperdícios – materiais não utilizados podem ser reutilizados para impressão sucessiva, o que significa que o desperdício será menor.</w:t>
      </w:r>
    </w:p>
    <w:p w14:paraId="1A669A1C" w14:textId="77777777" w:rsidR="00136454" w:rsidRDefault="00136454" w:rsidP="00280B1C">
      <w:r>
        <w:t>Atualmente o fabrico aditivo ainda prevalece na prototipagem e na produção de lotes mais pequenos, no entanto já tem bastantes aplicações nas várias indústrias:</w:t>
      </w:r>
    </w:p>
    <w:p w14:paraId="6D32E86E" w14:textId="77777777" w:rsidR="00136454" w:rsidRDefault="00136454" w:rsidP="00660D40">
      <w:pPr>
        <w:pStyle w:val="PargrafodaLista"/>
        <w:numPr>
          <w:ilvl w:val="0"/>
          <w:numId w:val="10"/>
        </w:numPr>
      </w:pPr>
      <w:r>
        <w:t xml:space="preserve">Indústria Automóvel: componentes específicos para produção de motores, </w:t>
      </w:r>
      <w:r w:rsidRPr="0009389D">
        <w:rPr>
          <w:i/>
        </w:rPr>
        <w:t>designs</w:t>
      </w:r>
      <w:r>
        <w:t xml:space="preserve"> inovadores como conceitos de chassis.</w:t>
      </w:r>
    </w:p>
    <w:p w14:paraId="550BB002" w14:textId="77777777" w:rsidR="00136454" w:rsidRDefault="00136454" w:rsidP="00660D40">
      <w:pPr>
        <w:pStyle w:val="PargrafodaLista"/>
        <w:numPr>
          <w:ilvl w:val="0"/>
          <w:numId w:val="10"/>
        </w:numPr>
      </w:pPr>
      <w:r>
        <w:t>Indústria Aeroespacial: bicos de combustível de aeronaves, partes de motores a jato.</w:t>
      </w:r>
    </w:p>
    <w:p w14:paraId="3C6C13DE" w14:textId="77777777" w:rsidR="00136454" w:rsidRDefault="00136454" w:rsidP="00660D40">
      <w:pPr>
        <w:pStyle w:val="PargrafodaLista"/>
        <w:numPr>
          <w:ilvl w:val="0"/>
          <w:numId w:val="10"/>
        </w:numPr>
      </w:pPr>
      <w:r>
        <w:t>Indústria Médica: implantes para a anca ou espinha.</w:t>
      </w:r>
    </w:p>
    <w:p w14:paraId="19430F02" w14:textId="77777777" w:rsidR="00136454" w:rsidRDefault="00136454" w:rsidP="00660D40">
      <w:pPr>
        <w:pStyle w:val="PargrafodaLista"/>
        <w:numPr>
          <w:ilvl w:val="0"/>
          <w:numId w:val="10"/>
        </w:numPr>
      </w:pPr>
      <w:r>
        <w:t>Entre outros.</w:t>
      </w:r>
    </w:p>
    <w:p w14:paraId="3CA36DA8" w14:textId="77777777" w:rsidR="00136454" w:rsidRDefault="00136454" w:rsidP="00136454"/>
    <w:p w14:paraId="64B2AD21" w14:textId="59850D26" w:rsidR="00136454" w:rsidRDefault="00136454" w:rsidP="00280B1C">
      <w:r>
        <w:lastRenderedPageBreak/>
        <w:t xml:space="preserve">Neste momento pode-se afirmar que o fabrico aditivo já é uma solução viável para prototipagem ou para produção de baixa escala. Agora o desafio é evoluir o seu </w:t>
      </w:r>
      <w:r w:rsidRPr="0009389D">
        <w:rPr>
          <w:i/>
        </w:rPr>
        <w:t>hardware</w:t>
      </w:r>
      <w:r>
        <w:t xml:space="preserve"> de forma a atingir os requisitos técnicos e de custo necessários para sup</w:t>
      </w:r>
      <w:r w:rsidR="005833E9">
        <w:t>ortar produção de grande escala.</w:t>
      </w:r>
    </w:p>
    <w:p w14:paraId="454C6F8D" w14:textId="10694030" w:rsidR="00A30302" w:rsidRDefault="00A30302" w:rsidP="00136454"/>
    <w:p w14:paraId="30D03D31" w14:textId="77777777" w:rsidR="00A30302" w:rsidRDefault="00A30302" w:rsidP="00136454"/>
    <w:p w14:paraId="21AC9C6F" w14:textId="1459661A" w:rsidR="00BF34E5" w:rsidRDefault="00BF34E5">
      <w:pPr>
        <w:spacing w:after="200"/>
        <w:rPr>
          <w:smallCaps/>
          <w:sz w:val="28"/>
          <w:szCs w:val="28"/>
        </w:rPr>
      </w:pPr>
      <w:r>
        <w:br w:type="page"/>
      </w:r>
    </w:p>
    <w:p w14:paraId="31FEA3AB" w14:textId="03E33AF3" w:rsidR="00B616E4" w:rsidRDefault="008821DD" w:rsidP="00EA61BE">
      <w:pPr>
        <w:pStyle w:val="Cabealho2"/>
        <w:ind w:firstLine="708"/>
      </w:pPr>
      <w:bookmarkStart w:id="38" w:name="_Toc508706311"/>
      <w:r w:rsidRPr="002A4B1A">
        <w:lastRenderedPageBreak/>
        <w:t>2.</w:t>
      </w:r>
      <w:r w:rsidR="00352309">
        <w:t>6</w:t>
      </w:r>
      <w:r w:rsidRPr="002A4B1A">
        <w:t xml:space="preserve"> </w:t>
      </w:r>
      <w:r w:rsidR="00BE790D">
        <w:t>Trabalho Relacionado</w:t>
      </w:r>
      <w:bookmarkEnd w:id="38"/>
    </w:p>
    <w:p w14:paraId="4065C72A" w14:textId="2763F7F5" w:rsidR="00B616E4" w:rsidRPr="00F81B92" w:rsidRDefault="00B616E4" w:rsidP="003E09F6">
      <w:pPr>
        <w:pStyle w:val="Cabealho3"/>
        <w:ind w:firstLine="708"/>
        <w:rPr>
          <w:i w:val="0"/>
        </w:rPr>
      </w:pPr>
      <w:bookmarkStart w:id="39" w:name="_Toc508706312"/>
      <w:r w:rsidRPr="00F81B92">
        <w:rPr>
          <w:i w:val="0"/>
        </w:rPr>
        <w:t>2.</w:t>
      </w:r>
      <w:r>
        <w:rPr>
          <w:i w:val="0"/>
        </w:rPr>
        <w:t>6</w:t>
      </w:r>
      <w:r w:rsidRPr="00F81B92">
        <w:rPr>
          <w:i w:val="0"/>
        </w:rPr>
        <w:t xml:space="preserve">.1 </w:t>
      </w:r>
      <w:r w:rsidRPr="00B616E4">
        <w:rPr>
          <w:i w:val="0"/>
        </w:rPr>
        <w:t>Controlo e Automação na Indústria</w:t>
      </w:r>
      <w:bookmarkEnd w:id="39"/>
    </w:p>
    <w:p w14:paraId="764C7CA3" w14:textId="5EF566EA" w:rsidR="00C3125E" w:rsidRDefault="00C3125E" w:rsidP="00280B1C">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3364154E" w:rsidR="00F51AF4" w:rsidRDefault="00F51AF4" w:rsidP="00280B1C">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http://www.mendeley.com/documents/?uuid=a935953c-9657-45c6-af1b-9a52549da7dd" ] } ], "mendeley" : { "formattedCitation" : "(Guerra, Sousa, &amp; Nunes, 2016)", "plainTextFormattedCitation" : "(Guerra, Sousa, &amp; Nunes, 2016)", "previouslyFormattedCitation" : "(Guerra, Sousa, &amp; Nunes, 2016)" }, "properties" : {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280B1C">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280B1C">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7737467" w:rsidR="00B22E6B" w:rsidRDefault="00B22E6B" w:rsidP="00280B1C">
      <w:r>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w:t>
      </w:r>
      <w:r w:rsidR="0065524D">
        <w:t>implementação</w:t>
      </w:r>
      <w:r>
        <w:t>.</w:t>
      </w:r>
    </w:p>
    <w:p w14:paraId="1F29183E" w14:textId="77777777" w:rsidR="00B22E6B" w:rsidRDefault="00B22E6B" w:rsidP="00B22E6B">
      <w:pPr>
        <w:keepNext/>
        <w:jc w:val="center"/>
      </w:pPr>
      <w:r>
        <w:rPr>
          <w:noProof/>
          <w:lang w:eastAsia="pt-PT"/>
        </w:rPr>
        <w:lastRenderedPageBreak/>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29">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05F521FD" w14:textId="4E51FA9F" w:rsidR="007D519D" w:rsidRDefault="00B22E6B" w:rsidP="00B22E6B">
      <w:pPr>
        <w:pStyle w:val="Legenda"/>
        <w:jc w:val="center"/>
      </w:pPr>
      <w:bookmarkStart w:id="40" w:name="_Toc508631958"/>
      <w:r>
        <w:t xml:space="preserve">Figura </w:t>
      </w:r>
      <w:fldSimple w:instr=" SEQ Figura \* ARABIC ">
        <w:r w:rsidR="00396087">
          <w:rPr>
            <w:noProof/>
          </w:rPr>
          <w:t>18</w:t>
        </w:r>
      </w:fldSimple>
      <w:r w:rsidR="007D519D">
        <w:t xml:space="preserve"> - Ganhos de Tempo.</w:t>
      </w:r>
      <w:bookmarkEnd w:id="40"/>
      <w:r w:rsidR="007D519D">
        <w:t xml:space="preserve"> </w:t>
      </w:r>
    </w:p>
    <w:p w14:paraId="316BE5A4" w14:textId="2FFFDE05" w:rsidR="00B22E6B" w:rsidRDefault="00B22E6B" w:rsidP="00B22E6B">
      <w:pPr>
        <w:pStyle w:val="Legenda"/>
        <w:jc w:val="center"/>
      </w:pPr>
      <w:r>
        <w:t xml:space="preserve">Fonte: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fldChar w:fldCharType="separate"/>
      </w:r>
      <w:r w:rsidRPr="00B22E6B">
        <w:rPr>
          <w:b w:val="0"/>
          <w:noProof/>
        </w:rPr>
        <w:t>(Guerra et al., 2016)</w:t>
      </w:r>
      <w:r>
        <w:fldChar w:fldCharType="end"/>
      </w:r>
    </w:p>
    <w:p w14:paraId="57DB93FE" w14:textId="6CCF4F02" w:rsidR="004C0BCA" w:rsidRDefault="004C0BCA" w:rsidP="004C0BCA"/>
    <w:p w14:paraId="1BE6C4C7" w14:textId="56E32505" w:rsidR="00BF2650" w:rsidRDefault="004C0BCA" w:rsidP="00280B1C">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3AA45FAC" w14:textId="27AFD871" w:rsidR="00785D94" w:rsidRDefault="00BF2650" w:rsidP="00280B1C">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8C63EF">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type" : "article-journal", "volume" : "64" }, "uris" : [ "http://www.mendeley.com/documents/?uuid=53184ebd-0dea-43ed-bd61-1d27fcc3c525", "http://www.mendeley.com/documents/?uuid=40ea979b-58e9-452a-bbf3-dacf27e632a0", "http://www.mendeley.com/documents/?uuid=178cfa54-b37e-4f7f-9fa0-5f30077980d1" ] } ], "mendeley" : { "formattedCitation" : "(Gill, 2017)", "plainTextFormattedCitation" : "(Gill, 2017)", "previouslyFormattedCitation" : "(Gill, 2017)" }, "properties" : {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3D9A9E4" w14:textId="19DDAF04" w:rsidR="007214BE" w:rsidRDefault="007F2A06" w:rsidP="00280B1C">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http://www.mendeley.com/documents/?uuid=e1584803-34f9-40e3-b2ff-b6fcb1538d9c"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5BE3CA0D" w:rsidR="00612EBD" w:rsidRDefault="00612EBD" w:rsidP="00280B1C">
      <w:r>
        <w:t xml:space="preserve">O embalamento e paletização de fim de </w:t>
      </w:r>
      <w:r w:rsidR="00501FE1">
        <w:t xml:space="preserve">linha </w:t>
      </w:r>
      <w:r>
        <w:t xml:space="preserve">inclui várias ações como carregar filetes para caixas abertas, pesar, fechar e catalogar as caixas, passar as caixas por detetor de metais e </w:t>
      </w:r>
      <w:r>
        <w:lastRenderedPageBreak/>
        <w:t>paletiz</w:t>
      </w:r>
      <w:r w:rsidR="00BF34E5">
        <w:t xml:space="preserve">ar os produtos. Estas ações </w:t>
      </w:r>
      <w:r>
        <w:t>até á proposta de solução de automação eram executadas manualmente.</w:t>
      </w:r>
    </w:p>
    <w:p w14:paraId="3EB33737" w14:textId="47429A4B" w:rsidR="00612EBD" w:rsidRDefault="00612EBD" w:rsidP="00280B1C">
      <w:r>
        <w:t>A solução proposta consistia numa linha automatizada capaz de abrir, fechar, pesar, catalog</w:t>
      </w:r>
      <w:r w:rsidR="00501FE1">
        <w:t>ar e paletizar as caixas, como é</w:t>
      </w:r>
      <w:r>
        <w:t xml:space="preserve"> possível verificar na Figura seguinte.</w:t>
      </w:r>
    </w:p>
    <w:p w14:paraId="1B8C746F" w14:textId="77777777" w:rsidR="00612EBD" w:rsidRDefault="00612EBD" w:rsidP="00612EBD">
      <w:pPr>
        <w:keepNext/>
        <w:jc w:val="center"/>
      </w:pPr>
      <w:r>
        <w:rPr>
          <w:noProof/>
          <w:lang w:eastAsia="pt-PT"/>
        </w:rPr>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0">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247B4213" w14:textId="42B7BE62" w:rsidR="007D519D" w:rsidRDefault="00612EBD" w:rsidP="00612EBD">
      <w:pPr>
        <w:pStyle w:val="Legenda"/>
        <w:jc w:val="center"/>
      </w:pPr>
      <w:bookmarkStart w:id="41" w:name="_Toc508631959"/>
      <w:r>
        <w:t xml:space="preserve">Figura </w:t>
      </w:r>
      <w:fldSimple w:instr=" SEQ Figura \* ARABIC ">
        <w:r w:rsidR="00396087">
          <w:rPr>
            <w:noProof/>
          </w:rPr>
          <w:t>19</w:t>
        </w:r>
      </w:fldSimple>
      <w:r>
        <w:t xml:space="preserve"> - Linha de Paletização Automatizada</w:t>
      </w:r>
      <w:r w:rsidR="007D519D">
        <w:t>.</w:t>
      </w:r>
      <w:bookmarkEnd w:id="41"/>
      <w:r w:rsidR="007D519D">
        <w:t xml:space="preserve"> </w:t>
      </w:r>
    </w:p>
    <w:p w14:paraId="4654545F" w14:textId="1FF8BD1A" w:rsidR="00612EBD" w:rsidRDefault="007D519D" w:rsidP="00612EBD">
      <w:pPr>
        <w:pStyle w:val="Legenda"/>
        <w:jc w:val="center"/>
      </w:pPr>
      <w:r>
        <w:t>Fonte:</w:t>
      </w:r>
      <w:r w:rsidR="00612EBD">
        <w:t xml:space="preserve"> </w:t>
      </w:r>
      <w:r w:rsidR="00612EBD">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e1584803-34f9-40e3-b2ff-b6fcb1538d9c",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612EBD">
        <w:fldChar w:fldCharType="separate"/>
      </w:r>
      <w:r w:rsidR="00612EBD" w:rsidRPr="00612EBD">
        <w:rPr>
          <w:b w:val="0"/>
          <w:noProof/>
        </w:rPr>
        <w:t>(Kerezovic &amp; Sziebig, 2016)</w:t>
      </w:r>
      <w:r w:rsidR="00612EBD">
        <w:fldChar w:fldCharType="end"/>
      </w:r>
    </w:p>
    <w:p w14:paraId="7B3A35BC" w14:textId="437CFA1B" w:rsidR="00612EBD" w:rsidRDefault="00612EBD" w:rsidP="00612EBD"/>
    <w:p w14:paraId="3740FF6F" w14:textId="6687AA98" w:rsidR="00035265" w:rsidRDefault="00612EBD" w:rsidP="00280B1C">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5F248D4" w14:textId="071C6DB8" w:rsidR="001F59BA" w:rsidRDefault="001F59BA" w:rsidP="00280B1C">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64C6E9B4" w:rsidR="00041C1E" w:rsidRDefault="00041C1E" w:rsidP="00280B1C">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http://www.mendeley.com/documents/?uuid=3a4356c6-bfd7-42dc-9e90-ce8cb3c5c110" ] } ], "mendeley" : { "formattedCitation" : "(Sowinski, 2017)", "plainTextFormattedCitation" : "(Sowinski, 2017)", "previouslyFormattedCitation" : "(Sowinski, 2017)" }, "properties" : {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4F48DBD5" w:rsidR="0034536A" w:rsidRDefault="0034536A" w:rsidP="00280B1C">
      <w:r>
        <w:lastRenderedPageBreak/>
        <w:t>Outro fator chave para a crescente necessidade de soluções de automação é o aumento do custo laboral derivado de novos salários mínimos e o aumento de</w:t>
      </w:r>
      <w:r w:rsidR="004C35FB">
        <w:t xml:space="preserve"> volume de negócios através do </w:t>
      </w:r>
      <w:r w:rsidR="004C35FB" w:rsidRPr="004C35FB">
        <w:rPr>
          <w:i/>
        </w:rPr>
        <w:t>e-commerce</w:t>
      </w:r>
      <w:r w:rsidR="004C35FB">
        <w:t xml:space="preserve"> (comércio online)</w:t>
      </w:r>
      <w:r>
        <w:t>, onde as grandes empresas como a Amazon contratam milhares de trabalhadores de armazém e forçam outras a darem melhores condições para se manterem atrativas.</w:t>
      </w:r>
    </w:p>
    <w:p w14:paraId="52C3765B" w14:textId="5C7BC7FF" w:rsidR="0034536A" w:rsidRDefault="0034536A" w:rsidP="00280B1C">
      <w:r>
        <w:t xml:space="preserve">Posto isto, é claro para as empresas que faz todo o sentido tornarem-se o mais independente possíveis destas variabilidades, e como tal, tendem a investir em </w:t>
      </w:r>
      <w:r w:rsidRPr="004C35FB">
        <w:rPr>
          <w:i/>
        </w:rPr>
        <w:t>software</w:t>
      </w:r>
      <w:r>
        <w:t xml:space="preserve"> e soluções mecanizadas, ou até mesmo armazéns 100% automáticos </w:t>
      </w:r>
      <w:r>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a4356c6-bfd7-42dc-9e90-ce8cb3c5c110", "http://www.mendeley.com/documents/?uuid=3d825aff-83e8-44bf-9fb3-d8e69e4227e3", "http://www.mendeley.com/documents/?uuid=cd4a3ca8-12a9-4992-a8c2-1c3d5d7867f8" ] } ], "mendeley" : { "formattedCitation" : "(Sowinski, 2017)", "plainTextFormattedCitation" : "(Sowinski, 2017)", "previouslyFormattedCitation" : "(Sowinski, 2017)" }, "properties" : {  }, "schema" : "https://github.com/citation-style-language/schema/raw/master/csl-citation.json" }</w:instrText>
      </w:r>
      <w:r>
        <w:fldChar w:fldCharType="separate"/>
      </w:r>
      <w:r w:rsidRPr="0034536A">
        <w:rPr>
          <w:noProof/>
        </w:rPr>
        <w:t>(Sowinski, 2017)</w:t>
      </w:r>
      <w:r>
        <w:fldChar w:fldCharType="end"/>
      </w:r>
      <w:r>
        <w:t>.</w:t>
      </w:r>
    </w:p>
    <w:p w14:paraId="61A6C245" w14:textId="162429DF" w:rsidR="00B17D68" w:rsidRDefault="00B17D68">
      <w:pPr>
        <w:spacing w:after="200"/>
        <w:rPr>
          <w:iCs/>
          <w:smallCaps/>
          <w:spacing w:val="5"/>
          <w:sz w:val="26"/>
          <w:szCs w:val="26"/>
        </w:rPr>
      </w:pPr>
    </w:p>
    <w:p w14:paraId="22330001" w14:textId="12870A67" w:rsidR="00D960C7" w:rsidRDefault="00B616E4" w:rsidP="003E09F6">
      <w:pPr>
        <w:pStyle w:val="Cabealho3"/>
        <w:ind w:firstLine="708"/>
        <w:rPr>
          <w:i w:val="0"/>
        </w:rPr>
      </w:pPr>
      <w:bookmarkStart w:id="42" w:name="_Toc508706313"/>
      <w:r w:rsidRPr="00F81B92">
        <w:rPr>
          <w:i w:val="0"/>
        </w:rPr>
        <w:t>2.</w:t>
      </w:r>
      <w:r>
        <w:rPr>
          <w:i w:val="0"/>
        </w:rPr>
        <w:t>6</w:t>
      </w:r>
      <w:r w:rsidRPr="00F81B92">
        <w:rPr>
          <w:i w:val="0"/>
        </w:rPr>
        <w:t>.</w:t>
      </w:r>
      <w:r>
        <w:rPr>
          <w:i w:val="0"/>
        </w:rPr>
        <w:t>2</w:t>
      </w:r>
      <w:r w:rsidRPr="00F81B92">
        <w:rPr>
          <w:i w:val="0"/>
        </w:rPr>
        <w:t xml:space="preserve"> </w:t>
      </w:r>
      <w:r>
        <w:rPr>
          <w:i w:val="0"/>
        </w:rPr>
        <w:t>Sistemas Web-Based para Controlo e Automação</w:t>
      </w:r>
      <w:bookmarkEnd w:id="42"/>
    </w:p>
    <w:p w14:paraId="382D6A5A" w14:textId="71A76D94" w:rsidR="00D960C7" w:rsidRDefault="00D960C7" w:rsidP="00280B1C">
      <w:r>
        <w:t>A evolução tecnológica leva a que haja cada vez mais convergência entre o mundo das Tecnologias de Informação e a Automação. São cada vez mais os casos de sucesso de aplicabilidade de TI em Automação.</w:t>
      </w:r>
    </w:p>
    <w:p w14:paraId="3F23C9BE" w14:textId="03C48E1A" w:rsidR="00E84665" w:rsidRDefault="00E84665" w:rsidP="00280B1C">
      <w:r>
        <w:t xml:space="preserve">Um caso de estudo onde foi utilizado um PLC como um servidor web permitiu monitorizar remotamente um processo </w:t>
      </w:r>
      <w:r w:rsidR="00B6628A">
        <w:t>físico</w:t>
      </w:r>
      <w:r>
        <w:t xml:space="preserv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 "schema" : "https://github.com/citation-style-language/schema/raw/master/csl-citation.json" }</w:instrText>
      </w:r>
      <w:r>
        <w:fldChar w:fldCharType="separate"/>
      </w:r>
      <w:r w:rsidRPr="00E84665">
        <w:rPr>
          <w:noProof/>
        </w:rPr>
        <w:t>(Kacur, Durdan, &amp; Laciak, 2013)</w:t>
      </w:r>
      <w:r>
        <w:fldChar w:fldCharType="end"/>
      </w:r>
      <w:r>
        <w:t>.</w:t>
      </w:r>
    </w:p>
    <w:p w14:paraId="77F2441F" w14:textId="218BA28F" w:rsidR="005B08CB" w:rsidRDefault="005B08CB" w:rsidP="00280B1C">
      <w:r>
        <w:t xml:space="preserve">Tirando partido das capacidades das tecnologias web, a monitorização pode ser feita de forma remota, em qualquer ponto do planeta desde que com acesso á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280B1C">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 </w:t>
      </w:r>
      <w:r w:rsidR="00C520F3">
        <w:t xml:space="preserve">e também uma página web (e servidor web) onde disponibilizavam esta informação. O PLC estava também ligado a um </w:t>
      </w:r>
      <w:r w:rsidR="00C520F3" w:rsidRPr="00EA17AF">
        <w:rPr>
          <w:i/>
        </w:rPr>
        <w:t>router</w:t>
      </w:r>
      <w:r w:rsidR="00C520F3">
        <w:t xml:space="preserve"> que permitia a partilha da página web através do protocolo HTTP e também disponibilizava a informação a um cliente local através de uma aplicação </w:t>
      </w:r>
      <w:r w:rsidR="00C520F3" w:rsidRPr="00EA17AF">
        <w:rPr>
          <w:i/>
        </w:rPr>
        <w:t>desktop</w:t>
      </w:r>
      <w:r w:rsidR="00C520F3">
        <w:t xml:space="preserve">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lastRenderedPageBreak/>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1">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2D47BD46" w14:textId="2B00A929" w:rsidR="007D519D" w:rsidRDefault="00A63A08" w:rsidP="00A63A08">
      <w:pPr>
        <w:pStyle w:val="Legenda"/>
        <w:jc w:val="center"/>
      </w:pPr>
      <w:bookmarkStart w:id="43" w:name="_Toc508631960"/>
      <w:r w:rsidRPr="00C520F3">
        <w:t xml:space="preserve">Figura </w:t>
      </w:r>
      <w:r>
        <w:fldChar w:fldCharType="begin"/>
      </w:r>
      <w:r w:rsidRPr="00C520F3">
        <w:instrText xml:space="preserve"> SEQ Figura \* ARABIC </w:instrText>
      </w:r>
      <w:r>
        <w:fldChar w:fldCharType="separate"/>
      </w:r>
      <w:r w:rsidR="00396087">
        <w:rPr>
          <w:noProof/>
        </w:rPr>
        <w:t>20</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w:t>
      </w:r>
      <w:bookmarkEnd w:id="43"/>
      <w:r w:rsidRPr="00C520F3">
        <w:t xml:space="preserve"> </w:t>
      </w:r>
    </w:p>
    <w:p w14:paraId="60C16B7D" w14:textId="1D99B880" w:rsidR="00A63A08" w:rsidRPr="00C520F3" w:rsidRDefault="00A63A08" w:rsidP="00A63A08">
      <w:pPr>
        <w:pStyle w:val="Legenda"/>
        <w:jc w:val="center"/>
      </w:pPr>
      <w:r w:rsidRPr="00C520F3">
        <w:t xml:space="preserve">Fonte: </w:t>
      </w:r>
      <w:r>
        <w:rPr>
          <w:lang w:val="en-US"/>
        </w:rP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rPr>
          <w:lang w:val="en-US"/>
        </w:rPr>
        <w:fldChar w:fldCharType="separate"/>
      </w:r>
      <w:r w:rsidRPr="00C520F3">
        <w:rPr>
          <w:b w:val="0"/>
          <w:noProof/>
        </w:rPr>
        <w:t>(Kacur et al., 2013)</w:t>
      </w:r>
      <w:r>
        <w:rPr>
          <w:lang w:val="en-US"/>
        </w:rPr>
        <w:fldChar w:fldCharType="end"/>
      </w:r>
    </w:p>
    <w:p w14:paraId="4536A34B" w14:textId="6E4905DB" w:rsidR="00D960C7" w:rsidRDefault="00D960C7" w:rsidP="00D960C7"/>
    <w:p w14:paraId="691DBEF6" w14:textId="37C7D161" w:rsidR="006556C0" w:rsidRDefault="006556C0" w:rsidP="00280B1C">
      <w:r>
        <w:t xml:space="preserve">Na primeira abordagem, uma página web foi desenvolvida com as tecnologias HTML, ASP e Javascript. Esta era atualizada dinamicamente e para aceder á mesma de forma remota bastava um </w:t>
      </w:r>
      <w:r w:rsidRPr="00EA17AF">
        <w:rPr>
          <w:i/>
        </w:rPr>
        <w:t>browser</w:t>
      </w:r>
      <w:r>
        <w:t xml:space="preserve"> onde se colocava o endereço da página e conexão á internet.</w:t>
      </w:r>
    </w:p>
    <w:p w14:paraId="07B84657" w14:textId="0BFB56EE" w:rsidR="006556C0" w:rsidRDefault="006556C0" w:rsidP="00280B1C">
      <w:r>
        <w:t xml:space="preserve">Na segunda abordagem foi desenvolvida uma aplicação </w:t>
      </w:r>
      <w:r w:rsidRPr="00EA17AF">
        <w:rPr>
          <w:i/>
        </w:rPr>
        <w:t>desktop</w:t>
      </w:r>
      <w:r>
        <w:t xml:space="preserve"> em Java que permitia monitorizar diretamente as variáveis do processo. Aqui não era necessário o </w:t>
      </w:r>
      <w:r w:rsidRPr="00EA17AF">
        <w:rPr>
          <w:i/>
        </w:rPr>
        <w:t>browser</w:t>
      </w:r>
      <w:r>
        <w:t xml:space="preserve"> mas era necessário ter o Java instalado.</w:t>
      </w:r>
    </w:p>
    <w:p w14:paraId="76EB89C8" w14:textId="7C5052C2" w:rsidR="00F176B1" w:rsidRDefault="006556C0" w:rsidP="00280B1C">
      <w:r>
        <w:t xml:space="preserve">Como servidor web foi utilizado o que vem </w:t>
      </w:r>
      <w:r w:rsidR="00F176B1">
        <w:t>integrado</w:t>
      </w:r>
      <w:r>
        <w:t xml:space="preserve"> no PLC do fabricante B&amp;R e com a plataforma </w:t>
      </w:r>
      <w:r w:rsidR="00F176B1">
        <w:t>Automation Runtime SG4.</w:t>
      </w:r>
    </w:p>
    <w:p w14:paraId="3083E047" w14:textId="42C4FE4F" w:rsidR="00F176B1" w:rsidRDefault="00F176B1" w:rsidP="00280B1C">
      <w:r>
        <w:t xml:space="preserve">Desta forma </w:t>
      </w:r>
      <w:r w:rsidR="00B10E93">
        <w:t>foi</w:t>
      </w:r>
      <w:r>
        <w:t xml:space="preserve"> possível monitorizar remotamente, coletar dados, processar dados coletados remotamente, configurar parâmetros do processo, etc.</w:t>
      </w:r>
    </w:p>
    <w:p w14:paraId="025AAFC1" w14:textId="5078303F" w:rsidR="00F176B1" w:rsidRDefault="00F176B1" w:rsidP="00280B1C">
      <w:r>
        <w:t xml:space="preserve">O resultado da implementação da página web para monitorização do processo de </w:t>
      </w:r>
      <w:r w:rsidR="006160F2">
        <w:t>enrolamento</w:t>
      </w:r>
      <w:r>
        <w:t xml:space="preserve"> de bobinas de aço foi o da figura seguinte.</w:t>
      </w:r>
    </w:p>
    <w:p w14:paraId="2DDFC96A" w14:textId="77777777" w:rsidR="00C12A70" w:rsidRDefault="00C12A70" w:rsidP="00D960C7"/>
    <w:p w14:paraId="4BC5F734" w14:textId="77777777" w:rsidR="00F176B1" w:rsidRDefault="00F176B1" w:rsidP="00F176B1">
      <w:pPr>
        <w:keepNext/>
        <w:jc w:val="center"/>
      </w:pPr>
      <w:r>
        <w:rPr>
          <w:noProof/>
          <w:lang w:eastAsia="pt-PT"/>
        </w:rPr>
        <w:lastRenderedPageBreak/>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2">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870B5B" w14:textId="492A3C5F" w:rsidR="007D519D" w:rsidRDefault="00F176B1" w:rsidP="00056543">
      <w:pPr>
        <w:pStyle w:val="Legenda"/>
        <w:jc w:val="center"/>
      </w:pPr>
      <w:bookmarkStart w:id="44" w:name="_Toc508631961"/>
      <w:r>
        <w:t xml:space="preserve">Figura </w:t>
      </w:r>
      <w:fldSimple w:instr=" SEQ Figura \* ARABIC ">
        <w:r w:rsidR="00396087">
          <w:rPr>
            <w:noProof/>
          </w:rPr>
          <w:t>21</w:t>
        </w:r>
      </w:fldSimple>
      <w:r>
        <w:t xml:space="preserve"> - Página web dinâmica para monitorização.</w:t>
      </w:r>
      <w:bookmarkEnd w:id="44"/>
      <w:r>
        <w:t xml:space="preserve"> </w:t>
      </w:r>
    </w:p>
    <w:p w14:paraId="2FCD8749" w14:textId="345B598B" w:rsidR="00F176B1" w:rsidRPr="00C520F3" w:rsidRDefault="00F176B1" w:rsidP="00056543">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F176B1">
        <w:rPr>
          <w:b w:val="0"/>
          <w:noProof/>
        </w:rPr>
        <w:t>(Kacur et al., 2013)</w:t>
      </w:r>
      <w:r>
        <w:fldChar w:fldCharType="end"/>
      </w:r>
    </w:p>
    <w:p w14:paraId="204D58A1" w14:textId="5420AC50" w:rsidR="00C520F3" w:rsidRDefault="00C520F3" w:rsidP="00D960C7"/>
    <w:p w14:paraId="047F6EA1" w14:textId="00543190" w:rsidR="00831701" w:rsidRDefault="00831701" w:rsidP="00280B1C">
      <w:r>
        <w:t xml:space="preserve">Esta abordagem permite acesso remoto via qualquer dispositivo que tivesse </w:t>
      </w:r>
      <w:r w:rsidRPr="00EA17AF">
        <w:rPr>
          <w:i/>
        </w:rPr>
        <w:t>browser</w:t>
      </w:r>
      <w:r>
        <w:t xml:space="preserve"> instalado, desde portáteis a </w:t>
      </w:r>
      <w:r w:rsidRPr="00EA17AF">
        <w:rPr>
          <w:i/>
        </w:rPr>
        <w:t>tablets</w:t>
      </w:r>
      <w:r>
        <w:t xml:space="preserve"> ou </w:t>
      </w:r>
      <w:r w:rsidRPr="00EA17AF">
        <w:rPr>
          <w:i/>
        </w:rPr>
        <w:t>smartphones</w:t>
      </w:r>
      <w:r>
        <w:t>.</w:t>
      </w:r>
    </w:p>
    <w:p w14:paraId="38FE195C" w14:textId="320A5C3D" w:rsidR="00831701" w:rsidRDefault="00831701" w:rsidP="00280B1C">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3">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7C63E3C3" w14:textId="7C88E7C3" w:rsidR="007D519D" w:rsidRDefault="00831701" w:rsidP="00831701">
      <w:pPr>
        <w:pStyle w:val="Legenda"/>
        <w:jc w:val="center"/>
      </w:pPr>
      <w:bookmarkStart w:id="45" w:name="_Toc508631962"/>
      <w:r>
        <w:t xml:space="preserve">Figura </w:t>
      </w:r>
      <w:fldSimple w:instr=" SEQ Figura \* ARABIC ">
        <w:r w:rsidR="00396087">
          <w:rPr>
            <w:noProof/>
          </w:rPr>
          <w:t>22</w:t>
        </w:r>
      </w:fldSimple>
      <w:r>
        <w:t xml:space="preserve"> - Aplicação Java para monitorizar temperatura.</w:t>
      </w:r>
      <w:bookmarkEnd w:id="45"/>
      <w:r>
        <w:t xml:space="preserve"> </w:t>
      </w:r>
    </w:p>
    <w:p w14:paraId="52814E46" w14:textId="7E116530" w:rsidR="00831701" w:rsidRDefault="00831701" w:rsidP="00831701">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831701">
        <w:rPr>
          <w:b w:val="0"/>
          <w:noProof/>
        </w:rPr>
        <w:t>(Kacur et al., 2013)</w:t>
      </w:r>
      <w:r>
        <w:fldChar w:fldCharType="end"/>
      </w:r>
    </w:p>
    <w:p w14:paraId="1B60D931" w14:textId="7F86F1A2" w:rsidR="00831701" w:rsidRDefault="00831701" w:rsidP="00831701"/>
    <w:p w14:paraId="2FE86AC6" w14:textId="0F51876B" w:rsidR="00C520F3" w:rsidRDefault="00831701" w:rsidP="00280B1C">
      <w:r>
        <w:t xml:space="preserve">Como conclusão, o artigo refere que foram utilizadas duas abordagens distintas para monitorização de um processo físico remotamente, uma através da utilização do </w:t>
      </w:r>
      <w:r w:rsidRPr="000950C6">
        <w:rPr>
          <w:i/>
        </w:rPr>
        <w:t>browser</w:t>
      </w:r>
      <w:r>
        <w:t xml:space="preserve"> para acesso, outra através do desenvolvimento de uma aplicação </w:t>
      </w:r>
      <w:r w:rsidRPr="000950C6">
        <w:rPr>
          <w:i/>
        </w:rPr>
        <w:t>desktop</w:t>
      </w:r>
      <w:r>
        <w:t xml:space="preserve"> em Java. Ambas se revelaram um sucesso e podem ser estendidas á monitorização de outros processos físicos.</w:t>
      </w:r>
    </w:p>
    <w:p w14:paraId="4296B4B2" w14:textId="375882F7" w:rsidR="009A61CD" w:rsidRDefault="009A61CD" w:rsidP="00280B1C">
      <w:r>
        <w:t xml:space="preserve">Outro caso de implementação de um sistema baseado na web para controlo e automação foi apresentado numa conferência de Sistemas e Controlo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 "schema" : "https://github.com/citation-style-language/schema/raw/master/csl-citation.json" }</w:instrText>
      </w:r>
      <w:r>
        <w:fldChar w:fldCharType="separate"/>
      </w:r>
      <w:r w:rsidRPr="009A61CD">
        <w:rPr>
          <w:noProof/>
        </w:rPr>
        <w:t>(Bermudez-Ortega, Besada-Portas, Lopez-Orozco, Chacon, &amp; de la Cruz, 2016)</w:t>
      </w:r>
      <w:r>
        <w:fldChar w:fldCharType="end"/>
      </w:r>
      <w:r>
        <w:t xml:space="preserve">, em que foi desenvolvido um sistema baseado em tecnologias web para controlo remoto de PLCs de um laboratório de controlo através de um </w:t>
      </w:r>
      <w:r w:rsidRPr="000950C6">
        <w:rPr>
          <w:i/>
        </w:rPr>
        <w:t>browser</w:t>
      </w:r>
      <w:r>
        <w:t>.</w:t>
      </w:r>
    </w:p>
    <w:p w14:paraId="1829C86A" w14:textId="59AB9547" w:rsidR="009A61CD" w:rsidRDefault="009A61CD" w:rsidP="00280B1C">
      <w:r>
        <w:t xml:space="preserve">O sistema </w:t>
      </w:r>
      <w:r w:rsidR="00346E1B">
        <w:t>consistia</w:t>
      </w:r>
      <w:r>
        <w:t xml:space="preserve"> </w:t>
      </w:r>
      <w:r w:rsidR="00346E1B">
        <w:t>n</w:t>
      </w:r>
      <w:r>
        <w:t xml:space="preserve">um PLC do fabricante Beckhoff com o </w:t>
      </w:r>
      <w:r w:rsidRPr="000950C6">
        <w:rPr>
          <w:i/>
        </w:rPr>
        <w:t>software</w:t>
      </w:r>
      <w:r>
        <w:t xml:space="preserve"> Twincat, que permitia executar experiências de controlo num laboratório.</w:t>
      </w:r>
      <w:r w:rsidR="00346E1B">
        <w:t xml:space="preserve"> Como servidor web foi utilizado o Node.JS que tem uma implementação </w:t>
      </w:r>
      <w:r w:rsidR="00B10E93">
        <w:t>que permite</w:t>
      </w:r>
      <w:r w:rsidR="00346E1B">
        <w:t xml:space="preserve"> conectividade ao Twincat e no </w:t>
      </w:r>
      <w:r w:rsidR="00346E1B" w:rsidRPr="000950C6">
        <w:rPr>
          <w:i/>
        </w:rPr>
        <w:t>frontend</w:t>
      </w:r>
      <w:r w:rsidR="00346E1B">
        <w:t xml:space="preserve">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4">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01614319" w14:textId="66039209" w:rsidR="007D519D" w:rsidRDefault="00346E1B" w:rsidP="00346E1B">
      <w:pPr>
        <w:pStyle w:val="Legenda"/>
        <w:jc w:val="center"/>
      </w:pPr>
      <w:bookmarkStart w:id="46" w:name="_Toc508631963"/>
      <w:r>
        <w:t xml:space="preserve">Figura </w:t>
      </w:r>
      <w:fldSimple w:instr=" SEQ Figura \* ARABIC ">
        <w:r w:rsidR="00396087">
          <w:rPr>
            <w:noProof/>
          </w:rPr>
          <w:t>23</w:t>
        </w:r>
      </w:fldSimple>
      <w:r>
        <w:t xml:space="preserve"> - Arquitetura do sistema para controlo remoto de laboratório.</w:t>
      </w:r>
      <w:bookmarkEnd w:id="46"/>
      <w:r>
        <w:t xml:space="preserve"> </w:t>
      </w:r>
    </w:p>
    <w:p w14:paraId="16169FC5" w14:textId="151FD5FF" w:rsidR="00346E1B" w:rsidRDefault="00346E1B" w:rsidP="00346E1B">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346E1B">
        <w:rPr>
          <w:b w:val="0"/>
          <w:noProof/>
        </w:rPr>
        <w:t>(Bermudez-Ortega et al., 2016)</w:t>
      </w:r>
      <w:r>
        <w:fldChar w:fldCharType="end"/>
      </w:r>
    </w:p>
    <w:p w14:paraId="72236A39" w14:textId="1D4AF66B" w:rsidR="00346E1B" w:rsidRDefault="00346E1B" w:rsidP="00346E1B"/>
    <w:p w14:paraId="5FDC24FC" w14:textId="7AF5FAF1" w:rsidR="00346E1B" w:rsidRDefault="0075487C" w:rsidP="00280B1C">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280B1C">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w:t>
      </w:r>
      <w:r w:rsidR="006D7CB3" w:rsidRPr="00165B10">
        <w:rPr>
          <w:i/>
        </w:rPr>
        <w:t>software</w:t>
      </w:r>
      <w:r w:rsidR="006D7CB3">
        <w:t xml:space="preserv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280B1C">
      <w:r>
        <w:t xml:space="preserve">Por sua vez o Node.JS fazia de servidor web e qualquer dispositivo com </w:t>
      </w:r>
      <w:r w:rsidRPr="00165B10">
        <w:rPr>
          <w:i/>
        </w:rPr>
        <w:t>browser</w:t>
      </w:r>
      <w:r>
        <w:t xml:space="preserve"> conseguia aceder a uma página HTML que permitia enviar e receber a informação do PLC.</w:t>
      </w:r>
    </w:p>
    <w:p w14:paraId="4583686F" w14:textId="190F7D79" w:rsidR="006D7CB3" w:rsidRDefault="006D7CB3" w:rsidP="00280B1C">
      <w:r>
        <w:t xml:space="preserve">O resultado desta experiência de controlo remoto foi o da </w:t>
      </w:r>
      <w:r w:rsidR="00165B10">
        <w:t>f</w:t>
      </w:r>
      <w:r>
        <w:t>igura abaixo.</w:t>
      </w:r>
    </w:p>
    <w:p w14:paraId="09C002F9" w14:textId="77777777" w:rsidR="006D7CB3" w:rsidRDefault="006D7CB3" w:rsidP="0076658B">
      <w:pPr>
        <w:keepNext/>
        <w:jc w:val="center"/>
      </w:pPr>
      <w:r>
        <w:rPr>
          <w:noProof/>
          <w:lang w:eastAsia="pt-PT"/>
        </w:rPr>
        <w:lastRenderedPageBreak/>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5">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4189AD9A" w14:textId="725D2D9B" w:rsidR="007D519D" w:rsidRDefault="006D7CB3" w:rsidP="006D7CB3">
      <w:pPr>
        <w:pStyle w:val="Legenda"/>
        <w:jc w:val="center"/>
      </w:pPr>
      <w:bookmarkStart w:id="47" w:name="_Toc508631964"/>
      <w:r>
        <w:t xml:space="preserve">Figura </w:t>
      </w:r>
      <w:fldSimple w:instr=" SEQ Figura \* ARABIC ">
        <w:r w:rsidR="00396087">
          <w:rPr>
            <w:noProof/>
          </w:rPr>
          <w:t>24</w:t>
        </w:r>
      </w:fldSimple>
      <w:r>
        <w:t xml:space="preserve"> - Página no browser para controlo remoto.</w:t>
      </w:r>
      <w:bookmarkEnd w:id="47"/>
      <w:r>
        <w:t xml:space="preserve"> </w:t>
      </w:r>
    </w:p>
    <w:p w14:paraId="3EFA1C21" w14:textId="3BB68518" w:rsidR="006D7CB3" w:rsidRDefault="006D7CB3" w:rsidP="006D7CB3">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6D7CB3">
        <w:rPr>
          <w:b w:val="0"/>
          <w:noProof/>
        </w:rPr>
        <w:t>(Bermudez-Ortega et al., 2016)</w:t>
      </w:r>
      <w:r>
        <w:fldChar w:fldCharType="end"/>
      </w:r>
    </w:p>
    <w:p w14:paraId="641CAE0D" w14:textId="77777777" w:rsidR="007D519D" w:rsidRPr="007D519D" w:rsidRDefault="007D519D" w:rsidP="007D519D"/>
    <w:p w14:paraId="115B5188" w14:textId="675FF444" w:rsidR="006160F2" w:rsidRDefault="002B58CF" w:rsidP="00280B1C">
      <w:r>
        <w:t>Como conclusão o artigo refere que o objetivo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4E8ECBBD" w14:textId="5BDB81D9" w:rsidR="008A404F" w:rsidRDefault="006160F2" w:rsidP="00280B1C">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http://www.mendeley.com/documents/?uuid=27ac98a9-6510-48b3-b8ef-95f1d9607b2a" ] } ], "mendeley" : { "formattedCitation" : "(Li &amp; Zhang, 2011)", "plainTextFormattedCitation" : "(Li &amp; Zhang, 2011)", "previouslyFormattedCitation" : "(Li &amp; Zhang, 2011)" }, "properties" : {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280B1C">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w:t>
      </w:r>
      <w:r w:rsidR="00E467CD" w:rsidRPr="001922C0">
        <w:rPr>
          <w:i/>
        </w:rPr>
        <w:t>ethernet</w:t>
      </w:r>
      <w:r w:rsidR="00E467CD">
        <w:t xml:space="preserve"> a um servidor com sistema operativo Windows 2000 e com o software STEP7-Micro/WIN32 instalado. Este </w:t>
      </w:r>
      <w:r w:rsidR="00E467CD" w:rsidRPr="000C6729">
        <w:rPr>
          <w:i/>
        </w:rPr>
        <w:t>software</w:t>
      </w:r>
      <w:r w:rsidR="00E467CD">
        <w:t xml:space="preserve"> é também do fabricante Siemens e serve para efeitos de desenvolvimento de projetos de automação.</w:t>
      </w:r>
    </w:p>
    <w:p w14:paraId="5DD63FD8" w14:textId="580B063B" w:rsidR="00E467CD" w:rsidRDefault="00E467CD" w:rsidP="00280B1C">
      <w:r>
        <w:t xml:space="preserve">O servidor por sua vez estava conectado a um </w:t>
      </w:r>
      <w:r w:rsidRPr="001922C0">
        <w:rPr>
          <w:i/>
        </w:rPr>
        <w:t>hub</w:t>
      </w:r>
      <w:r>
        <w:t xml:space="preserve"> de rede que permitia acesso remoto por clientes na rede interna e na internet.</w:t>
      </w:r>
    </w:p>
    <w:p w14:paraId="39FAD7A1" w14:textId="77777777" w:rsidR="007D519D" w:rsidRDefault="007D519D" w:rsidP="006D7CB3"/>
    <w:p w14:paraId="328ECFD4" w14:textId="77777777" w:rsidR="00E467CD" w:rsidRDefault="00E467CD" w:rsidP="00E467CD">
      <w:pPr>
        <w:keepNext/>
        <w:jc w:val="center"/>
      </w:pPr>
      <w:r>
        <w:rPr>
          <w:noProof/>
          <w:lang w:eastAsia="pt-PT"/>
        </w:rPr>
        <w:lastRenderedPageBreak/>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6">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0C9EE191" w14:textId="5B80F90D" w:rsidR="007D519D" w:rsidRDefault="00E467CD" w:rsidP="00E467CD">
      <w:pPr>
        <w:pStyle w:val="Legenda"/>
        <w:jc w:val="center"/>
      </w:pPr>
      <w:bookmarkStart w:id="48" w:name="_Toc508631965"/>
      <w:r>
        <w:t xml:space="preserve">Figura </w:t>
      </w:r>
      <w:fldSimple w:instr=" SEQ Figura \* ARABIC ">
        <w:r w:rsidR="00396087">
          <w:rPr>
            <w:noProof/>
          </w:rPr>
          <w:t>25</w:t>
        </w:r>
      </w:fldSimple>
      <w:r>
        <w:t xml:space="preserve"> - Arquitetura do sistema para controlo de PLC remotamente.</w:t>
      </w:r>
      <w:bookmarkEnd w:id="48"/>
      <w:r>
        <w:t xml:space="preserve"> </w:t>
      </w:r>
    </w:p>
    <w:p w14:paraId="7CB9A579" w14:textId="1AFEEDA0" w:rsidR="007D519D" w:rsidRDefault="00E467CD" w:rsidP="0013031B">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E467CD">
        <w:rPr>
          <w:b w:val="0"/>
          <w:noProof/>
        </w:rPr>
        <w:t>(Li &amp; Zhang, 2011)</w:t>
      </w:r>
      <w:r>
        <w:fldChar w:fldCharType="end"/>
      </w:r>
    </w:p>
    <w:p w14:paraId="40EEE1A6" w14:textId="77777777" w:rsidR="0013031B" w:rsidRPr="0013031B" w:rsidRDefault="0013031B" w:rsidP="0013031B"/>
    <w:p w14:paraId="5518D349" w14:textId="7E6AAC7A" w:rsidR="00E467CD" w:rsidRDefault="006665F7" w:rsidP="00280B1C">
      <w:r>
        <w:t xml:space="preserve">O servidor tinha instalado um servidor web onde alojava as </w:t>
      </w:r>
      <w:r w:rsidR="00886F34">
        <w:t xml:space="preserve">páginas HTML e os Java </w:t>
      </w:r>
      <w:r w:rsidR="00886F34" w:rsidRPr="00886F34">
        <w:rPr>
          <w:i/>
        </w:rPr>
        <w:t>Applets</w:t>
      </w:r>
      <w:r>
        <w:t xml:space="preserve"> (</w:t>
      </w:r>
      <w:r w:rsidRPr="00886F34">
        <w:rPr>
          <w:i/>
        </w:rPr>
        <w:t>scripts</w:t>
      </w:r>
      <w:r>
        <w:t xml:space="preserve"> escritos em Java que correm no </w:t>
      </w:r>
      <w:r w:rsidRPr="00886F34">
        <w:rPr>
          <w:i/>
        </w:rPr>
        <w:t>browser</w:t>
      </w:r>
      <w:r>
        <w:t>) e disponibilizava acesso através do protocolo HTTP.</w:t>
      </w:r>
    </w:p>
    <w:p w14:paraId="66B822CB" w14:textId="2D2CF78D" w:rsidR="006665F7" w:rsidRDefault="006665F7" w:rsidP="00280B1C">
      <w:r>
        <w:t>O resultado da página web que monitorizava variáveis do PLC foi o da Figura seguinte.</w:t>
      </w:r>
    </w:p>
    <w:p w14:paraId="7E907022" w14:textId="77777777" w:rsidR="006665F7" w:rsidRDefault="006665F7" w:rsidP="006665F7">
      <w:pPr>
        <w:keepNext/>
        <w:jc w:val="center"/>
      </w:pPr>
      <w:r>
        <w:rPr>
          <w:noProof/>
          <w:lang w:eastAsia="pt-PT"/>
        </w:rPr>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7">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747BE1F6" w14:textId="6A9F21C1" w:rsidR="007D519D" w:rsidRDefault="006665F7" w:rsidP="006665F7">
      <w:pPr>
        <w:pStyle w:val="Legenda"/>
        <w:jc w:val="center"/>
      </w:pPr>
      <w:bookmarkStart w:id="49" w:name="_Toc508631966"/>
      <w:r>
        <w:t xml:space="preserve">Figura </w:t>
      </w:r>
      <w:fldSimple w:instr=" SEQ Figura \* ARABIC ">
        <w:r w:rsidR="00396087">
          <w:rPr>
            <w:noProof/>
          </w:rPr>
          <w:t>26</w:t>
        </w:r>
      </w:fldSimple>
      <w:r>
        <w:t xml:space="preserve"> - Página web para controlo das variáveis do PLC.</w:t>
      </w:r>
      <w:bookmarkEnd w:id="49"/>
      <w:r>
        <w:t xml:space="preserve"> </w:t>
      </w:r>
    </w:p>
    <w:p w14:paraId="081FF2FE" w14:textId="6352A474" w:rsidR="006665F7" w:rsidRDefault="006665F7" w:rsidP="006665F7">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6665F7">
        <w:rPr>
          <w:b w:val="0"/>
          <w:noProof/>
        </w:rPr>
        <w:t>(Li &amp; Zhang, 2011)</w:t>
      </w:r>
      <w:r>
        <w:fldChar w:fldCharType="end"/>
      </w:r>
    </w:p>
    <w:p w14:paraId="2364F1CE" w14:textId="6343CC59" w:rsidR="004E5987" w:rsidRDefault="002918DD" w:rsidP="002918DD">
      <w:r>
        <w:t>Em jeito de conclusão é referido no artigo que criar um laboratório para controlo r</w:t>
      </w:r>
      <w:r w:rsidR="0048409C">
        <w:t>emoto através da web é possível, assim como</w:t>
      </w:r>
      <w:r>
        <w:t xml:space="preserve"> utilizar Javascript para atualização dinâmica da página web que </w:t>
      </w:r>
      <w:r w:rsidR="0048409C">
        <w:t>monitoriza as variáveis do PLC</w:t>
      </w:r>
      <w:r>
        <w:t xml:space="preserve">, e </w:t>
      </w:r>
      <w:r w:rsidR="0048409C">
        <w:t xml:space="preserve">ainda </w:t>
      </w:r>
      <w:r>
        <w:t xml:space="preserve">que foi detetada alguma demora na transmissão dos dados, ou seja, utilizando estas tecnologias o sistema necessitava de ser </w:t>
      </w:r>
      <w:r>
        <w:lastRenderedPageBreak/>
        <w:t>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1E8E041C" w14:textId="5C124AE1" w:rsidR="004E5987" w:rsidRDefault="004E5987" w:rsidP="00280B1C">
      <w:r>
        <w:t xml:space="preserve">Parte do projeto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ainda que aplicado num contexto industrial. Posto isto, é relevante mencionar que já existem atualmente sistemas web-based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38" w:history="1">
        <w:r w:rsidR="00226F18" w:rsidRPr="00280B1C">
          <w:t>https://markforged.com</w:t>
        </w:r>
      </w:hyperlink>
      <w:r>
        <w:t>).</w:t>
      </w:r>
    </w:p>
    <w:p w14:paraId="529838EC" w14:textId="6DE2A039" w:rsidR="00226F18" w:rsidRDefault="00226F18" w:rsidP="00280B1C">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w:t>
      </w:r>
    </w:p>
    <w:p w14:paraId="4E0D2A6C" w14:textId="717B6D84" w:rsidR="003C201A" w:rsidRDefault="00244125" w:rsidP="002918DD">
      <w:r>
        <w:t xml:space="preserve">A aquisição de uma impressora da Markforged traz também anexado um </w:t>
      </w:r>
      <w:r w:rsidRPr="005F6903">
        <w:rPr>
          <w:i/>
        </w:rPr>
        <w:t>software</w:t>
      </w:r>
      <w:r>
        <w:t xml:space="preserve"> web-based,</w:t>
      </w:r>
      <w:r w:rsidR="007D66CA">
        <w:t xml:space="preserve"> o</w:t>
      </w:r>
      <w:r>
        <w:t xml:space="preserve"> “Eiger”</w:t>
      </w:r>
      <w:r w:rsidR="007D66CA">
        <w:t>,</w:t>
      </w:r>
      <w:r>
        <w:t xml:space="preserve"> que permite monitorizar e contr</w:t>
      </w:r>
      <w:r w:rsidR="0013031B">
        <w:t>olar parcialmente a impressora.</w:t>
      </w:r>
    </w:p>
    <w:p w14:paraId="10FF6EDD" w14:textId="77777777" w:rsidR="003C201A" w:rsidRDefault="003C201A" w:rsidP="003C201A">
      <w:pPr>
        <w:keepNext/>
        <w:jc w:val="center"/>
      </w:pPr>
      <w:r>
        <w:rPr>
          <w:noProof/>
          <w:lang w:eastAsia="pt-PT"/>
        </w:rPr>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39">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4E20A104" w14:textId="0ADEEDFC" w:rsidR="007D519D" w:rsidRDefault="003C201A" w:rsidP="003C201A">
      <w:pPr>
        <w:pStyle w:val="Legenda"/>
        <w:jc w:val="center"/>
      </w:pPr>
      <w:bookmarkStart w:id="50" w:name="_Toc508631967"/>
      <w:r>
        <w:t xml:space="preserve">Figura </w:t>
      </w:r>
      <w:fldSimple w:instr=" SEQ Figura \* ARABIC ">
        <w:r w:rsidR="00396087">
          <w:rPr>
            <w:noProof/>
          </w:rPr>
          <w:t>27</w:t>
        </w:r>
      </w:fldSimple>
      <w:r>
        <w:t xml:space="preserve"> - Software Eiger.</w:t>
      </w:r>
      <w:bookmarkEnd w:id="50"/>
      <w:r>
        <w:t xml:space="preserve"> </w:t>
      </w:r>
    </w:p>
    <w:p w14:paraId="01C40B11" w14:textId="53D2840C" w:rsidR="003C201A" w:rsidRDefault="003C201A" w:rsidP="003C201A">
      <w:pPr>
        <w:pStyle w:val="Legenda"/>
        <w:jc w:val="center"/>
      </w:pPr>
      <w:r>
        <w:t xml:space="preserve">Fonte: </w:t>
      </w:r>
      <w:r w:rsidRPr="00353836">
        <w:rPr>
          <w:b w:val="0"/>
          <w:noProof/>
        </w:rPr>
        <w:t>https://markforged.com/eiger/</w:t>
      </w:r>
    </w:p>
    <w:p w14:paraId="42A8CC03" w14:textId="77115996" w:rsidR="00244125" w:rsidRDefault="00244125" w:rsidP="00280B1C">
      <w:r>
        <w:t>O “Eiger” fornece funcionalidades interessantes como:</w:t>
      </w:r>
    </w:p>
    <w:p w14:paraId="126171A5" w14:textId="1A510252" w:rsidR="006478B8" w:rsidRDefault="00CD1505" w:rsidP="00660D40">
      <w:pPr>
        <w:pStyle w:val="PargrafodaLista"/>
        <w:numPr>
          <w:ilvl w:val="0"/>
          <w:numId w:val="11"/>
        </w:numPr>
      </w:pPr>
      <w:r>
        <w:t>Acesso</w:t>
      </w:r>
      <w:r w:rsidR="006478B8">
        <w:t xml:space="preserve"> através de qualquer dispositivo com um </w:t>
      </w:r>
      <w:r w:rsidR="006478B8" w:rsidRPr="005F6903">
        <w:rPr>
          <w:i/>
        </w:rPr>
        <w:t>browser</w:t>
      </w:r>
    </w:p>
    <w:p w14:paraId="6FA6C966" w14:textId="4B5EE419" w:rsidR="00244125" w:rsidRDefault="00244125" w:rsidP="00660D40">
      <w:pPr>
        <w:pStyle w:val="PargrafodaLista"/>
        <w:numPr>
          <w:ilvl w:val="0"/>
          <w:numId w:val="11"/>
        </w:numPr>
      </w:pPr>
      <w:r>
        <w:t>Permite importar desenhos de peças remotamente para serem impressas</w:t>
      </w:r>
    </w:p>
    <w:p w14:paraId="2F5E2EAC" w14:textId="49B00FB2" w:rsidR="00244125" w:rsidRDefault="00244125" w:rsidP="00660D40">
      <w:pPr>
        <w:pStyle w:val="PargrafodaLista"/>
        <w:numPr>
          <w:ilvl w:val="0"/>
          <w:numId w:val="11"/>
        </w:numPr>
      </w:pPr>
      <w:r>
        <w:t>Permite visualizar as camadas da impressão</w:t>
      </w:r>
    </w:p>
    <w:p w14:paraId="0256F490" w14:textId="38FB0A7C" w:rsidR="00244125" w:rsidRDefault="00244125" w:rsidP="00660D40">
      <w:pPr>
        <w:pStyle w:val="PargrafodaLista"/>
        <w:numPr>
          <w:ilvl w:val="0"/>
          <w:numId w:val="11"/>
        </w:numPr>
      </w:pPr>
      <w:r>
        <w:lastRenderedPageBreak/>
        <w:t>Permite alterar características da peça, como dimensões, posicionamento, material, etc</w:t>
      </w:r>
    </w:p>
    <w:p w14:paraId="11CDF637" w14:textId="0A3F810A" w:rsidR="00244125" w:rsidRDefault="00244125" w:rsidP="00660D40">
      <w:pPr>
        <w:pStyle w:val="PargrafodaLista"/>
        <w:numPr>
          <w:ilvl w:val="0"/>
          <w:numId w:val="11"/>
        </w:numPr>
      </w:pPr>
      <w:r>
        <w:t>Permite monitoriza</w:t>
      </w:r>
      <w:r w:rsidR="009B54FD">
        <w:t>r</w:t>
      </w:r>
      <w:r>
        <w:t xml:space="preserve"> parâmetros da impressão em tempo real</w:t>
      </w:r>
    </w:p>
    <w:p w14:paraId="28714515" w14:textId="54A87B6E" w:rsidR="00244125" w:rsidRDefault="00244125" w:rsidP="00660D40">
      <w:pPr>
        <w:pStyle w:val="PargrafodaLista"/>
        <w:numPr>
          <w:ilvl w:val="0"/>
          <w:numId w:val="11"/>
        </w:numPr>
      </w:pPr>
      <w:r>
        <w:t>Permite armazenar e visualizar peças anteriormente impressas</w:t>
      </w:r>
    </w:p>
    <w:p w14:paraId="5E940DB7" w14:textId="40A3A1B4" w:rsidR="00244125" w:rsidRDefault="00244125" w:rsidP="00660D40">
      <w:pPr>
        <w:pStyle w:val="PargrafodaLista"/>
        <w:numPr>
          <w:ilvl w:val="0"/>
          <w:numId w:val="11"/>
        </w:numPr>
      </w:pPr>
      <w:r>
        <w:t>Fornece visualizar uma peça em 3D e 2D</w:t>
      </w:r>
    </w:p>
    <w:p w14:paraId="6F863845" w14:textId="7715EC1C" w:rsidR="00956508" w:rsidRDefault="00244125" w:rsidP="00660D40">
      <w:pPr>
        <w:pStyle w:val="PargrafodaLista"/>
        <w:numPr>
          <w:ilvl w:val="0"/>
          <w:numId w:val="11"/>
        </w:numPr>
      </w:pPr>
      <w:r>
        <w:t>Entre outras</w:t>
      </w:r>
    </w:p>
    <w:p w14:paraId="1924BE15" w14:textId="206C1D1F" w:rsidR="007A4408" w:rsidRDefault="007A4408" w:rsidP="002918DD">
      <w:r>
        <w:t>Na tabela seguinte consta uma comparação com pontos relevantes sobre aspetos técnicos/funcionais utilizados nos artigos/</w:t>
      </w:r>
      <w:r w:rsidR="0013031B">
        <w:t>casos mencionados neste tópico.</w:t>
      </w:r>
    </w:p>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40">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50106F28" w:rsidR="00956508" w:rsidRDefault="00956508" w:rsidP="00956508">
      <w:pPr>
        <w:pStyle w:val="Legenda"/>
        <w:keepNext/>
        <w:jc w:val="center"/>
      </w:pPr>
      <w:bookmarkStart w:id="51" w:name="_Toc508706330"/>
      <w:r>
        <w:t xml:space="preserve">Tabela </w:t>
      </w:r>
      <w:fldSimple w:instr=" SEQ Tabela \* ARABIC ">
        <w:r w:rsidR="00B634FA">
          <w:rPr>
            <w:noProof/>
          </w:rPr>
          <w:t>1</w:t>
        </w:r>
      </w:fldSimple>
      <w:r>
        <w:t xml:space="preserve"> - Características dos artigos e casos descritos</w:t>
      </w:r>
      <w:bookmarkEnd w:id="51"/>
    </w:p>
    <w:p w14:paraId="186B83FE" w14:textId="77777777" w:rsidR="00226F18" w:rsidRPr="002918DD" w:rsidRDefault="00226F18" w:rsidP="002918DD"/>
    <w:p w14:paraId="43D35A1D" w14:textId="77777777" w:rsidR="00956508" w:rsidRDefault="00956508">
      <w:pPr>
        <w:spacing w:after="200"/>
        <w:rPr>
          <w:iCs/>
          <w:smallCaps/>
          <w:spacing w:val="5"/>
          <w:sz w:val="26"/>
          <w:szCs w:val="26"/>
        </w:rPr>
      </w:pPr>
      <w:r>
        <w:rPr>
          <w:i/>
        </w:rPr>
        <w:br w:type="page"/>
      </w:r>
    </w:p>
    <w:p w14:paraId="165A253B" w14:textId="5DAC90F2" w:rsidR="00B616E4" w:rsidRPr="0013031B" w:rsidRDefault="00B616E4" w:rsidP="0013031B">
      <w:pPr>
        <w:pStyle w:val="Cabealho3"/>
        <w:ind w:firstLine="708"/>
        <w:rPr>
          <w:i w:val="0"/>
        </w:rPr>
      </w:pPr>
      <w:bookmarkStart w:id="52" w:name="_Toc508706314"/>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52"/>
    </w:p>
    <w:p w14:paraId="35C1E32A" w14:textId="074D1800" w:rsidR="00C7133D" w:rsidRDefault="00C7133D" w:rsidP="00280B1C">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0785FE7C" w:rsidR="00EA5C93" w:rsidRDefault="00FA28A6" w:rsidP="00280B1C">
      <w:r>
        <w:t>Exemplo dessa aposta é um artigo</w:t>
      </w:r>
      <w:r w:rsidR="00EA5C93">
        <w:t xml:space="preserve"> </w:t>
      </w:r>
      <w:r>
        <w:t xml:space="preserve">publicado sobre um sistema para design 3D apoiado por Realidade Aumentada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http://www.mendeley.com/documents/?uuid=fc2f4fb9-0864-44c6-bb3e-2042ea9e2f27" ] } ], "mendeley" : { "formattedCitation" : "(Aoki, Mitani, Kanamori, &amp; Fukui, 2015)", "plainTextFormattedCitation" : "(Aoki, Mitani, Kanamori, &amp; Fukui, 2015)", "previouslyFormattedCitation" : "(Aoki, Mitani, Kanamori, &amp; Fukui, 2015)" }, "properties" : {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280B1C">
      <w:r>
        <w:t>Dado que nos últimos anos as impressoras 3D atraíram muita atenção</w:t>
      </w:r>
      <w:r w:rsidR="00EF407F">
        <w:t xml:space="preserve"> devido á sua capacidade e facilidade de transpor para a realidade uma peça 3D desenhada num </w:t>
      </w:r>
      <w:r w:rsidR="00EF407F" w:rsidRPr="00DA523F">
        <w:rPr>
          <w:i/>
        </w:rPr>
        <w:t>software</w:t>
      </w:r>
      <w:r w:rsidR="00EF407F">
        <w:t xml:space="preserv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xml:space="preserve">: o </w:t>
      </w:r>
      <w:r w:rsidR="00EF407F" w:rsidRPr="00DA523F">
        <w:rPr>
          <w:i/>
        </w:rPr>
        <w:t>software</w:t>
      </w:r>
      <w:r w:rsidR="00EF407F">
        <w:t xml:space="preserv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280B1C">
      <w:r>
        <w:t>A interface de RA desenvolvida utilizou os óculos Vuzix STAR1200XL e o sistema foi implementado com a linguagem de programação C++ e com recurso á livraria gráfica OpenGL.</w:t>
      </w:r>
    </w:p>
    <w:p w14:paraId="6FE619D9" w14:textId="70076CF3" w:rsidR="00356299" w:rsidRDefault="00356299" w:rsidP="00280B1C">
      <w:r>
        <w:t xml:space="preserve">Foram utilizados dois tipos de marcadores de RA, um para determinar a posição e a orientação do objeto 3D que está a ser editado e outro para fornecer uma </w:t>
      </w:r>
      <w:r w:rsidR="00D3718C">
        <w:t xml:space="preserve">ferramenta de edição através de uma </w:t>
      </w:r>
      <w:r>
        <w:t xml:space="preserve">interface do tipo </w:t>
      </w:r>
      <w:r w:rsidRPr="00DA523F">
        <w:rPr>
          <w:i/>
        </w:rPr>
        <w:t>air-spray</w:t>
      </w:r>
      <w:r w:rsidR="00D3718C">
        <w:t xml:space="preserve"> que permite editar a peça e de um rato </w:t>
      </w:r>
      <w:r w:rsidR="00DA523F">
        <w:t>sem fios</w:t>
      </w:r>
      <w:r w:rsidR="00D3718C">
        <w:t xml:space="preserve">. No fundo este tipo de interface permite editar para onde o marcador estiver a apontar, sendo assim semelhante a um </w:t>
      </w:r>
      <w:r w:rsidR="00D3718C" w:rsidRPr="00DA523F">
        <w:rPr>
          <w:i/>
        </w:rPr>
        <w:t>spray</w:t>
      </w:r>
      <w:r w:rsidR="00D3718C">
        <w:t>.</w:t>
      </w:r>
    </w:p>
    <w:p w14:paraId="6B577586" w14:textId="503A0969" w:rsidR="00D3718C" w:rsidRDefault="00D3718C" w:rsidP="00280B1C">
      <w:r>
        <w:t xml:space="preserve">O sistema fornece </w:t>
      </w:r>
      <w:r w:rsidRPr="0013031B">
        <w:rPr>
          <w:i/>
        </w:rPr>
        <w:t>feedback</w:t>
      </w:r>
      <w:r>
        <w:t xml:space="preserve">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1">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455E9DB3" w14:textId="1157173E" w:rsidR="007D519D" w:rsidRDefault="009A6B68" w:rsidP="009A6B68">
      <w:pPr>
        <w:pStyle w:val="Legenda"/>
        <w:jc w:val="center"/>
      </w:pPr>
      <w:bookmarkStart w:id="53" w:name="_Toc508631968"/>
      <w:r>
        <w:t xml:space="preserve">Figura </w:t>
      </w:r>
      <w:fldSimple w:instr=" SEQ Figura \* ARABIC ">
        <w:r w:rsidR="00396087">
          <w:rPr>
            <w:noProof/>
          </w:rPr>
          <w:t>28</w:t>
        </w:r>
      </w:fldSimple>
      <w:r>
        <w:t xml:space="preserve"> - A interface do sistema através dos óculos e dos marcadores de RA.</w:t>
      </w:r>
      <w:bookmarkEnd w:id="53"/>
      <w:r>
        <w:t xml:space="preserve"> </w:t>
      </w:r>
    </w:p>
    <w:p w14:paraId="792CDCCE" w14:textId="3B9E5CE5" w:rsid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2">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1A764CF1" w14:textId="56CA9EAA" w:rsidR="007D519D" w:rsidRDefault="009A6B68" w:rsidP="009A6B68">
      <w:pPr>
        <w:pStyle w:val="Legenda"/>
        <w:jc w:val="center"/>
      </w:pPr>
      <w:bookmarkStart w:id="54" w:name="_Toc508631969"/>
      <w:r>
        <w:t xml:space="preserve">Figura </w:t>
      </w:r>
      <w:fldSimple w:instr=" SEQ Figura \* ARABIC ">
        <w:r w:rsidR="00396087">
          <w:rPr>
            <w:noProof/>
          </w:rPr>
          <w:t>29</w:t>
        </w:r>
      </w:fldSimple>
      <w:r>
        <w:t xml:space="preserve"> - Uma peça a ser modelada. Material virtual é "despejado" do spray na mão direita.</w:t>
      </w:r>
      <w:bookmarkEnd w:id="54"/>
      <w:r>
        <w:t xml:space="preserve"> </w:t>
      </w:r>
    </w:p>
    <w:p w14:paraId="30674DE6" w14:textId="0AB69B73" w:rsidR="009A6B68" w:rsidRP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7CBD4C3C" w14:textId="77777777" w:rsidR="0001260B" w:rsidRDefault="0001260B" w:rsidP="00C7133D"/>
    <w:p w14:paraId="6A46285E" w14:textId="7D849EF0" w:rsidR="00FA28A6" w:rsidRDefault="009A6B68" w:rsidP="00280B1C">
      <w:r>
        <w:lastRenderedPageBreak/>
        <w:t>Resultados de peças criadas a partir do sistema descrito podem ser vistos na Figura seguinte.</w:t>
      </w:r>
    </w:p>
    <w:p w14:paraId="735D67C2" w14:textId="77777777" w:rsidR="009A6B68" w:rsidRDefault="009A6B68" w:rsidP="0076658B">
      <w:pPr>
        <w:keepNext/>
        <w:jc w:val="center"/>
      </w:pPr>
      <w:r>
        <w:rPr>
          <w:noProof/>
          <w:lang w:eastAsia="pt-PT"/>
        </w:rPr>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3">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CAD7B97" w14:textId="604D612C" w:rsidR="007D519D" w:rsidRDefault="009A6B68" w:rsidP="007D519D">
      <w:pPr>
        <w:pStyle w:val="Legenda"/>
        <w:jc w:val="center"/>
      </w:pPr>
      <w:bookmarkStart w:id="55" w:name="_Toc508631970"/>
      <w:r>
        <w:t xml:space="preserve">Figura </w:t>
      </w:r>
      <w:fldSimple w:instr=" SEQ Figura \* ARABIC ">
        <w:r w:rsidR="00396087">
          <w:rPr>
            <w:noProof/>
          </w:rPr>
          <w:t>30</w:t>
        </w:r>
      </w:fldSimple>
      <w:r>
        <w:t xml:space="preserve"> - Á esquerda </w:t>
      </w:r>
      <w:r w:rsidR="00C55B78">
        <w:t xml:space="preserve">a </w:t>
      </w:r>
      <w:r>
        <w:t xml:space="preserve">peça em RA, ao centro </w:t>
      </w:r>
      <w:r w:rsidR="00C55B78">
        <w:t xml:space="preserve">a </w:t>
      </w:r>
      <w:r>
        <w:t>peça em software de modelação 3D e á direita a peça impressa.</w:t>
      </w:r>
      <w:bookmarkEnd w:id="55"/>
    </w:p>
    <w:p w14:paraId="63D25B97" w14:textId="368D7AD1" w:rsidR="009A6B68" w:rsidRDefault="009A6B68" w:rsidP="007D519D">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3444097D" w14:textId="0EBCA574" w:rsidR="009A6B68" w:rsidRPr="009A6B68" w:rsidRDefault="009A6B68" w:rsidP="00280B1C">
      <w:r>
        <w:t>Como conclusão o estudo refere que através dos resultados obtidos foi confirmado que é possível produzir ou imprimir uma grande variedade de formas</w:t>
      </w:r>
      <w:r w:rsidR="00CD4AB4">
        <w:t xml:space="preserve"> com o apoio de uma interface de RA que funciona de uma forma idêntica a um </w:t>
      </w:r>
      <w:r w:rsidR="00CD4AB4" w:rsidRPr="009B32F1">
        <w:rPr>
          <w:i/>
        </w:rPr>
        <w:t>spray</w:t>
      </w:r>
      <w:r w:rsidR="00CD4AB4">
        <w:t>, e que utiliza replicação para criar estruturas simétricas automaticamente. Assim, torna-se possível que utilizadores sem grandes competências do ponto de vista do desenvolvimento de peças 3D possam imprimir objetos 3D.</w:t>
      </w:r>
    </w:p>
    <w:p w14:paraId="176D58E6" w14:textId="1D20D09F" w:rsidR="00EF1010" w:rsidRDefault="00884E25" w:rsidP="00280B1C">
      <w:r>
        <w:t xml:space="preserve">São vários os setores da indústria </w:t>
      </w:r>
      <w:r w:rsidR="00EF1010">
        <w:t>onde existem</w:t>
      </w:r>
      <w:r>
        <w:t xml:space="preserve"> </w:t>
      </w:r>
      <w:r w:rsidR="00EF1010">
        <w:t>possíveis aplicações</w:t>
      </w:r>
      <w:r>
        <w:t xml:space="preserve"> </w:t>
      </w:r>
      <w:r w:rsidR="00EF1010">
        <w:t>de</w:t>
      </w:r>
      <w:r w:rsidR="00511D08">
        <w:t xml:space="preserve"> </w:t>
      </w:r>
      <w:r w:rsidR="0013031B">
        <w:t>Realidade Aumentada, por exemplo n</w:t>
      </w:r>
      <w:r w:rsidR="00212590">
        <w:t xml:space="preserve">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http://www.mendeley.com/documents/?uuid=a87fcb78-5e45-4036-86a4-16b12fa7b708" ] } ], "mendeley" : { "formattedCitation" : "(Mehdi Mekni, 2014)", "plainTextFormattedCitation" : "(Mehdi Mekni, 2014)", "previouslyFormattedCitation" : "(Mehdi Mekni, 2014)" }, "properties" : {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4">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0C825B2A" w14:textId="5338DFCE" w:rsidR="007D519D" w:rsidRDefault="00212590" w:rsidP="00212590">
      <w:pPr>
        <w:pStyle w:val="Legenda"/>
        <w:jc w:val="center"/>
      </w:pPr>
      <w:bookmarkStart w:id="56" w:name="_Toc508631971"/>
      <w:r>
        <w:t xml:space="preserve">Figura </w:t>
      </w:r>
      <w:fldSimple w:instr=" SEQ Figura \* ARABIC ">
        <w:r w:rsidR="00396087">
          <w:rPr>
            <w:noProof/>
          </w:rPr>
          <w:t>31</w:t>
        </w:r>
      </w:fldSimple>
      <w:r>
        <w:t xml:space="preserve"> - Montagem de produto animada em ambiente de RA.</w:t>
      </w:r>
      <w:bookmarkEnd w:id="56"/>
      <w:r>
        <w:t xml:space="preserve"> </w:t>
      </w:r>
    </w:p>
    <w:p w14:paraId="5720BB66" w14:textId="20F29E0F" w:rsidR="00EF1010" w:rsidRDefault="00212590" w:rsidP="0013031B">
      <w:pPr>
        <w:pStyle w:val="Legenda"/>
        <w:jc w:val="center"/>
      </w:pPr>
      <w:r>
        <w:t xml:space="preserve">Fonte: </w:t>
      </w:r>
      <w:r>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fldChar w:fldCharType="separate"/>
      </w:r>
      <w:r w:rsidRPr="00212590">
        <w:rPr>
          <w:b w:val="0"/>
          <w:noProof/>
        </w:rPr>
        <w:t>(Mehdi Mekni, 2014)</w:t>
      </w:r>
      <w:r>
        <w:fldChar w:fldCharType="end"/>
      </w:r>
    </w:p>
    <w:p w14:paraId="12B785D1" w14:textId="2198EB26" w:rsidR="00EF1010" w:rsidRDefault="008941D1" w:rsidP="00280B1C">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2E816F28" w14:textId="56A7A18B" w:rsidR="00567B67" w:rsidRDefault="00567B67" w:rsidP="00280B1C">
      <w:r>
        <w:t xml:space="preserve">Um caso é o </w:t>
      </w:r>
      <w:r w:rsidR="009B32F1">
        <w:t>“</w:t>
      </w:r>
      <w:r>
        <w:t xml:space="preserve">Fox-Trax </w:t>
      </w:r>
      <w:r w:rsidR="0013031B">
        <w:t>S</w:t>
      </w:r>
      <w:r>
        <w:t>ystem</w:t>
      </w:r>
      <w:r w:rsidR="009B32F1">
        <w:t>”</w:t>
      </w:r>
      <w:r>
        <w:t xml:space="preserve"> utilizado para realçar a localização de um disco de hóquei enquanto este se move rapidamente pelo ringue </w:t>
      </w:r>
      <w:r>
        <w:fldChar w:fldCharType="begin" w:fldLock="1"/>
      </w:r>
      <w:r w:rsidR="00EA54A9">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http://www.mendeley.com/documents/?uuid=2e184e97-4eb9-4b9d-8339-e07fc53fb276" ] } ], "mendeley" : { "formattedCitation" : "(Cavallaro, 1997)", "plainTextFormattedCitation" : "(Cavallaro, 1997)", "previouslyFormattedCitation" : "(Cavallaro, 1997)" }, "properties" : {  }, "schema" : "https://github.com/citation-style-language/schema/raw/master/csl-citation.json" }</w:instrText>
      </w:r>
      <w:r>
        <w:fldChar w:fldCharType="separate"/>
      </w:r>
      <w:r w:rsidRPr="00567B67">
        <w:rPr>
          <w:noProof/>
        </w:rPr>
        <w:t>(Cavallaro, 1997)</w:t>
      </w:r>
      <w:r>
        <w:fldChar w:fldCharType="end"/>
      </w:r>
      <w:r w:rsidR="0013031B">
        <w:t>.</w:t>
      </w:r>
    </w:p>
    <w:p w14:paraId="5B11020E" w14:textId="3BAAD8E2" w:rsidR="00056543" w:rsidRDefault="00567B67" w:rsidP="00280B1C">
      <w:r>
        <w:t xml:space="preserve">Na indústria do turismo também há casos de aplicabilidade de RA, tal como o </w:t>
      </w:r>
      <w:r w:rsidR="00EF6771">
        <w:t>“</w:t>
      </w:r>
      <w:r>
        <w:t>The Archeoguide</w:t>
      </w:r>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2F2A385E" w14:textId="46338814" w:rsidR="006E02A9" w:rsidRPr="00056543" w:rsidRDefault="00056543" w:rsidP="00280B1C">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EA54A9">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http://www.mendeley.com/documents/?uuid=0488e6b9-f5b1-4a2c-a562-3e3868163b3e" ] } ], "mendeley" : { "formattedCitation" : "(Capo, A.J., Carreras, J., Dias, J.M., Galli, R., &amp; Gamito, 2003)", "plainTextFormattedCitation" : "(Capo, A.J., Carreras, J., Dias, J.M., Galli, R., &amp; Gamito, 2003)", "previouslyFormattedCitation" : "(Capo, A.J., Carreras, J., Dias, J.M., Galli, R., &amp; Gamito, 2003)" }, "properties" : {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0013031B">
        <w:t>.</w:t>
      </w:r>
    </w:p>
    <w:p w14:paraId="4A355E8C" w14:textId="0BA713F7" w:rsidR="006E02A9" w:rsidRDefault="006E02A9" w:rsidP="00280B1C">
      <w:r>
        <w:t xml:space="preserve">Neste momento há muitas possíveis direções que a </w:t>
      </w:r>
      <w:r w:rsidR="0013031B">
        <w:t>Realidade Aumentada</w:t>
      </w:r>
      <w:r>
        <w:t xml:space="preserve"> pode tomar dentro dos vários contextos, no entanto é possível identificar alguns fatores que serão desafios dos sistemas de </w:t>
      </w:r>
      <w:r w:rsidR="0013031B">
        <w:t xml:space="preserve">Realidade Aumentada </w:t>
      </w:r>
      <w:r>
        <w:t xml:space="preserve">nas várias aplicabilidades: os acessórios (como luvas, óculos, etc) podem tornar-se limitações dos sistemas e necessitam de ser mais leves, pequenos e fáceis de utilizar, o próprio </w:t>
      </w:r>
      <w:r w:rsidRPr="009B32F1">
        <w:rPr>
          <w:i/>
        </w:rPr>
        <w:t>hardware</w:t>
      </w:r>
      <w:r>
        <w:t xml:space="preserve"> pode necessitar de evoluir de forma a ter capacidade computacional suficiente para tornar os sistemas fluídos, </w:t>
      </w:r>
      <w:r w:rsidR="00056543">
        <w:t>a deteção de obstruções, entre outros.</w:t>
      </w:r>
    </w:p>
    <w:p w14:paraId="0D63BE13" w14:textId="1BF298F3" w:rsidR="00956508" w:rsidRDefault="00956508">
      <w:pPr>
        <w:spacing w:after="200"/>
        <w:rPr>
          <w:smallCaps/>
          <w:spacing w:val="5"/>
          <w:sz w:val="36"/>
          <w:szCs w:val="36"/>
        </w:rPr>
      </w:pPr>
    </w:p>
    <w:p w14:paraId="0905A19B" w14:textId="7FA5827D" w:rsidR="00924ABE" w:rsidRDefault="00924ABE" w:rsidP="00AA60D4">
      <w:pPr>
        <w:pStyle w:val="Cabealho1"/>
      </w:pPr>
      <w:bookmarkStart w:id="57" w:name="_Toc508706315"/>
      <w:r w:rsidRPr="002A4B1A">
        <w:lastRenderedPageBreak/>
        <w:t xml:space="preserve">3. </w:t>
      </w:r>
      <w:r w:rsidR="00180002">
        <w:t xml:space="preserve">Proposta de </w:t>
      </w:r>
      <w:r w:rsidR="00E67EF7">
        <w:t>Solução</w:t>
      </w:r>
      <w:bookmarkEnd w:id="57"/>
    </w:p>
    <w:p w14:paraId="79320A42" w14:textId="15C2EFB0" w:rsidR="00B1140D" w:rsidRDefault="00B1140D" w:rsidP="0013031B">
      <w:pPr>
        <w:pStyle w:val="Cabealho2"/>
        <w:ind w:firstLine="708"/>
      </w:pPr>
      <w:bookmarkStart w:id="58" w:name="_Toc508706316"/>
      <w:r>
        <w:t>3.1</w:t>
      </w:r>
      <w:r w:rsidRPr="002A4B1A">
        <w:t xml:space="preserve"> </w:t>
      </w:r>
      <w:r>
        <w:t>Introdução</w:t>
      </w:r>
      <w:bookmarkEnd w:id="58"/>
    </w:p>
    <w:p w14:paraId="6B47A7A0" w14:textId="3BB1836D" w:rsidR="00CF1A35" w:rsidRDefault="00C04722" w:rsidP="00280B1C">
      <w:r>
        <w:t>Após</w:t>
      </w:r>
      <w:r w:rsidR="00C55FD6">
        <w:t xml:space="preserve"> estar identificado o problema, </w:t>
      </w:r>
      <w:r w:rsidR="00CF1A35">
        <w:t xml:space="preserve">consequentes necessidades a suprir e feito um exaustivo estudo de Estado da Arte que permitiu introduzir conceitos e avaliar trabalhos relacionados com o tema, </w:t>
      </w:r>
      <w:r w:rsidR="00A95410">
        <w:t>foi n</w:t>
      </w:r>
      <w:r w:rsidR="00513E2E">
        <w:t xml:space="preserve">ecessário dar o passo seguinte, </w:t>
      </w:r>
      <w:r w:rsidR="00A95410">
        <w:t xml:space="preserve">de criar uma proposta de solução baseada num protótipo funcional, com o intuito de replicar as condições físicas (do utilizador e do </w:t>
      </w:r>
      <w:r w:rsidR="00A95410" w:rsidRPr="00CE5998">
        <w:rPr>
          <w:i/>
        </w:rPr>
        <w:t>hardware</w:t>
      </w:r>
      <w:r w:rsidR="00A95410">
        <w:t xml:space="preserve">) e tecnológicas da solução final. Em relação ás condições físicas do utilizador, importa registar que o mesmo se encontra com as duas mãos livres durante todo o processo de </w:t>
      </w:r>
      <w:r w:rsidR="00301B97">
        <w:t>operação do equipamento</w:t>
      </w:r>
      <w:r w:rsidR="00A95410">
        <w:t xml:space="preserve"> e que não é expectável que se encontre com luvas calçadas, isto é, nada o impedirá/restringirá no manuseamento da HMI da forma mais eficaz. Já sobre as condições</w:t>
      </w:r>
      <w:r w:rsidR="00301B97">
        <w:t xml:space="preserve"> de </w:t>
      </w:r>
      <w:r w:rsidR="00301B97" w:rsidRPr="00CE5998">
        <w:rPr>
          <w:i/>
        </w:rPr>
        <w:t>hardware</w:t>
      </w:r>
      <w:r w:rsidR="00301B97">
        <w:t>, importa referir que do ponto de vista da solução de automação estava restringido a equipamento do fabricante Beckhoff (</w:t>
      </w:r>
      <w:r w:rsidR="00301B97" w:rsidRPr="00CE5998">
        <w:rPr>
          <w:i/>
        </w:rPr>
        <w:t>Hardware</w:t>
      </w:r>
      <w:r w:rsidR="00301B97">
        <w:t xml:space="preserve"> e </w:t>
      </w:r>
      <w:r w:rsidR="00301B97" w:rsidRPr="00CE5998">
        <w:rPr>
          <w:i/>
        </w:rPr>
        <w:t>Software</w:t>
      </w:r>
      <w:r w:rsidR="00301B97">
        <w:t xml:space="preserve"> de Automação).</w:t>
      </w:r>
    </w:p>
    <w:p w14:paraId="37D6A43B" w14:textId="7CDD4AD7" w:rsidR="00180002" w:rsidRDefault="00B25693" w:rsidP="00280B1C">
      <w:r>
        <w:t>Desta forma, f</w:t>
      </w:r>
      <w:r w:rsidR="00180002">
        <w:t xml:space="preserve">oi </w:t>
      </w:r>
      <w:r>
        <w:t xml:space="preserve">então </w:t>
      </w:r>
      <w:r w:rsidR="00180002">
        <w:t>construíd</w:t>
      </w:r>
      <w:r w:rsidR="00302B9E">
        <w:t>o um protótipo funcional</w:t>
      </w:r>
      <w:r w:rsidR="00180002">
        <w:t>, que serve de validação das tecnologias e da arquitetura adotada</w:t>
      </w:r>
      <w:r w:rsidR="000B78BC">
        <w:t>, que</w:t>
      </w:r>
      <w:r w:rsidR="004049B1">
        <w:t xml:space="preserve"> consiste numa HMI </w:t>
      </w:r>
      <w:r w:rsidR="004049B1" w:rsidRPr="00CE5998">
        <w:rPr>
          <w:i/>
        </w:rPr>
        <w:t>Web-based</w:t>
      </w:r>
      <w:r w:rsidR="004049B1">
        <w:t xml:space="preserve"> que permite monit</w:t>
      </w:r>
      <w:r w:rsidR="00302B9E">
        <w:t>orizar e controlar parâmetros de um</w:t>
      </w:r>
      <w:r w:rsidR="004049B1">
        <w:t xml:space="preserve"> equipamento</w:t>
      </w:r>
      <w:r w:rsidR="00302B9E">
        <w:t xml:space="preserve"> de fabrico aditivo</w:t>
      </w:r>
      <w:r w:rsidR="004049B1">
        <w:t xml:space="preserve"> em tempo real.</w:t>
      </w:r>
      <w:r w:rsidR="0061678A">
        <w:t xml:space="preserve"> </w:t>
      </w:r>
    </w:p>
    <w:p w14:paraId="508D0DDE" w14:textId="3EFA0C88" w:rsidR="00513E2E" w:rsidRDefault="00513E2E" w:rsidP="00DC2A7D">
      <w:r w:rsidRPr="00C55FD6">
        <w:rPr>
          <w:highlight w:val="yellow"/>
        </w:rPr>
        <w:t xml:space="preserve">Este protótipo funcional foi desenvolvido recorrendo a um equipamento de </w:t>
      </w:r>
      <w:r w:rsidR="00B8083E" w:rsidRPr="00C55FD6">
        <w:rPr>
          <w:highlight w:val="yellow"/>
        </w:rPr>
        <w:t>fabrico aditivo resultante de outro projeto no INEGI e que se encontrava num estado avançado de desenvolvimento do ponto de vista de automação, isto é, a própria solução já estava num estado mais maduro, que gerava poucos erros de automação</w:t>
      </w:r>
      <w:r w:rsidR="00A90B42">
        <w:rPr>
          <w:highlight w:val="yellow"/>
        </w:rPr>
        <w:t xml:space="preserve"> e que por sua vez resultava em pouco “ruído” para as camadas de </w:t>
      </w:r>
      <w:r w:rsidR="00A90B42" w:rsidRPr="00A90B42">
        <w:rPr>
          <w:i/>
          <w:highlight w:val="yellow"/>
        </w:rPr>
        <w:t>software</w:t>
      </w:r>
      <w:r w:rsidR="00A90B42">
        <w:rPr>
          <w:highlight w:val="yellow"/>
        </w:rPr>
        <w:t xml:space="preserve"> a desenvolver no protótipo,</w:t>
      </w:r>
      <w:r w:rsidR="00B8083E" w:rsidRPr="00C55FD6">
        <w:rPr>
          <w:highlight w:val="yellow"/>
        </w:rPr>
        <w:t xml:space="preserve"> e que pelo facto de utilizar as mesmas tecnologias de </w:t>
      </w:r>
      <w:r w:rsidR="00B8083E" w:rsidRPr="00A90B42">
        <w:rPr>
          <w:i/>
          <w:highlight w:val="yellow"/>
        </w:rPr>
        <w:t>software</w:t>
      </w:r>
      <w:r w:rsidR="00B8083E" w:rsidRPr="00C55FD6">
        <w:rPr>
          <w:highlight w:val="yellow"/>
        </w:rPr>
        <w:t xml:space="preserve"> e </w:t>
      </w:r>
      <w:r w:rsidR="00B8083E" w:rsidRPr="00A90B42">
        <w:rPr>
          <w:i/>
          <w:highlight w:val="yellow"/>
        </w:rPr>
        <w:t>hardware</w:t>
      </w:r>
      <w:r w:rsidR="00B8083E" w:rsidRPr="00C55FD6">
        <w:rPr>
          <w:highlight w:val="yellow"/>
        </w:rPr>
        <w:t xml:space="preserve"> que o projeto </w:t>
      </w:r>
      <w:r w:rsidR="00DC2A7D" w:rsidRPr="00C55FD6">
        <w:rPr>
          <w:highlight w:val="yellow"/>
        </w:rPr>
        <w:t xml:space="preserve">que envolve esta tese permitia criar um ambiente bastante semelhante ao que a HMI final iria encontrar. Este equipamento surgiu com o intuito de estudar o fabrico de meios de produção (moldes/moldações) e modelos sobretudo com gesso, areia de sílica e resina termoendurecível, ideia que surgiu </w:t>
      </w:r>
      <w:r w:rsidR="00DC2A7D" w:rsidRPr="00C55FD6">
        <w:rPr>
          <w:sz w:val="23"/>
          <w:szCs w:val="23"/>
          <w:highlight w:val="yellow"/>
        </w:rPr>
        <w:t xml:space="preserve">da necessidade identificada juntos das empresas fornecedoras de </w:t>
      </w:r>
      <w:r w:rsidR="00DC2A7D" w:rsidRPr="00C55FD6">
        <w:rPr>
          <w:highlight w:val="yellow"/>
        </w:rPr>
        <w:t>peças e componentes em materiais metálicos fundidos, materiais cerâmicos e materiais compósitos, as quais são cada vez mais solicitadas para séries mais curtas e para componentes mais complexos e de grande dimensão.</w:t>
      </w:r>
    </w:p>
    <w:p w14:paraId="741EC74E" w14:textId="431533C1" w:rsidR="00C22018" w:rsidRDefault="00C22018" w:rsidP="00DC2A7D"/>
    <w:p w14:paraId="3E38461E" w14:textId="77777777" w:rsidR="00C22018" w:rsidRDefault="00C22018" w:rsidP="00C22018">
      <w:pPr>
        <w:keepNext/>
        <w:jc w:val="center"/>
      </w:pPr>
      <w:r>
        <w:rPr>
          <w:noProof/>
          <w:lang w:eastAsia="pt-PT"/>
        </w:rPr>
        <w:lastRenderedPageBreak/>
        <w:drawing>
          <wp:inline distT="0" distB="0" distL="0" distR="0" wp14:anchorId="47B4469F" wp14:editId="0BA8536F">
            <wp:extent cx="2781688" cy="3219899"/>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dimaq1.PNG"/>
                    <pic:cNvPicPr/>
                  </pic:nvPicPr>
                  <pic:blipFill>
                    <a:blip r:embed="rId45">
                      <a:extLst>
                        <a:ext uri="{28A0092B-C50C-407E-A947-70E740481C1C}">
                          <a14:useLocalDpi xmlns:a14="http://schemas.microsoft.com/office/drawing/2010/main" val="0"/>
                        </a:ext>
                      </a:extLst>
                    </a:blip>
                    <a:stretch>
                      <a:fillRect/>
                    </a:stretch>
                  </pic:blipFill>
                  <pic:spPr>
                    <a:xfrm>
                      <a:off x="0" y="0"/>
                      <a:ext cx="2781688" cy="3219899"/>
                    </a:xfrm>
                    <a:prstGeom prst="rect">
                      <a:avLst/>
                    </a:prstGeom>
                  </pic:spPr>
                </pic:pic>
              </a:graphicData>
            </a:graphic>
          </wp:inline>
        </w:drawing>
      </w:r>
    </w:p>
    <w:p w14:paraId="1F6F4DA1" w14:textId="46CA79B9" w:rsidR="00C22018" w:rsidRDefault="00C22018" w:rsidP="00C22018">
      <w:pPr>
        <w:pStyle w:val="Legenda"/>
        <w:jc w:val="center"/>
      </w:pPr>
      <w:bookmarkStart w:id="59" w:name="_Toc508631972"/>
      <w:r>
        <w:t xml:space="preserve">Figura </w:t>
      </w:r>
      <w:fldSimple w:instr=" SEQ Figura \* ARABIC ">
        <w:r w:rsidR="00396087">
          <w:rPr>
            <w:noProof/>
          </w:rPr>
          <w:t>32</w:t>
        </w:r>
      </w:fldSimple>
      <w:r>
        <w:t xml:space="preserve"> - Equipamento utilizado para o protótipo funcional</w:t>
      </w:r>
      <w:bookmarkEnd w:id="59"/>
    </w:p>
    <w:p w14:paraId="6CD81E01" w14:textId="5BE29D53" w:rsidR="00C22018" w:rsidRDefault="00C22018" w:rsidP="00C22018"/>
    <w:p w14:paraId="6CE7EDAE" w14:textId="77777777" w:rsidR="00C22018" w:rsidRDefault="00C22018" w:rsidP="00C22018">
      <w:pPr>
        <w:keepNext/>
        <w:jc w:val="center"/>
      </w:pPr>
      <w:r>
        <w:rPr>
          <w:noProof/>
          <w:lang w:eastAsia="pt-PT"/>
        </w:rPr>
        <w:drawing>
          <wp:inline distT="0" distB="0" distL="0" distR="0" wp14:anchorId="59EC8AA4" wp14:editId="54FDAFCB">
            <wp:extent cx="1571844" cy="2467319"/>
            <wp:effectExtent l="0" t="0" r="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dimaq2.PNG"/>
                    <pic:cNvPicPr/>
                  </pic:nvPicPr>
                  <pic:blipFill>
                    <a:blip r:embed="rId46">
                      <a:extLst>
                        <a:ext uri="{28A0092B-C50C-407E-A947-70E740481C1C}">
                          <a14:useLocalDpi xmlns:a14="http://schemas.microsoft.com/office/drawing/2010/main" val="0"/>
                        </a:ext>
                      </a:extLst>
                    </a:blip>
                    <a:stretch>
                      <a:fillRect/>
                    </a:stretch>
                  </pic:blipFill>
                  <pic:spPr>
                    <a:xfrm>
                      <a:off x="0" y="0"/>
                      <a:ext cx="1571844" cy="2467319"/>
                    </a:xfrm>
                    <a:prstGeom prst="rect">
                      <a:avLst/>
                    </a:prstGeom>
                  </pic:spPr>
                </pic:pic>
              </a:graphicData>
            </a:graphic>
          </wp:inline>
        </w:drawing>
      </w:r>
    </w:p>
    <w:p w14:paraId="1FBA59E3" w14:textId="52F3166A" w:rsidR="00C22018" w:rsidRDefault="00C22018" w:rsidP="00C22018">
      <w:pPr>
        <w:pStyle w:val="Legenda"/>
        <w:jc w:val="center"/>
      </w:pPr>
      <w:bookmarkStart w:id="60" w:name="_Toc508631973"/>
      <w:r>
        <w:t xml:space="preserve">Figura </w:t>
      </w:r>
      <w:fldSimple w:instr=" SEQ Figura \* ARABIC ">
        <w:r w:rsidR="00396087">
          <w:rPr>
            <w:noProof/>
          </w:rPr>
          <w:t>33</w:t>
        </w:r>
      </w:fldSimple>
      <w:r>
        <w:t xml:space="preserve"> - Equipamento em funcionamento</w:t>
      </w:r>
      <w:bookmarkEnd w:id="60"/>
    </w:p>
    <w:p w14:paraId="2B974125" w14:textId="5C5F3732" w:rsidR="00C22018" w:rsidRDefault="00C22018" w:rsidP="00C22018"/>
    <w:p w14:paraId="6DD47829" w14:textId="77777777" w:rsidR="00C22018" w:rsidRDefault="00C22018" w:rsidP="00C22018">
      <w:pPr>
        <w:keepNext/>
        <w:jc w:val="center"/>
      </w:pPr>
      <w:r>
        <w:rPr>
          <w:noProof/>
          <w:lang w:eastAsia="pt-PT"/>
        </w:rPr>
        <w:lastRenderedPageBreak/>
        <w:drawing>
          <wp:inline distT="0" distB="0" distL="0" distR="0" wp14:anchorId="32B9D09A" wp14:editId="7D93FC70">
            <wp:extent cx="1094453" cy="2467319"/>
            <wp:effectExtent l="0" t="0" r="0" b="0"/>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adimaq2.PNG"/>
                    <pic:cNvPicPr/>
                  </pic:nvPicPr>
                  <pic:blipFill>
                    <a:blip r:embed="rId47">
                      <a:extLst>
                        <a:ext uri="{28A0092B-C50C-407E-A947-70E740481C1C}">
                          <a14:useLocalDpi xmlns:a14="http://schemas.microsoft.com/office/drawing/2010/main" val="0"/>
                        </a:ext>
                      </a:extLst>
                    </a:blip>
                    <a:stretch>
                      <a:fillRect/>
                    </a:stretch>
                  </pic:blipFill>
                  <pic:spPr>
                    <a:xfrm>
                      <a:off x="0" y="0"/>
                      <a:ext cx="1094453" cy="2467319"/>
                    </a:xfrm>
                    <a:prstGeom prst="rect">
                      <a:avLst/>
                    </a:prstGeom>
                  </pic:spPr>
                </pic:pic>
              </a:graphicData>
            </a:graphic>
          </wp:inline>
        </w:drawing>
      </w:r>
    </w:p>
    <w:p w14:paraId="4BD552B4" w14:textId="4A5BBB9D" w:rsidR="00C22018" w:rsidRPr="00C22018" w:rsidRDefault="00C22018" w:rsidP="00C22018">
      <w:pPr>
        <w:pStyle w:val="Legenda"/>
        <w:jc w:val="center"/>
      </w:pPr>
      <w:bookmarkStart w:id="61" w:name="_Toc508631974"/>
      <w:r>
        <w:t xml:space="preserve">Figura </w:t>
      </w:r>
      <w:fldSimple w:instr=" SEQ Figura \* ARABIC ">
        <w:r w:rsidR="00396087">
          <w:rPr>
            <w:noProof/>
          </w:rPr>
          <w:t>34</w:t>
        </w:r>
      </w:fldSimple>
      <w:r>
        <w:t xml:space="preserve"> - Equipamento a depositar gesso, criando uma peça</w:t>
      </w:r>
      <w:bookmarkEnd w:id="61"/>
    </w:p>
    <w:p w14:paraId="4F3B15F4" w14:textId="7BDD4C6F" w:rsidR="00513E2E" w:rsidRDefault="00513E2E" w:rsidP="00280B1C"/>
    <w:p w14:paraId="73CA4232" w14:textId="77CA4A70" w:rsidR="00963E2A" w:rsidRDefault="00963E2A" w:rsidP="00280B1C">
      <w:r w:rsidRPr="00391BE8">
        <w:rPr>
          <w:highlight w:val="yellow"/>
        </w:rPr>
        <w:t>Por sua vez, a H</w:t>
      </w:r>
      <w:r w:rsidR="0048167B" w:rsidRPr="00391BE8">
        <w:rPr>
          <w:highlight w:val="yellow"/>
        </w:rPr>
        <w:t xml:space="preserve">MI final resultante desta tese assenta num equipamento de fabrico aditivo e </w:t>
      </w:r>
      <w:r w:rsidR="00A90B42" w:rsidRPr="00391BE8">
        <w:rPr>
          <w:highlight w:val="yellow"/>
        </w:rPr>
        <w:t>respetivas</w:t>
      </w:r>
      <w:r w:rsidR="0048167B" w:rsidRPr="00391BE8">
        <w:rPr>
          <w:highlight w:val="yellow"/>
        </w:rPr>
        <w:t xml:space="preserve"> tecnologias recentes com a consequente aplicação para além do estado da arte em materiais termoplásticos </w:t>
      </w:r>
      <w:r w:rsidR="00A90B42" w:rsidRPr="00391BE8">
        <w:rPr>
          <w:highlight w:val="yellow"/>
        </w:rPr>
        <w:t>para</w:t>
      </w:r>
      <w:r w:rsidR="0048167B" w:rsidRPr="00391BE8">
        <w:rPr>
          <w:highlight w:val="yellow"/>
        </w:rPr>
        <w:t xml:space="preserve"> aplicações </w:t>
      </w:r>
      <w:r w:rsidR="009C4E64" w:rsidRPr="00391BE8">
        <w:rPr>
          <w:highlight w:val="yellow"/>
        </w:rPr>
        <w:t>de alta temperatura e resistência</w:t>
      </w:r>
      <w:r w:rsidR="0048167B" w:rsidRPr="00391BE8">
        <w:rPr>
          <w:highlight w:val="yellow"/>
        </w:rPr>
        <w:t xml:space="preserve"> </w:t>
      </w:r>
      <w:r w:rsidR="00A90B42" w:rsidRPr="00391BE8">
        <w:rPr>
          <w:highlight w:val="yellow"/>
        </w:rPr>
        <w:t xml:space="preserve">cujas propriedades podem introduzir inúmeros desafios que requerem o apoio de tecnologias para controlo e monitorização do processo. Este equipamento encontra-se atualmente em fase de desenvolvimento do ponto de vista de automação, tendo sido recentemente realizados os primeiros testes de impressão </w:t>
      </w:r>
      <w:r w:rsidR="00A90B42" w:rsidRPr="00774D62">
        <w:rPr>
          <w:highlight w:val="yellow"/>
        </w:rPr>
        <w:t>de peças com os respetivos materiais.</w:t>
      </w:r>
      <w:r w:rsidR="00774D62" w:rsidRPr="00774D62">
        <w:rPr>
          <w:highlight w:val="yellow"/>
        </w:rPr>
        <w:t xml:space="preserve"> As imagens seguintes são respetivas ao mesmo.</w:t>
      </w:r>
    </w:p>
    <w:p w14:paraId="6D311C76" w14:textId="77777777" w:rsidR="00A90B42" w:rsidRDefault="00A90B42" w:rsidP="00A90B42">
      <w:pPr>
        <w:keepNext/>
        <w:jc w:val="center"/>
      </w:pPr>
      <w:r>
        <w:rPr>
          <w:noProof/>
          <w:lang w:eastAsia="pt-PT"/>
        </w:rPr>
        <w:lastRenderedPageBreak/>
        <w:drawing>
          <wp:inline distT="0" distB="0" distL="0" distR="0" wp14:anchorId="16B04CA3" wp14:editId="6E09BC7B">
            <wp:extent cx="3390900" cy="3381928"/>
            <wp:effectExtent l="0" t="0" r="0" b="0"/>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bred1.PNG"/>
                    <pic:cNvPicPr/>
                  </pic:nvPicPr>
                  <pic:blipFill>
                    <a:blip r:embed="rId48">
                      <a:extLst>
                        <a:ext uri="{28A0092B-C50C-407E-A947-70E740481C1C}">
                          <a14:useLocalDpi xmlns:a14="http://schemas.microsoft.com/office/drawing/2010/main" val="0"/>
                        </a:ext>
                      </a:extLst>
                    </a:blip>
                    <a:stretch>
                      <a:fillRect/>
                    </a:stretch>
                  </pic:blipFill>
                  <pic:spPr>
                    <a:xfrm>
                      <a:off x="0" y="0"/>
                      <a:ext cx="3390900" cy="3381928"/>
                    </a:xfrm>
                    <a:prstGeom prst="rect">
                      <a:avLst/>
                    </a:prstGeom>
                  </pic:spPr>
                </pic:pic>
              </a:graphicData>
            </a:graphic>
          </wp:inline>
        </w:drawing>
      </w:r>
    </w:p>
    <w:p w14:paraId="416437C3" w14:textId="1C7B7A05" w:rsidR="00A90B42" w:rsidRDefault="00A90B42" w:rsidP="00A90B42">
      <w:pPr>
        <w:pStyle w:val="Legenda"/>
        <w:jc w:val="center"/>
      </w:pPr>
      <w:bookmarkStart w:id="62" w:name="_Toc508631975"/>
      <w:r>
        <w:t xml:space="preserve">Figura </w:t>
      </w:r>
      <w:fldSimple w:instr=" SEQ Figura \* ARABIC ">
        <w:r w:rsidR="00396087">
          <w:rPr>
            <w:noProof/>
          </w:rPr>
          <w:t>35</w:t>
        </w:r>
      </w:fldSimple>
      <w:r>
        <w:t xml:space="preserve"> - Estrutura da área de impressão do equipamento final</w:t>
      </w:r>
      <w:bookmarkEnd w:id="62"/>
    </w:p>
    <w:p w14:paraId="4EAFD56A" w14:textId="4A4B47FC" w:rsidR="00963E2A" w:rsidRDefault="00963E2A" w:rsidP="00280B1C"/>
    <w:p w14:paraId="58337051" w14:textId="77777777" w:rsidR="00774D62" w:rsidRDefault="00774D62" w:rsidP="00774D62">
      <w:pPr>
        <w:keepNext/>
        <w:jc w:val="center"/>
      </w:pPr>
      <w:r>
        <w:rPr>
          <w:noProof/>
          <w:lang w:eastAsia="pt-PT"/>
        </w:rPr>
        <w:drawing>
          <wp:inline distT="0" distB="0" distL="0" distR="0" wp14:anchorId="74E56330" wp14:editId="567759C2">
            <wp:extent cx="4924425" cy="2770261"/>
            <wp:effectExtent l="0" t="0" r="0" b="0"/>
            <wp:docPr id="73" name="Imagem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20180308_121851.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926512" cy="2771435"/>
                    </a:xfrm>
                    <a:prstGeom prst="rect">
                      <a:avLst/>
                    </a:prstGeom>
                  </pic:spPr>
                </pic:pic>
              </a:graphicData>
            </a:graphic>
          </wp:inline>
        </w:drawing>
      </w:r>
    </w:p>
    <w:p w14:paraId="4868BB47" w14:textId="49BAB7F2" w:rsidR="00774D62" w:rsidRDefault="00774D62" w:rsidP="00774D62">
      <w:pPr>
        <w:pStyle w:val="Legenda"/>
        <w:jc w:val="center"/>
      </w:pPr>
      <w:bookmarkStart w:id="63" w:name="_Toc508631976"/>
      <w:r>
        <w:t xml:space="preserve">Figura </w:t>
      </w:r>
      <w:fldSimple w:instr=" SEQ Figura \* ARABIC ">
        <w:r w:rsidR="00396087">
          <w:rPr>
            <w:noProof/>
          </w:rPr>
          <w:t>36</w:t>
        </w:r>
      </w:fldSimple>
      <w:r>
        <w:t xml:space="preserve"> - Equipamento de Fabrico Aditivo e a HMI</w:t>
      </w:r>
      <w:bookmarkEnd w:id="63"/>
    </w:p>
    <w:p w14:paraId="566D2E3F" w14:textId="7D961C97" w:rsidR="00774D62" w:rsidRDefault="00774D62" w:rsidP="00774D62"/>
    <w:p w14:paraId="19840AE9" w14:textId="77777777" w:rsidR="00774D62" w:rsidRDefault="00774D62" w:rsidP="00774D62">
      <w:pPr>
        <w:keepNext/>
        <w:jc w:val="center"/>
      </w:pPr>
      <w:r>
        <w:rPr>
          <w:noProof/>
          <w:lang w:eastAsia="pt-PT"/>
        </w:rPr>
        <w:lastRenderedPageBreak/>
        <w:drawing>
          <wp:inline distT="0" distB="0" distL="0" distR="0" wp14:anchorId="3F5517FD" wp14:editId="787D0E45">
            <wp:extent cx="5238750" cy="2947086"/>
            <wp:effectExtent l="0" t="0" r="0" b="0"/>
            <wp:docPr id="74" name="Imagem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20180308_121916.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238841" cy="2947137"/>
                    </a:xfrm>
                    <a:prstGeom prst="rect">
                      <a:avLst/>
                    </a:prstGeom>
                  </pic:spPr>
                </pic:pic>
              </a:graphicData>
            </a:graphic>
          </wp:inline>
        </w:drawing>
      </w:r>
    </w:p>
    <w:p w14:paraId="02D3C56C" w14:textId="24A138F0" w:rsidR="00774D62" w:rsidRDefault="00774D62" w:rsidP="00774D62">
      <w:pPr>
        <w:pStyle w:val="Legenda"/>
        <w:jc w:val="center"/>
      </w:pPr>
      <w:bookmarkStart w:id="64" w:name="_Toc508631977"/>
      <w:r>
        <w:t xml:space="preserve">Figura </w:t>
      </w:r>
      <w:fldSimple w:instr=" SEQ Figura \* ARABIC ">
        <w:r w:rsidR="00396087">
          <w:rPr>
            <w:noProof/>
          </w:rPr>
          <w:t>37</w:t>
        </w:r>
      </w:fldSimple>
      <w:r>
        <w:t xml:space="preserve"> - Equipamento de Fabrico Aditivo e a HMI</w:t>
      </w:r>
      <w:bookmarkEnd w:id="64"/>
    </w:p>
    <w:p w14:paraId="73B903CF" w14:textId="6A1EA44C" w:rsidR="00774D62" w:rsidRPr="00774D62" w:rsidRDefault="00774D62" w:rsidP="00774D62"/>
    <w:p w14:paraId="45157BA4" w14:textId="77777777" w:rsidR="00774D62" w:rsidRDefault="00774D62" w:rsidP="00280B1C"/>
    <w:p w14:paraId="1F3AE37E" w14:textId="2BB5B2AD" w:rsidR="007276B4" w:rsidRDefault="000B78BC" w:rsidP="00280B1C">
      <w:r>
        <w:t>Assim</w:t>
      </w:r>
      <w:r w:rsidR="005A3F39">
        <w:t xml:space="preserve">, considerando os objetivos de alto nível traçados, </w:t>
      </w:r>
      <w:r w:rsidR="00302B9E">
        <w:t>foi</w:t>
      </w:r>
      <w:r w:rsidR="007276B4">
        <w:t xml:space="preserve"> possível descrever uma proposta de </w:t>
      </w:r>
      <w:r w:rsidR="005A3F39">
        <w:t>desenvolvimento e traçar sub-objetivos para a fase de desenvolvimento do projeto.</w:t>
      </w:r>
    </w:p>
    <w:p w14:paraId="3CE6ABC0" w14:textId="2806C308" w:rsidR="001D21E1" w:rsidRDefault="001D21E1" w:rsidP="00180002"/>
    <w:p w14:paraId="5903D439" w14:textId="71DB1D05" w:rsidR="001D21E1" w:rsidRDefault="001D21E1" w:rsidP="00E67CE4">
      <w:pPr>
        <w:pStyle w:val="Cabealho2"/>
        <w:ind w:firstLine="708"/>
      </w:pPr>
      <w:bookmarkStart w:id="65" w:name="_Toc508706317"/>
      <w:r>
        <w:t>3.</w:t>
      </w:r>
      <w:r w:rsidR="00E95509">
        <w:t>2</w:t>
      </w:r>
      <w:r>
        <w:t xml:space="preserve"> Sub-Objetivos</w:t>
      </w:r>
      <w:bookmarkEnd w:id="65"/>
    </w:p>
    <w:p w14:paraId="02F18074" w14:textId="77777777" w:rsidR="001D21E1" w:rsidRDefault="001D21E1" w:rsidP="00280B1C">
      <w:r>
        <w:t xml:space="preserve">Estão definidos dois grandes objetivos a atingir com o desenvolvimento do projeto: desenvolver uma HMI </w:t>
      </w:r>
      <w:r w:rsidRPr="00DD665A">
        <w:rPr>
          <w:i/>
        </w:rPr>
        <w:t>Web-Based</w:t>
      </w:r>
      <w:r>
        <w:t xml:space="preserve"> e poder controlar e monitorizar parâmetros do equipamento e do processo em tempo real. </w:t>
      </w:r>
    </w:p>
    <w:p w14:paraId="05D98B48" w14:textId="77777777" w:rsidR="001D21E1" w:rsidRDefault="001D21E1" w:rsidP="00280B1C">
      <w:r>
        <w:t>Partindo deste princípio foram definidos sub-objetivos para o projeto, que no fundo representam tarefas a executar, apesar de nem todos serem de carácter obrigatório e estarem dependentes de nuances que possam aparecer com o decorrer do desenvolvimento. Os sub-objetivos são os seguintes:</w:t>
      </w:r>
    </w:p>
    <w:p w14:paraId="05C0F1EC" w14:textId="77777777" w:rsidR="001D21E1" w:rsidRDefault="001D21E1" w:rsidP="00660D40">
      <w:pPr>
        <w:pStyle w:val="PargrafodaLista"/>
        <w:numPr>
          <w:ilvl w:val="0"/>
          <w:numId w:val="12"/>
        </w:numPr>
      </w:pPr>
      <w:r>
        <w:t>Módulo de controlo básico do equipamento: ligar, desligar, pausar equipamento, parar equipamento, monitorizar posição dos eixos e estado geral do equipamento</w:t>
      </w:r>
    </w:p>
    <w:p w14:paraId="560DAE02" w14:textId="77777777" w:rsidR="001D21E1" w:rsidRDefault="001D21E1" w:rsidP="00660D40">
      <w:pPr>
        <w:pStyle w:val="PargrafodaLista"/>
        <w:numPr>
          <w:ilvl w:val="0"/>
          <w:numId w:val="12"/>
        </w:numPr>
      </w:pPr>
      <w:r>
        <w:t>Fornecer vários modos de operação: manual, automático, bloco a bloco</w:t>
      </w:r>
    </w:p>
    <w:p w14:paraId="65D97804" w14:textId="77777777" w:rsidR="001D21E1" w:rsidRDefault="001D21E1" w:rsidP="00660D40">
      <w:pPr>
        <w:pStyle w:val="PargrafodaLista"/>
        <w:numPr>
          <w:ilvl w:val="0"/>
          <w:numId w:val="12"/>
        </w:numPr>
      </w:pPr>
      <w:r>
        <w:lastRenderedPageBreak/>
        <w:t>Monitorizar parâmetros do processo em tempo real (velocidade de extrusão, temperatura em vários pontos, etc)</w:t>
      </w:r>
    </w:p>
    <w:p w14:paraId="62DE1CF9" w14:textId="77777777" w:rsidR="001D21E1" w:rsidRDefault="001D21E1" w:rsidP="00660D40">
      <w:pPr>
        <w:pStyle w:val="PargrafodaLista"/>
        <w:numPr>
          <w:ilvl w:val="0"/>
          <w:numId w:val="12"/>
        </w:numPr>
      </w:pPr>
      <w:r>
        <w:t>Importar remotamente e executar Gcode</w:t>
      </w:r>
    </w:p>
    <w:p w14:paraId="7E0A6F65" w14:textId="77777777" w:rsidR="001D21E1" w:rsidRDefault="001D21E1" w:rsidP="00660D40">
      <w:pPr>
        <w:pStyle w:val="PargrafodaLista"/>
        <w:numPr>
          <w:ilvl w:val="0"/>
          <w:numId w:val="12"/>
        </w:numPr>
      </w:pPr>
      <w:r>
        <w:t>Visualizar Gcode a ser executado em tempo real</w:t>
      </w:r>
    </w:p>
    <w:p w14:paraId="1A80FBFF" w14:textId="77777777" w:rsidR="001D21E1" w:rsidRDefault="001D21E1" w:rsidP="00660D40">
      <w:pPr>
        <w:pStyle w:val="PargrafodaLista"/>
        <w:numPr>
          <w:ilvl w:val="0"/>
          <w:numId w:val="12"/>
        </w:numPr>
      </w:pPr>
      <w:r>
        <w:t>Recolha e armazenamento de dados das impressões</w:t>
      </w:r>
    </w:p>
    <w:p w14:paraId="61501EF5" w14:textId="3A3C8940" w:rsidR="001D21E1" w:rsidRDefault="001D21E1" w:rsidP="00660D40">
      <w:pPr>
        <w:pStyle w:val="PargrafodaLista"/>
        <w:numPr>
          <w:ilvl w:val="0"/>
          <w:numId w:val="12"/>
        </w:numPr>
      </w:pPr>
      <w:r>
        <w:t>Visualização de histórico de impressões</w:t>
      </w:r>
    </w:p>
    <w:p w14:paraId="3F6A2E39" w14:textId="67D1A166" w:rsidR="00DE37AA" w:rsidRDefault="00DE37AA" w:rsidP="00660D40">
      <w:pPr>
        <w:pStyle w:val="PargrafodaLista"/>
        <w:numPr>
          <w:ilvl w:val="0"/>
          <w:numId w:val="12"/>
        </w:numPr>
      </w:pPr>
      <w:r>
        <w:t>Visualização da peça em 3D através do Gcode</w:t>
      </w:r>
    </w:p>
    <w:p w14:paraId="59C0751E" w14:textId="77777777" w:rsidR="001D21E1" w:rsidRDefault="001D21E1" w:rsidP="00660D40">
      <w:pPr>
        <w:pStyle w:val="PargrafodaLista"/>
        <w:numPr>
          <w:ilvl w:val="0"/>
          <w:numId w:val="12"/>
        </w:numPr>
      </w:pPr>
      <w:r>
        <w:t>Visualizar imagem da câmara termográfica em tempo real</w:t>
      </w:r>
    </w:p>
    <w:p w14:paraId="6083D0FB" w14:textId="77777777" w:rsidR="001D21E1" w:rsidRDefault="001D21E1" w:rsidP="00660D40">
      <w:pPr>
        <w:pStyle w:val="PargrafodaLista"/>
        <w:numPr>
          <w:ilvl w:val="0"/>
          <w:numId w:val="12"/>
        </w:numPr>
      </w:pPr>
      <w:r>
        <w:t>Módulo de Realidade Aumentada para visualização da peça a ser impressa</w:t>
      </w:r>
    </w:p>
    <w:p w14:paraId="2674DE21" w14:textId="77777777" w:rsidR="001D21E1" w:rsidRDefault="001D21E1" w:rsidP="00180002"/>
    <w:p w14:paraId="3B1D6EFA" w14:textId="266CD24E" w:rsidR="00B1140D" w:rsidRDefault="00B1140D" w:rsidP="00180002"/>
    <w:p w14:paraId="33131C23" w14:textId="77777777" w:rsidR="007C6C5B" w:rsidRDefault="007C6C5B">
      <w:pPr>
        <w:spacing w:after="200"/>
        <w:rPr>
          <w:smallCaps/>
          <w:sz w:val="28"/>
          <w:szCs w:val="28"/>
        </w:rPr>
      </w:pPr>
      <w:r>
        <w:br w:type="page"/>
      </w:r>
    </w:p>
    <w:p w14:paraId="37CCC39E" w14:textId="2309FC1B" w:rsidR="00B1140D" w:rsidRDefault="00B1140D" w:rsidP="00E67CE4">
      <w:pPr>
        <w:pStyle w:val="Cabealho2"/>
        <w:ind w:firstLine="708"/>
      </w:pPr>
      <w:bookmarkStart w:id="66" w:name="_Toc508706318"/>
      <w:r>
        <w:lastRenderedPageBreak/>
        <w:t>3.</w:t>
      </w:r>
      <w:r w:rsidR="00E95509">
        <w:t>3</w:t>
      </w:r>
      <w:r>
        <w:t xml:space="preserve"> Arquitetura </w:t>
      </w:r>
      <w:r w:rsidR="001D21E1">
        <w:t>do Protótipo</w:t>
      </w:r>
      <w:bookmarkEnd w:id="66"/>
    </w:p>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51">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2A08BD7A" w:rsidR="0061678A" w:rsidRDefault="0061678A" w:rsidP="0061678A">
      <w:pPr>
        <w:pStyle w:val="Legenda"/>
        <w:jc w:val="center"/>
      </w:pPr>
      <w:bookmarkStart w:id="67" w:name="_Toc508631978"/>
      <w:r>
        <w:t xml:space="preserve">Figura </w:t>
      </w:r>
      <w:fldSimple w:instr=" SEQ Figura \* ARABIC ">
        <w:r w:rsidR="00396087">
          <w:rPr>
            <w:noProof/>
          </w:rPr>
          <w:t>38</w:t>
        </w:r>
      </w:fldSimple>
      <w:r>
        <w:t xml:space="preserve"> - </w:t>
      </w:r>
      <w:r w:rsidRPr="00326791">
        <w:t xml:space="preserve"> Arquitetura do </w:t>
      </w:r>
      <w:r w:rsidR="00FC7D13">
        <w:t>Protótipo</w:t>
      </w:r>
      <w:bookmarkEnd w:id="67"/>
    </w:p>
    <w:p w14:paraId="59708166" w14:textId="112483F6" w:rsidR="004049B1" w:rsidRDefault="004049B1" w:rsidP="00180002"/>
    <w:p w14:paraId="40E73C13" w14:textId="77B7D5E8" w:rsidR="004049B1" w:rsidRDefault="004049B1" w:rsidP="00280B1C">
      <w:r>
        <w:t xml:space="preserve">A arquitetura do </w:t>
      </w:r>
      <w:r w:rsidR="00401798">
        <w:t>protótipo</w:t>
      </w:r>
      <w:r>
        <w:t xml:space="preserve"> assenta em 3 camadas de </w:t>
      </w:r>
      <w:r w:rsidRPr="00DD665A">
        <w:rPr>
          <w:i/>
        </w:rPr>
        <w:t>software</w:t>
      </w:r>
      <w:r>
        <w:t xml:space="preserve"> mais uma de </w:t>
      </w:r>
      <w:r w:rsidRPr="00DD665A">
        <w:rPr>
          <w:i/>
        </w:rPr>
        <w:t>hardware</w:t>
      </w:r>
      <w:r>
        <w:t xml:space="preserv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280B1C">
      <w:r>
        <w:t xml:space="preserve">As camadas de </w:t>
      </w:r>
      <w:r w:rsidRPr="00DD665A">
        <w:rPr>
          <w:i/>
        </w:rPr>
        <w:t>software</w:t>
      </w:r>
      <w:r>
        <w:t xml:space="preserve"> consistem no cliente/utilizador</w:t>
      </w:r>
      <w:r w:rsidR="00547685">
        <w:t xml:space="preserve">, o servidor web e o </w:t>
      </w:r>
      <w:r w:rsidR="00547685" w:rsidRPr="00DD665A">
        <w:rPr>
          <w:i/>
        </w:rPr>
        <w:t>software</w:t>
      </w:r>
      <w:r w:rsidR="00547685">
        <w:t xml:space="preserve"> de automação. </w:t>
      </w:r>
    </w:p>
    <w:p w14:paraId="5DC117FA" w14:textId="49E626A9" w:rsidR="004049B1" w:rsidRDefault="00547685" w:rsidP="00280B1C">
      <w:r>
        <w:t>O cliente</w:t>
      </w:r>
      <w:r w:rsidR="004049B1">
        <w:t xml:space="preserve"> acede ao sistema através de um </w:t>
      </w:r>
      <w:r w:rsidR="004049B1" w:rsidRPr="00DD665A">
        <w:rPr>
          <w:i/>
        </w:rPr>
        <w:t>web</w:t>
      </w:r>
      <w:r w:rsidR="004049B1">
        <w:t xml:space="preserve"> </w:t>
      </w:r>
      <w:r w:rsidR="004049B1" w:rsidRPr="00DD665A">
        <w:rPr>
          <w:i/>
        </w:rPr>
        <w:t>browser</w:t>
      </w:r>
      <w:r w:rsidR="004049B1">
        <w:t xml:space="preserve"> e obtém a página HTML que corresponde á HMI.</w:t>
      </w:r>
      <w:r w:rsidR="0033228E">
        <w:t xml:space="preserve"> Para além do HTML, a página web carregada traz acoplado também ficheiros CSS, Javascript e Ember JS. Este último é uma </w:t>
      </w:r>
      <w:r w:rsidR="0033228E" w:rsidRPr="0083263B">
        <w:rPr>
          <w:i/>
        </w:rPr>
        <w:t>framework</w:t>
      </w:r>
      <w:r w:rsidR="0033228E">
        <w:t xml:space="preserve"> para criação de interfaces web desenvolvida em Javascript. </w:t>
      </w:r>
    </w:p>
    <w:p w14:paraId="1D660D98" w14:textId="7D17B682" w:rsidR="00547685" w:rsidRDefault="00547685" w:rsidP="00280B1C">
      <w:r>
        <w:t xml:space="preserve">A comunicação entre esta camada e o servidor web é efetuada através de Socket.IO que consiste numa tecnologia de comunicação bidirecional em tempo real baseada em eventos. </w:t>
      </w:r>
    </w:p>
    <w:p w14:paraId="11C1A725" w14:textId="15F2E4CD" w:rsidR="0061678A" w:rsidRDefault="0061678A" w:rsidP="00280B1C">
      <w:r>
        <w:lastRenderedPageBreak/>
        <w:t xml:space="preserve">O servidor web foi desenvolvido no NodeJS e recorrendo </w:t>
      </w:r>
      <w:r w:rsidR="008B71C8">
        <w:t xml:space="preserve">aos </w:t>
      </w:r>
      <w:r w:rsidR="008B71C8" w:rsidRPr="001723D5">
        <w:rPr>
          <w:i/>
        </w:rPr>
        <w:t>plugins</w:t>
      </w:r>
      <w:r w:rsidR="008B71C8">
        <w:t xml:space="preserve"> express.js e ADS.js.</w:t>
      </w:r>
      <w:r>
        <w:t xml:space="preserve"> </w:t>
      </w:r>
      <w:r w:rsidR="008B71C8">
        <w:t>E</w:t>
      </w:r>
      <w:r>
        <w:t xml:space="preserve">ste último permite comunicação com o </w:t>
      </w:r>
      <w:r w:rsidRPr="001723D5">
        <w:rPr>
          <w:i/>
        </w:rPr>
        <w:t>software</w:t>
      </w:r>
      <w:r>
        <w:t xml:space="preserve"> de automação Twincat via TCP/IP.</w:t>
      </w:r>
    </w:p>
    <w:p w14:paraId="45BD85B7" w14:textId="47A084EB" w:rsidR="0061678A" w:rsidRDefault="0061678A" w:rsidP="00280B1C">
      <w:r>
        <w:t xml:space="preserve">O </w:t>
      </w:r>
      <w:r w:rsidRPr="001723D5">
        <w:rPr>
          <w:i/>
        </w:rPr>
        <w:t>software</w:t>
      </w:r>
      <w:r>
        <w:t xml:space="preserve"> de automação é o Twincat do fabricante Beckhoff e este permite desenvolver soluções de automação, assim como comunicar com dispositivos de </w:t>
      </w:r>
      <w:r w:rsidRPr="001723D5">
        <w:rPr>
          <w:i/>
        </w:rPr>
        <w:t>hardware</w:t>
      </w:r>
      <w:r>
        <w:t xml:space="preserve"> que estejam conectados ao sistema, como </w:t>
      </w:r>
      <w:r w:rsidRPr="001723D5">
        <w:rPr>
          <w:i/>
        </w:rPr>
        <w:t>drives</w:t>
      </w:r>
      <w:r>
        <w:t xml:space="preserve"> de motor, PLCs, canais de </w:t>
      </w:r>
      <w:r w:rsidRPr="001723D5">
        <w:rPr>
          <w:i/>
        </w:rPr>
        <w:t>input/output</w:t>
      </w:r>
      <w:r>
        <w:t>, et</w:t>
      </w:r>
      <w:r w:rsidR="00605E2B">
        <w:t xml:space="preserve">c. Este </w:t>
      </w:r>
      <w:r w:rsidR="00605E2B" w:rsidRPr="001723D5">
        <w:rPr>
          <w:i/>
        </w:rPr>
        <w:t>software</w:t>
      </w:r>
      <w:r w:rsidR="00605E2B">
        <w:t xml:space="preserve"> </w:t>
      </w:r>
      <w:r w:rsidR="007E35E2">
        <w:t xml:space="preserve">possui uma arquitetura modular que permite tratar cada módulo (composto por </w:t>
      </w:r>
      <w:r w:rsidR="007E35E2" w:rsidRPr="001723D5">
        <w:rPr>
          <w:i/>
        </w:rPr>
        <w:t>software</w:t>
      </w:r>
      <w:r w:rsidR="007E35E2">
        <w:t xml:space="preserve"> e possivelmente dispositivo de </w:t>
      </w:r>
      <w:r w:rsidR="007E35E2" w:rsidRPr="001723D5">
        <w:rPr>
          <w:i/>
        </w:rPr>
        <w:t>hardware</w:t>
      </w:r>
      <w:r w:rsidR="007E35E2">
        <w:t xml:space="preserve">) como um dispositivo independente. As mensagens entre os módulos tornam-se possíveis através de uma interface ADS (Automation Device Specification) que cada módulo tem e através do </w:t>
      </w:r>
      <w:r w:rsidR="001723D5">
        <w:t>“</w:t>
      </w:r>
      <w:r w:rsidR="007E35E2">
        <w:t>ADS Router</w:t>
      </w:r>
      <w:r w:rsidR="001723D5">
        <w:t>”</w:t>
      </w:r>
      <w:r w:rsidR="007E35E2">
        <w:t xml:space="preserve"> existente no </w:t>
      </w:r>
      <w:r w:rsidR="007E35E2" w:rsidRPr="001723D5">
        <w:rPr>
          <w:i/>
        </w:rPr>
        <w:t>software</w:t>
      </w:r>
      <w:r w:rsidR="007E35E2">
        <w:t xml:space="preserve"> que gere e consegue identificar os destinatários das mensagens. Isto, na prática significa que </w:t>
      </w:r>
      <w:r>
        <w:t>quando chega u</w:t>
      </w:r>
      <w:r w:rsidR="007E35E2">
        <w:t>m envio de uma mensagem remota</w:t>
      </w:r>
      <w:r>
        <w:t xml:space="preserve">, o </w:t>
      </w:r>
      <w:r w:rsidR="001723D5">
        <w:t>“</w:t>
      </w:r>
      <w:r>
        <w:t>ADS Router</w:t>
      </w:r>
      <w:r w:rsidR="001723D5">
        <w:t>”</w:t>
      </w:r>
      <w:r>
        <w:t xml:space="preserve"> consegue identificar para qual </w:t>
      </w:r>
      <w:r w:rsidR="007E35E2">
        <w:t>módulo/</w:t>
      </w:r>
      <w:r>
        <w:t xml:space="preserve">dispositivo esta </w:t>
      </w:r>
      <w:r w:rsidR="007E35E2">
        <w:t>mensagem</w:t>
      </w:r>
      <w:r>
        <w:t xml:space="preserve"> se dirige.</w:t>
      </w:r>
    </w:p>
    <w:p w14:paraId="070EC988" w14:textId="3D8011CC" w:rsidR="009F3C83" w:rsidRDefault="009F3C83" w:rsidP="00280B1C">
      <w:r>
        <w:t xml:space="preserve">Por último temos a camada de </w:t>
      </w:r>
      <w:r w:rsidRPr="001723D5">
        <w:rPr>
          <w:i/>
        </w:rPr>
        <w:t>hardware</w:t>
      </w:r>
      <w:r>
        <w:t xml:space="preserve"> e dos diferentes tipos de dispositivos que podem controlar e monitorizar o processo físico.</w:t>
      </w:r>
    </w:p>
    <w:p w14:paraId="753792F4" w14:textId="6592A9B8" w:rsidR="005A3F39" w:rsidRDefault="005A3F39" w:rsidP="00180002"/>
    <w:p w14:paraId="39A89552" w14:textId="75631F4D" w:rsidR="004049B1" w:rsidRDefault="004049B1" w:rsidP="004049B1"/>
    <w:p w14:paraId="76B4CA8D" w14:textId="022E8020" w:rsidR="00507546" w:rsidRDefault="00507546" w:rsidP="00E67CE4">
      <w:pPr>
        <w:pStyle w:val="Cabealho2"/>
        <w:ind w:firstLine="708"/>
      </w:pPr>
      <w:bookmarkStart w:id="68" w:name="_Toc508706319"/>
      <w:r>
        <w:t>3.</w:t>
      </w:r>
      <w:r w:rsidR="005A3F39">
        <w:t>4</w:t>
      </w:r>
      <w:r>
        <w:t xml:space="preserve"> Protótipo</w:t>
      </w:r>
      <w:r w:rsidR="005A3F39">
        <w:t xml:space="preserve"> </w:t>
      </w:r>
      <w:r w:rsidR="00E67EF7">
        <w:t>Funcional</w:t>
      </w:r>
      <w:bookmarkEnd w:id="68"/>
    </w:p>
    <w:p w14:paraId="77BD08FF" w14:textId="1AB7F54D" w:rsidR="00507546" w:rsidRDefault="00507546" w:rsidP="00280B1C">
      <w:r>
        <w:t xml:space="preserve">Este protótipo possui um conjunto de funcionalidades </w:t>
      </w:r>
      <w:r w:rsidR="00E22944">
        <w:t xml:space="preserve">que permitem controlar e monitorizar o equipamento e parâmetros do processo, tais como a monitorização do estado da máquina (pode variar entre </w:t>
      </w:r>
      <w:r w:rsidR="00E22944" w:rsidRPr="00A257DC">
        <w:rPr>
          <w:i/>
        </w:rPr>
        <w:t>on/off</w:t>
      </w:r>
      <w:r w:rsidR="00E22944">
        <w:t>, pause, auto ou manual), envio dos eixos para uma determinada posição, envio de ficheiro Gcode para o equipame</w:t>
      </w:r>
      <w:r w:rsidR="00A257DC">
        <w:t>n</w:t>
      </w:r>
      <w:r w:rsidR="00E22944">
        <w:t xml:space="preserve">to interpretar </w:t>
      </w:r>
      <w:r w:rsidR="00C868C8">
        <w:t xml:space="preserve">e </w:t>
      </w:r>
      <w:r w:rsidR="00E22944">
        <w:t xml:space="preserve">executar, pausar o equipamento, abortar a execução de um ficheiro Gcode, visualizar as linhas de Gcod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lastRenderedPageBreak/>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75C58848" w:rsidR="0016545B" w:rsidRDefault="0016545B" w:rsidP="0016545B">
      <w:pPr>
        <w:pStyle w:val="Legenda"/>
        <w:jc w:val="center"/>
      </w:pPr>
      <w:bookmarkStart w:id="69" w:name="_Toc508631979"/>
      <w:r>
        <w:t xml:space="preserve">Figura </w:t>
      </w:r>
      <w:fldSimple w:instr=" SEQ Figura \* ARABIC ">
        <w:r w:rsidR="00396087">
          <w:rPr>
            <w:noProof/>
          </w:rPr>
          <w:t>39</w:t>
        </w:r>
      </w:fldSimple>
      <w:r>
        <w:t xml:space="preserve"> - Sistema com o equipamento ligado e em estado ON</w:t>
      </w:r>
      <w:bookmarkEnd w:id="69"/>
    </w:p>
    <w:p w14:paraId="117CCCD1" w14:textId="1418543B" w:rsidR="0016545B" w:rsidRDefault="0016545B" w:rsidP="0016545B"/>
    <w:p w14:paraId="739BFC1F" w14:textId="77777777" w:rsidR="0016545B" w:rsidRDefault="0016545B" w:rsidP="0016545B">
      <w:pPr>
        <w:keepNext/>
      </w:pPr>
      <w:r>
        <w:rPr>
          <w:noProof/>
          <w:lang w:eastAsia="pt-PT"/>
        </w:rPr>
        <w:drawing>
          <wp:inline distT="0" distB="0" distL="0" distR="0" wp14:anchorId="5F75637B" wp14:editId="4EAB790C">
            <wp:extent cx="5526157" cy="30428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536523" cy="3048514"/>
                    </a:xfrm>
                    <a:prstGeom prst="rect">
                      <a:avLst/>
                    </a:prstGeom>
                  </pic:spPr>
                </pic:pic>
              </a:graphicData>
            </a:graphic>
          </wp:inline>
        </w:drawing>
      </w:r>
    </w:p>
    <w:p w14:paraId="0464198E" w14:textId="4B3AE939" w:rsidR="0016545B" w:rsidRPr="0016545B" w:rsidRDefault="0016545B" w:rsidP="0016545B">
      <w:pPr>
        <w:pStyle w:val="Legenda"/>
        <w:jc w:val="center"/>
      </w:pPr>
      <w:bookmarkStart w:id="70" w:name="_Toc508631980"/>
      <w:r>
        <w:t xml:space="preserve">Figura </w:t>
      </w:r>
      <w:fldSimple w:instr=" SEQ Figura \* ARABIC ">
        <w:r w:rsidR="00396087">
          <w:rPr>
            <w:noProof/>
          </w:rPr>
          <w:t>40</w:t>
        </w:r>
      </w:fldSimple>
      <w:r>
        <w:t xml:space="preserve"> - Sistema a executar o Gcode na tabela vermelha</w:t>
      </w:r>
      <w:bookmarkEnd w:id="70"/>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lastRenderedPageBreak/>
        <w:drawing>
          <wp:inline distT="0" distB="0" distL="0" distR="0" wp14:anchorId="419F45FF" wp14:editId="66711168">
            <wp:extent cx="5418770" cy="49139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54">
                      <a:extLst>
                        <a:ext uri="{28A0092B-C50C-407E-A947-70E740481C1C}">
                          <a14:useLocalDpi xmlns:a14="http://schemas.microsoft.com/office/drawing/2010/main" val="0"/>
                        </a:ext>
                      </a:extLst>
                    </a:blip>
                    <a:stretch>
                      <a:fillRect/>
                    </a:stretch>
                  </pic:blipFill>
                  <pic:spPr>
                    <a:xfrm>
                      <a:off x="0" y="0"/>
                      <a:ext cx="5437325" cy="4930732"/>
                    </a:xfrm>
                    <a:prstGeom prst="rect">
                      <a:avLst/>
                    </a:prstGeom>
                  </pic:spPr>
                </pic:pic>
              </a:graphicData>
            </a:graphic>
          </wp:inline>
        </w:drawing>
      </w:r>
    </w:p>
    <w:p w14:paraId="2B24D3FA" w14:textId="7BDDC742" w:rsidR="003B1627" w:rsidRDefault="0016545B" w:rsidP="002F6F57">
      <w:pPr>
        <w:pStyle w:val="Legenda"/>
        <w:jc w:val="center"/>
      </w:pPr>
      <w:bookmarkStart w:id="71" w:name="_Toc508631981"/>
      <w:r>
        <w:t xml:space="preserve">Figura </w:t>
      </w:r>
      <w:fldSimple w:instr=" SEQ Figura \* ARABIC ">
        <w:r w:rsidR="00396087">
          <w:rPr>
            <w:noProof/>
          </w:rPr>
          <w:t>41</w:t>
        </w:r>
      </w:fldSimple>
      <w:r>
        <w:t xml:space="preserve"> - V</w:t>
      </w:r>
      <w:r w:rsidR="0029668E">
        <w:t>i</w:t>
      </w:r>
      <w:r>
        <w:t>sualização da peça a ser impressa em 2D e 3D</w:t>
      </w:r>
      <w:bookmarkEnd w:id="71"/>
    </w:p>
    <w:p w14:paraId="38B3B890" w14:textId="77777777" w:rsidR="00E67CE4" w:rsidRDefault="00E67CE4">
      <w:pPr>
        <w:rPr>
          <w:smallCaps/>
          <w:sz w:val="28"/>
          <w:szCs w:val="28"/>
        </w:rPr>
      </w:pPr>
      <w:r>
        <w:br w:type="page"/>
      </w:r>
    </w:p>
    <w:p w14:paraId="64670460" w14:textId="089434A1" w:rsidR="00EF42EB" w:rsidRDefault="00FE7373" w:rsidP="00E67CE4">
      <w:pPr>
        <w:pStyle w:val="Cabealho2"/>
        <w:ind w:firstLine="708"/>
      </w:pPr>
      <w:bookmarkStart w:id="72" w:name="_Toc508706320"/>
      <w:r>
        <w:lastRenderedPageBreak/>
        <w:t>3.4 Conclusões</w:t>
      </w:r>
      <w:bookmarkEnd w:id="72"/>
    </w:p>
    <w:p w14:paraId="55DEB521" w14:textId="08D8EECA" w:rsidR="00151B34" w:rsidRDefault="00151B34" w:rsidP="00280B1C">
      <w:r>
        <w:t xml:space="preserve">Após ter sido levantado o problema e estudado um conjunto de matérias </w:t>
      </w:r>
      <w:r w:rsidR="00A733A9">
        <w:t>relacionadas com</w:t>
      </w:r>
      <w:r>
        <w:t xml:space="preserve"> uma possível solução para o problema, tornou-se fundamental ter uma prova de conceito prática que servisse de alavanca ao projeto. Para tal, foi desenvolvido um protótipo funcional.</w:t>
      </w:r>
    </w:p>
    <w:p w14:paraId="1DB95D26" w14:textId="44B839A8" w:rsidR="00EF42EB" w:rsidRDefault="00EF42EB" w:rsidP="00280B1C">
      <w:r>
        <w:t xml:space="preserve">O protótipo desenvolvido </w:t>
      </w:r>
      <w:r w:rsidR="007321DB">
        <w:t xml:space="preserve">permitiu </w:t>
      </w:r>
      <w:r w:rsidR="00DA7870">
        <w:t xml:space="preserve">fazer uma primeira implementação e </w:t>
      </w:r>
      <w:r>
        <w:t>validar a arquitetura e as tecnologias consideradas para o sistema final</w:t>
      </w:r>
      <w:r w:rsidR="00A9243F">
        <w:t>, num equipamento real, dando assim um conhecimento mais realista</w:t>
      </w:r>
      <w:r w:rsidR="0015430E">
        <w:t xml:space="preserve"> e palpável</w:t>
      </w:r>
      <w:r w:rsidR="00A9243F">
        <w:t xml:space="preserve"> dos seus comportamentos, formas de comunicação, inte</w:t>
      </w:r>
      <w:r w:rsidR="00521DA4">
        <w:t>ração entre as tecnologias, etc e fazendo uma primeira aproximação á realidade que seria posta em prática no desenvolvimento do sistema final.</w:t>
      </w:r>
    </w:p>
    <w:p w14:paraId="1DCBF687" w14:textId="17CECAF8" w:rsidR="007C6C5B" w:rsidRPr="009D5911" w:rsidRDefault="00151B34" w:rsidP="00280B1C">
      <w:r>
        <w:t xml:space="preserve">Sem preocupações ainda sobre usabilidade ou requisitos que dessem resposta a necessidades dos utilizadores, o grande foco do protótipo foi desenvolver </w:t>
      </w:r>
      <w:r w:rsidR="00760DDC">
        <w:t>um sistema</w:t>
      </w:r>
      <w:r>
        <w:t xml:space="preserve"> utilizando um conj</w:t>
      </w:r>
      <w:r w:rsidR="00760DDC">
        <w:t xml:space="preserve">unto de tecnologias estudadas, assim como </w:t>
      </w:r>
      <w:r>
        <w:t xml:space="preserve">analisar o seu comportamento quando </w:t>
      </w:r>
      <w:r w:rsidR="00EC2CA9">
        <w:t>integradas</w:t>
      </w:r>
      <w:r>
        <w:t xml:space="preserve"> e</w:t>
      </w:r>
      <w:r w:rsidR="00521DA4">
        <w:t xml:space="preserve"> a </w:t>
      </w:r>
      <w:r w:rsidR="00A733A9">
        <w:t>trocar informação</w:t>
      </w:r>
      <w:r w:rsidR="00EC2CA9">
        <w:t xml:space="preserve"> entre elas. Posto isto, o objetivo </w:t>
      </w:r>
      <w:r w:rsidR="00521DA4">
        <w:t xml:space="preserve">foi atingido com sucesso e </w:t>
      </w:r>
      <w:r w:rsidR="00CF2E04">
        <w:t xml:space="preserve">serviu de base para </w:t>
      </w:r>
      <w:r w:rsidR="00521DA4">
        <w:t>o desenvolvimento do sistema final.</w:t>
      </w:r>
    </w:p>
    <w:p w14:paraId="193C4A44" w14:textId="77777777" w:rsidR="009D5911" w:rsidRDefault="009D5911">
      <w:pPr>
        <w:spacing w:after="200"/>
        <w:rPr>
          <w:smallCaps/>
          <w:spacing w:val="5"/>
          <w:sz w:val="36"/>
          <w:szCs w:val="36"/>
        </w:rPr>
      </w:pPr>
      <w:r>
        <w:br w:type="page"/>
      </w:r>
    </w:p>
    <w:p w14:paraId="60BA4667" w14:textId="6B59B1A0" w:rsidR="00FE7373" w:rsidRDefault="00891400" w:rsidP="00E67CE4">
      <w:pPr>
        <w:pStyle w:val="Cabealho1"/>
      </w:pPr>
      <w:bookmarkStart w:id="73" w:name="_Toc508706321"/>
      <w:r>
        <w:lastRenderedPageBreak/>
        <w:t xml:space="preserve">4. </w:t>
      </w:r>
      <w:r w:rsidR="00E67EF7">
        <w:t>Desenvolvimento e Validação</w:t>
      </w:r>
      <w:r w:rsidR="00FE7373">
        <w:t xml:space="preserve"> da Solução Proposta</w:t>
      </w:r>
      <w:bookmarkEnd w:id="73"/>
    </w:p>
    <w:p w14:paraId="20BB86BC" w14:textId="3F0AFC12" w:rsidR="00FE7373" w:rsidRPr="00E67EF7" w:rsidRDefault="00E95509" w:rsidP="00E67CE4">
      <w:pPr>
        <w:pStyle w:val="Cabealho2"/>
        <w:ind w:firstLine="708"/>
      </w:pPr>
      <w:bookmarkStart w:id="74" w:name="_Toc508706322"/>
      <w:r>
        <w:t>4.1</w:t>
      </w:r>
      <w:r w:rsidR="00FE7373">
        <w:t xml:space="preserve"> Análise de Requisitos e Desenvolvimento de Maquete</w:t>
      </w:r>
      <w:bookmarkEnd w:id="74"/>
    </w:p>
    <w:p w14:paraId="56B66EAD" w14:textId="50BB89DB" w:rsidR="00E41254" w:rsidRDefault="00E41254" w:rsidP="00280B1C">
      <w:r>
        <w:t xml:space="preserve">Um dos primeiros passos no desenvolvimento de um </w:t>
      </w:r>
      <w:r w:rsidRPr="008B7DEA">
        <w:rPr>
          <w:i/>
        </w:rPr>
        <w:t>software</w:t>
      </w:r>
      <w:r>
        <w:t xml:space="preserve"> é, normalmente, fazer </w:t>
      </w:r>
      <w:r w:rsidR="00BF378D">
        <w:t>a</w:t>
      </w:r>
      <w:r>
        <w:t xml:space="preserve"> </w:t>
      </w:r>
      <w:r w:rsidR="00BF378D">
        <w:t>análise</w:t>
      </w:r>
      <w:r>
        <w:t xml:space="preserve"> dos requisitos para o projeto em questão. Um requisito de </w:t>
      </w:r>
      <w:r w:rsidRPr="008B7DEA">
        <w:rPr>
          <w:i/>
        </w:rPr>
        <w:t>software</w:t>
      </w:r>
      <w:r>
        <w:t xml:space="preserve"> é uma condição ou restrição sobre o sistema e existem vários tipos de requisitos. </w:t>
      </w:r>
    </w:p>
    <w:p w14:paraId="7ECAF369" w14:textId="4A35E980" w:rsidR="00BF643D" w:rsidRDefault="00E41254" w:rsidP="00280B1C">
      <w:r>
        <w:t>Esta é uma fase importante no ciclo de vida de cada projeto porque um requisito errado/incompleto/inexistente pode significar problemas</w:t>
      </w:r>
      <w:r w:rsidR="00960F75">
        <w:t xml:space="preserve"> graves no projeto, como</w:t>
      </w:r>
      <w:r>
        <w:t xml:space="preserve"> </w:t>
      </w:r>
      <w:r w:rsidR="00960F75">
        <w:t>por exemplo</w:t>
      </w:r>
      <w:r>
        <w:t xml:space="preserve"> falhas em prazos de entrega e stress nas equipas de desenvolvimento</w:t>
      </w:r>
      <w:r w:rsidR="00960F75">
        <w:t xml:space="preserve">, assim como nos clientes, </w:t>
      </w:r>
      <w:r>
        <w:t>que por sua vez gera</w:t>
      </w:r>
      <w:r w:rsidR="00960F75">
        <w:t xml:space="preserve"> um</w:t>
      </w:r>
      <w:r>
        <w:t xml:space="preserve"> descontentamento</w:t>
      </w:r>
      <w:r w:rsidR="00960F75">
        <w:t xml:space="preserve"> transversal</w:t>
      </w:r>
      <w:r>
        <w:t>.</w:t>
      </w:r>
    </w:p>
    <w:p w14:paraId="12CDF250" w14:textId="0B6755E9" w:rsidR="00E41254" w:rsidRDefault="00BF378D" w:rsidP="00280B1C">
      <w:r>
        <w:t>Os principais objetivos da análise de requisitos podem-se resumir em compreender o problema e identificar as necessidades do projeto, e como resultado da análise fica definido um conjunto de requisitos como especificaç</w:t>
      </w:r>
      <w:r w:rsidR="00620F14">
        <w:t xml:space="preserve">ões a serem implementadas, </w:t>
      </w:r>
      <w:r>
        <w:t>onde são descritos os comportamentos, as propriedades e os atributos expectáveis e que devem refletir as necessidades das partes interessadas no projeto</w:t>
      </w:r>
      <w:r w:rsidR="00EA54A9">
        <w:t xml:space="preserve"> </w:t>
      </w:r>
      <w:r w:rsidR="00EA54A9">
        <w:fldChar w:fldCharType="begin" w:fldLock="1"/>
      </w:r>
      <w:r w:rsidR="00EA54A9">
        <w:instrText>ADDIN CSL_CITATION { "citationItems" : [ { "id" : "ITEM-1", "itemData" : { "abstract" : "Hoje em dia o software tornou-se num elemento \u00fatil na vida das pessoas e das empresas. Existe cada vez mais a necessidade de utiliza\u00e7\u00e3o de aplica\u00e7\u00f5es de qualidade, com o objectivo das empresas se diferenciarem no mercado. As empresas produtoras de software procuram aumentar a qualidade nos seus processos de desenvolvimento, com o objectivo de garantir a qualidade do produto final. A dimens\u00e3o e complexidade do software aumentam a probabilidade do aparecimento de n\u00e3o-conformidades nestes produtos, resultando da\u00ed o interesse pela actividade de testes de software ao longo de todo o seu processo de concep\u00e7\u00e3o, desenvolvimento e manuten\u00e7\u00e3o. Muitos projectos de desenvolvimento de software s\u00e3o entregues com atraso por se verificar que na data prevista para a sua conclus\u00e3o n\u00e3o t\u00eam um desempenho satisfat\u00f3rio ou por n\u00e3o serem confi\u00e1veis, ou ainda por serem dif\u00edceis de manter. Um bom planeamento das actividades de produ\u00e7\u00e3o de software significa usualmente um aumento da efici\u00eancia de todo o processo produtivo, pois poder\u00e1 diminuir a quantidade de defeitos e os custos que decorrem da sua correc\u00e7\u00e3o, aumentando a confian\u00e7a na utiliza\u00e7\u00e3o do software e a facilidade da sua opera\u00e7\u00e3o e manuten\u00e7\u00e3o. Assim se reconhece a import\u00e2ncia da adop\u00e7\u00e3o de boas pr\u00e1ticas no desenvolvimento do software. Para isso deve-se utilizar uma abordagem sistem\u00e1tica e organizada com o intuito de produzir software de qualidade. Esta tese descreve os principais modelos de desenvolvimento de software, a import\u00e2ncia da engenharia dos requisitos, os processos de testes e principais valida\u00e7\u00f5es da qualidade de software e como algumas empresas utilizam estes princ\u00edpios no seu dia-a-dia, com o intuito de produzir um produto final mais fi\u00e1vel. Descreve ainda alguns exemplos como complemento ao contexto da tese.", "author" : [ { "dropping-particle" : "", "family" : "Ferreira", "given" : "Ricardo Sequeira", "non-dropping-particle" : "", "parse-names" : false, "suffix" : "" } ], "id" : "ITEM-1", "issued" : { "date-parts" : [ [ "2010" ] ] }, "title" : "Desenvolvimento, testes e qualidade de software", "type" : "thesis" }, "uris" : [ "http://www.mendeley.com/documents/?uuid=6723aded-34e0-44ca-a7bb-7088192e3595" ] } ], "mendeley" : { "formattedCitation" : "(Ferreira, 2010)", "manualFormatting" : "(Ferreira, 2010, p.25)", "plainTextFormattedCitation" : "(Ferreira, 2010)", "previouslyFormattedCitation" : "(Ferreira, 2010)" }, "properties" : {  }, "schema" : "https://github.com/citation-style-language/schema/raw/master/csl-citation.json" }</w:instrText>
      </w:r>
      <w:r w:rsidR="00EA54A9">
        <w:fldChar w:fldCharType="separate"/>
      </w:r>
      <w:r w:rsidR="00EA54A9" w:rsidRPr="00EA54A9">
        <w:rPr>
          <w:noProof/>
        </w:rPr>
        <w:t>(Ferreira, 2010</w:t>
      </w:r>
      <w:r w:rsidR="00EA54A9">
        <w:rPr>
          <w:noProof/>
        </w:rPr>
        <w:t>, p.25</w:t>
      </w:r>
      <w:r w:rsidR="00EA54A9" w:rsidRPr="00EA54A9">
        <w:rPr>
          <w:noProof/>
        </w:rPr>
        <w:t>)</w:t>
      </w:r>
      <w:r w:rsidR="00EA54A9">
        <w:fldChar w:fldCharType="end"/>
      </w:r>
      <w:r w:rsidR="00EA54A9">
        <w:t>.</w:t>
      </w:r>
    </w:p>
    <w:p w14:paraId="2B1F2165" w14:textId="782F633C" w:rsidR="00FE7373" w:rsidRDefault="00D115C4" w:rsidP="00FE7373">
      <w:r>
        <w:t>Assim,</w:t>
      </w:r>
      <w:r w:rsidR="00FE7373">
        <w:t xml:space="preserve"> foi feito um levantamento de requisitos junto de um grupo de utilizadores da HMI, ficando </w:t>
      </w:r>
      <w:r w:rsidR="009D5911">
        <w:t>os mesmos</w:t>
      </w:r>
      <w:r w:rsidR="00FE7373">
        <w:t xml:space="preserve"> registados num ficheiro excel (</w:t>
      </w:r>
      <w:r w:rsidR="00001AE8">
        <w:t>ver duas figuras abaixo</w:t>
      </w:r>
      <w:r w:rsidR="00FE7373">
        <w:t xml:space="preserve">) e categorizados em dois grandes grupos, </w:t>
      </w:r>
      <w:r w:rsidR="00A73138">
        <w:t>“</w:t>
      </w:r>
      <w:r w:rsidR="00FE7373">
        <w:t>Informativos</w:t>
      </w:r>
      <w:r w:rsidR="00A73138">
        <w:t>”</w:t>
      </w:r>
      <w:r w:rsidR="00FE7373">
        <w:t xml:space="preserve"> e </w:t>
      </w:r>
      <w:r w:rsidR="00A73138">
        <w:t>“</w:t>
      </w:r>
      <w:r w:rsidR="00FE7373">
        <w:t>Funcionais</w:t>
      </w:r>
      <w:r w:rsidR="00A73138">
        <w:t>”</w:t>
      </w:r>
      <w:r w:rsidR="00FE7373">
        <w:t xml:space="preserve">, e ainda um último grupo, o </w:t>
      </w:r>
      <w:r w:rsidR="00A73138">
        <w:t>“</w:t>
      </w:r>
      <w:r w:rsidR="00FE7373">
        <w:t>Complementar</w:t>
      </w:r>
      <w:r w:rsidR="00A73138">
        <w:t>”</w:t>
      </w:r>
      <w:r w:rsidR="00FE7373">
        <w:t>, que tinha</w:t>
      </w:r>
      <w:r w:rsidR="00001AE8">
        <w:t xml:space="preserve"> uma funcionalidade</w:t>
      </w:r>
      <w:r w:rsidR="00FE7373">
        <w:t xml:space="preserve"> menos </w:t>
      </w:r>
      <w:r w:rsidR="00001AE8">
        <w:t>relevante</w:t>
      </w:r>
      <w:r w:rsidR="009A2428">
        <w:t>,</w:t>
      </w:r>
      <w:r w:rsidR="00FE7373">
        <w:t xml:space="preserve"> mas também </w:t>
      </w:r>
      <w:r w:rsidR="00157328">
        <w:t xml:space="preserve">de </w:t>
      </w:r>
      <w:r w:rsidR="00910E59">
        <w:t xml:space="preserve">razoável </w:t>
      </w:r>
      <w:r w:rsidR="00157328">
        <w:t>interesse</w:t>
      </w:r>
      <w:r w:rsidR="00E67CE4">
        <w:t>.</w:t>
      </w:r>
    </w:p>
    <w:p w14:paraId="655565CC" w14:textId="77777777" w:rsidR="00001AE8" w:rsidRDefault="00001AE8" w:rsidP="00001AE8">
      <w:pPr>
        <w:keepNext/>
      </w:pPr>
      <w:r>
        <w:rPr>
          <w:noProof/>
          <w:lang w:eastAsia="pt-PT"/>
        </w:rPr>
        <w:lastRenderedPageBreak/>
        <w:drawing>
          <wp:inline distT="0" distB="0" distL="0" distR="0" wp14:anchorId="0A6E0F7C" wp14:editId="0CC437AD">
            <wp:extent cx="5745480" cy="4963795"/>
            <wp:effectExtent l="0" t="0" r="0" b="0"/>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requisitos1.PNG"/>
                    <pic:cNvPicPr/>
                  </pic:nvPicPr>
                  <pic:blipFill>
                    <a:blip r:embed="rId55">
                      <a:extLst>
                        <a:ext uri="{28A0092B-C50C-407E-A947-70E740481C1C}">
                          <a14:useLocalDpi xmlns:a14="http://schemas.microsoft.com/office/drawing/2010/main" val="0"/>
                        </a:ext>
                      </a:extLst>
                    </a:blip>
                    <a:stretch>
                      <a:fillRect/>
                    </a:stretch>
                  </pic:blipFill>
                  <pic:spPr>
                    <a:xfrm>
                      <a:off x="0" y="0"/>
                      <a:ext cx="5745480" cy="4963795"/>
                    </a:xfrm>
                    <a:prstGeom prst="rect">
                      <a:avLst/>
                    </a:prstGeom>
                  </pic:spPr>
                </pic:pic>
              </a:graphicData>
            </a:graphic>
          </wp:inline>
        </w:drawing>
      </w:r>
    </w:p>
    <w:p w14:paraId="6788D750" w14:textId="5D4D4A80" w:rsidR="00001AE8" w:rsidRDefault="00001AE8" w:rsidP="00001AE8">
      <w:pPr>
        <w:pStyle w:val="Legenda"/>
        <w:jc w:val="center"/>
      </w:pPr>
      <w:bookmarkStart w:id="75" w:name="_Toc508631982"/>
      <w:r>
        <w:t xml:space="preserve">Figura </w:t>
      </w:r>
      <w:fldSimple w:instr=" SEQ Figura \* ARABIC ">
        <w:r w:rsidR="00396087">
          <w:rPr>
            <w:noProof/>
          </w:rPr>
          <w:t>42</w:t>
        </w:r>
      </w:fldSimple>
      <w:r>
        <w:t xml:space="preserve"> - Levantamento de Requisitos</w:t>
      </w:r>
      <w:r w:rsidR="002576C3">
        <w:t xml:space="preserve"> (1ªparte)</w:t>
      </w:r>
      <w:bookmarkEnd w:id="75"/>
    </w:p>
    <w:p w14:paraId="4F136FC6" w14:textId="1D3AE474" w:rsidR="00001AE8" w:rsidRDefault="00001AE8" w:rsidP="00001AE8"/>
    <w:p w14:paraId="47D3B87A" w14:textId="77777777" w:rsidR="00001AE8" w:rsidRDefault="00001AE8" w:rsidP="00001AE8">
      <w:pPr>
        <w:keepNext/>
      </w:pPr>
      <w:r>
        <w:rPr>
          <w:noProof/>
          <w:lang w:eastAsia="pt-PT"/>
        </w:rPr>
        <w:lastRenderedPageBreak/>
        <w:drawing>
          <wp:inline distT="0" distB="0" distL="0" distR="0" wp14:anchorId="09720A32" wp14:editId="7408952B">
            <wp:extent cx="5745480" cy="4540230"/>
            <wp:effectExtent l="0" t="0" r="0" b="0"/>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requisitos2.PNG"/>
                    <pic:cNvPicPr/>
                  </pic:nvPicPr>
                  <pic:blipFill>
                    <a:blip r:embed="rId56">
                      <a:extLst>
                        <a:ext uri="{28A0092B-C50C-407E-A947-70E740481C1C}">
                          <a14:useLocalDpi xmlns:a14="http://schemas.microsoft.com/office/drawing/2010/main" val="0"/>
                        </a:ext>
                      </a:extLst>
                    </a:blip>
                    <a:stretch>
                      <a:fillRect/>
                    </a:stretch>
                  </pic:blipFill>
                  <pic:spPr>
                    <a:xfrm>
                      <a:off x="0" y="0"/>
                      <a:ext cx="5745480" cy="4540230"/>
                    </a:xfrm>
                    <a:prstGeom prst="rect">
                      <a:avLst/>
                    </a:prstGeom>
                  </pic:spPr>
                </pic:pic>
              </a:graphicData>
            </a:graphic>
          </wp:inline>
        </w:drawing>
      </w:r>
    </w:p>
    <w:p w14:paraId="775AFF6B" w14:textId="5FDE860B" w:rsidR="00001AE8" w:rsidRPr="00001AE8" w:rsidRDefault="00001AE8" w:rsidP="00001AE8">
      <w:pPr>
        <w:pStyle w:val="Legenda"/>
        <w:jc w:val="center"/>
      </w:pPr>
      <w:bookmarkStart w:id="76" w:name="_Toc508631983"/>
      <w:r>
        <w:t xml:space="preserve">Figura </w:t>
      </w:r>
      <w:fldSimple w:instr=" SEQ Figura \* ARABIC ">
        <w:r w:rsidR="00396087">
          <w:rPr>
            <w:noProof/>
          </w:rPr>
          <w:t>43</w:t>
        </w:r>
      </w:fldSimple>
      <w:r>
        <w:t xml:space="preserve"> - Levantamento de Requisitos</w:t>
      </w:r>
      <w:r w:rsidR="002576C3">
        <w:t xml:space="preserve"> (2ªparte)</w:t>
      </w:r>
      <w:bookmarkEnd w:id="76"/>
    </w:p>
    <w:p w14:paraId="6450E167" w14:textId="486430EF" w:rsidR="00FE7373" w:rsidRDefault="009A2428" w:rsidP="00280B1C">
      <w:r>
        <w:t>O passo seguinte</w:t>
      </w:r>
      <w:r w:rsidR="00FE7373">
        <w:t xml:space="preserve"> foi desenvolv</w:t>
      </w:r>
      <w:r>
        <w:t>er</w:t>
      </w:r>
      <w:r w:rsidR="00FE7373">
        <w:t xml:space="preserve"> um conjunto de maquetes que refletem a primeira versão dos ecrãs da HMI e que dão resposta á lista de requisitos recolhida junto dos utilizadores.</w:t>
      </w:r>
    </w:p>
    <w:p w14:paraId="46B61A70" w14:textId="57F76D17" w:rsidR="00E57F43" w:rsidRPr="00C04722" w:rsidRDefault="00E57F43" w:rsidP="00280B1C">
      <w:pPr>
        <w:rPr>
          <w:highlight w:val="yellow"/>
        </w:rPr>
      </w:pPr>
      <w:r w:rsidRPr="00C04722">
        <w:rPr>
          <w:highlight w:val="yellow"/>
        </w:rPr>
        <w:t xml:space="preserve">O desenvolvimento de maquetes é uma estratégia que permite facilitar o entendimento dos requisitos entre todas as partes envolvidas, apresentando conceitos e funcionalidades do </w:t>
      </w:r>
      <w:r w:rsidRPr="004D14E2">
        <w:rPr>
          <w:i/>
          <w:highlight w:val="yellow"/>
        </w:rPr>
        <w:t>software</w:t>
      </w:r>
      <w:r w:rsidRPr="00C04722">
        <w:rPr>
          <w:highlight w:val="yellow"/>
        </w:rPr>
        <w:t>. Existem várias abordagens para desenvolver maquetes,</w:t>
      </w:r>
      <w:r w:rsidR="00193634" w:rsidRPr="00C04722">
        <w:rPr>
          <w:highlight w:val="yellow"/>
        </w:rPr>
        <w:t xml:space="preserve"> isto é,</w:t>
      </w:r>
      <w:r w:rsidRPr="00C04722">
        <w:rPr>
          <w:highlight w:val="yellow"/>
        </w:rPr>
        <w:t xml:space="preserve"> podem ser de baixa fidelidade, sem inter</w:t>
      </w:r>
      <w:r w:rsidR="006F0100" w:rsidRPr="00C04722">
        <w:rPr>
          <w:highlight w:val="yellow"/>
        </w:rPr>
        <w:t>aç</w:t>
      </w:r>
      <w:r w:rsidR="00193634" w:rsidRPr="00C04722">
        <w:rPr>
          <w:highlight w:val="yellow"/>
        </w:rPr>
        <w:t>ão do ecrã,</w:t>
      </w:r>
      <w:r w:rsidRPr="00C04722">
        <w:rPr>
          <w:highlight w:val="yellow"/>
        </w:rPr>
        <w:t xml:space="preserve"> </w:t>
      </w:r>
      <w:r w:rsidR="006F0100" w:rsidRPr="00C04722">
        <w:rPr>
          <w:highlight w:val="yellow"/>
        </w:rPr>
        <w:t>mas</w:t>
      </w:r>
      <w:r w:rsidRPr="00C04722">
        <w:rPr>
          <w:highlight w:val="yellow"/>
        </w:rPr>
        <w:t xml:space="preserve"> </w:t>
      </w:r>
      <w:r w:rsidR="00193634" w:rsidRPr="00C04722">
        <w:rPr>
          <w:highlight w:val="yellow"/>
        </w:rPr>
        <w:t>que permitem rápidos ajustes ou alterações</w:t>
      </w:r>
      <w:r w:rsidRPr="00C04722">
        <w:rPr>
          <w:highlight w:val="yellow"/>
        </w:rPr>
        <w:t xml:space="preserve"> consoante </w:t>
      </w:r>
      <w:r w:rsidRPr="004D14E2">
        <w:rPr>
          <w:i/>
          <w:highlight w:val="yellow"/>
        </w:rPr>
        <w:t>feedback</w:t>
      </w:r>
      <w:r w:rsidRPr="00C04722">
        <w:rPr>
          <w:highlight w:val="yellow"/>
        </w:rPr>
        <w:t xml:space="preserve"> recolhido, assim como podem</w:t>
      </w:r>
      <w:r w:rsidR="006F0100" w:rsidRPr="00C04722">
        <w:rPr>
          <w:highlight w:val="yellow"/>
        </w:rPr>
        <w:t xml:space="preserve"> ser maquetes comple</w:t>
      </w:r>
      <w:r w:rsidR="00193634" w:rsidRPr="00C04722">
        <w:rPr>
          <w:highlight w:val="yellow"/>
        </w:rPr>
        <w:t>x</w:t>
      </w:r>
      <w:r w:rsidR="006F0100" w:rsidRPr="00C04722">
        <w:rPr>
          <w:highlight w:val="yellow"/>
        </w:rPr>
        <w:t xml:space="preserve">as e interativas que representam de forma muito próxima o </w:t>
      </w:r>
      <w:r w:rsidR="006F0100" w:rsidRPr="004D14E2">
        <w:rPr>
          <w:i/>
          <w:highlight w:val="yellow"/>
        </w:rPr>
        <w:t>software</w:t>
      </w:r>
      <w:r w:rsidR="006F0100" w:rsidRPr="00C04722">
        <w:rPr>
          <w:highlight w:val="yellow"/>
        </w:rPr>
        <w:t xml:space="preserve"> a desenvolver, mas que tem como contrapartida o facto de as alterações ou ajustes necessários serem mais demorados a efetuar.</w:t>
      </w:r>
    </w:p>
    <w:p w14:paraId="5A8F0207" w14:textId="56ED0A16" w:rsidR="00B164CB" w:rsidRDefault="006F0100" w:rsidP="00FE7373">
      <w:r w:rsidRPr="00C04722">
        <w:rPr>
          <w:highlight w:val="yellow"/>
        </w:rPr>
        <w:t xml:space="preserve">A abordagem seguida foi a de, numa primeira fase, criar maquetes que visualmente </w:t>
      </w:r>
      <w:r w:rsidR="00B164CB" w:rsidRPr="00C04722">
        <w:rPr>
          <w:highlight w:val="yellow"/>
        </w:rPr>
        <w:t>tinham uma representação o mais próximo possível d</w:t>
      </w:r>
      <w:r w:rsidRPr="00C04722">
        <w:rPr>
          <w:highlight w:val="yellow"/>
        </w:rPr>
        <w:t xml:space="preserve">a HMI final, mas que eram estáticas. Para tal </w:t>
      </w:r>
      <w:r w:rsidR="00FE7373" w:rsidRPr="00C04722">
        <w:rPr>
          <w:highlight w:val="yellow"/>
        </w:rPr>
        <w:t>foi utilizada uma ferramenta web especializada</w:t>
      </w:r>
      <w:r w:rsidRPr="00C04722">
        <w:rPr>
          <w:highlight w:val="yellow"/>
        </w:rPr>
        <w:t xml:space="preserve"> na criação de maquetes estáticas</w:t>
      </w:r>
      <w:r w:rsidR="00FE7373" w:rsidRPr="00C04722">
        <w:rPr>
          <w:highlight w:val="yellow"/>
        </w:rPr>
        <w:t xml:space="preserve"> (</w:t>
      </w:r>
      <w:hyperlink r:id="rId57" w:history="1">
        <w:r w:rsidR="00FE7373" w:rsidRPr="00C04722">
          <w:rPr>
            <w:highlight w:val="yellow"/>
          </w:rPr>
          <w:t>https://moqups.com/</w:t>
        </w:r>
      </w:hyperlink>
      <w:r w:rsidR="00FE7373" w:rsidRPr="00C04722">
        <w:rPr>
          <w:highlight w:val="yellow"/>
        </w:rPr>
        <w:t>) e o resultado foi o</w:t>
      </w:r>
      <w:r w:rsidR="00B164CB" w:rsidRPr="00C04722">
        <w:rPr>
          <w:highlight w:val="yellow"/>
        </w:rPr>
        <w:t xml:space="preserve"> que se pode ver</w:t>
      </w:r>
      <w:r w:rsidR="00176FCB" w:rsidRPr="00C04722">
        <w:rPr>
          <w:highlight w:val="yellow"/>
        </w:rPr>
        <w:t>ificar</w:t>
      </w:r>
      <w:r w:rsidR="00B164CB" w:rsidRPr="00C04722">
        <w:rPr>
          <w:highlight w:val="yellow"/>
        </w:rPr>
        <w:t xml:space="preserve"> nas figuras abaixo</w:t>
      </w:r>
      <w:r w:rsidR="00E67CE4" w:rsidRPr="00C04722">
        <w:rPr>
          <w:highlight w:val="yellow"/>
        </w:rPr>
        <w:t>.</w:t>
      </w:r>
    </w:p>
    <w:p w14:paraId="31C6F8F2" w14:textId="77777777" w:rsidR="00176FCB" w:rsidRDefault="00B164CB" w:rsidP="00176FCB">
      <w:pPr>
        <w:keepNext/>
        <w:jc w:val="center"/>
      </w:pPr>
      <w:r>
        <w:rPr>
          <w:noProof/>
          <w:lang w:eastAsia="pt-PT"/>
        </w:rPr>
        <w:lastRenderedPageBreak/>
        <w:drawing>
          <wp:inline distT="0" distB="0" distL="0" distR="0" wp14:anchorId="1D4287CC" wp14:editId="261ACBDA">
            <wp:extent cx="5745480" cy="5379720"/>
            <wp:effectExtent l="0" t="0" r="0" b="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HMI1.PNG"/>
                    <pic:cNvPicPr/>
                  </pic:nvPicPr>
                  <pic:blipFill>
                    <a:blip r:embed="rId58">
                      <a:extLst>
                        <a:ext uri="{28A0092B-C50C-407E-A947-70E740481C1C}">
                          <a14:useLocalDpi xmlns:a14="http://schemas.microsoft.com/office/drawing/2010/main" val="0"/>
                        </a:ext>
                      </a:extLst>
                    </a:blip>
                    <a:stretch>
                      <a:fillRect/>
                    </a:stretch>
                  </pic:blipFill>
                  <pic:spPr>
                    <a:xfrm>
                      <a:off x="0" y="0"/>
                      <a:ext cx="5745480" cy="5379720"/>
                    </a:xfrm>
                    <a:prstGeom prst="rect">
                      <a:avLst/>
                    </a:prstGeom>
                  </pic:spPr>
                </pic:pic>
              </a:graphicData>
            </a:graphic>
          </wp:inline>
        </w:drawing>
      </w:r>
    </w:p>
    <w:p w14:paraId="20C3835B" w14:textId="0C85A5B0" w:rsidR="00B164CB" w:rsidRDefault="00176FCB" w:rsidP="00176FCB">
      <w:pPr>
        <w:pStyle w:val="Legenda"/>
        <w:jc w:val="center"/>
      </w:pPr>
      <w:bookmarkStart w:id="77" w:name="_Toc508631984"/>
      <w:r>
        <w:t xml:space="preserve">Figura </w:t>
      </w:r>
      <w:fldSimple w:instr=" SEQ Figura \* ARABIC ">
        <w:r w:rsidR="00396087">
          <w:rPr>
            <w:noProof/>
          </w:rPr>
          <w:t>44</w:t>
        </w:r>
      </w:fldSimple>
      <w:r>
        <w:t xml:space="preserve"> -</w:t>
      </w:r>
      <w:r w:rsidR="000D047F">
        <w:t xml:space="preserve"> Maquete </w:t>
      </w:r>
      <w:r w:rsidR="009E1CE8">
        <w:t>da</w:t>
      </w:r>
      <w:r w:rsidR="000D047F">
        <w:t xml:space="preserve"> máquina ligada e tabs Automático e Aquecimento visíveis</w:t>
      </w:r>
      <w:bookmarkEnd w:id="77"/>
    </w:p>
    <w:p w14:paraId="091FBA08" w14:textId="782B6E96" w:rsidR="00BB728B" w:rsidRDefault="00176FCB" w:rsidP="00280B1C">
      <w:r w:rsidRPr="00C04722">
        <w:rPr>
          <w:highlight w:val="yellow"/>
        </w:rPr>
        <w:t xml:space="preserve">O desenho das primeiras maquetes obrigou a uma </w:t>
      </w:r>
      <w:r w:rsidR="00BB728B" w:rsidRPr="00C04722">
        <w:rPr>
          <w:highlight w:val="yellow"/>
        </w:rPr>
        <w:t xml:space="preserve">análise e </w:t>
      </w:r>
      <w:r w:rsidRPr="00C04722">
        <w:rPr>
          <w:highlight w:val="yellow"/>
        </w:rPr>
        <w:t xml:space="preserve">reflexão acerca da forma como a informação estaria </w:t>
      </w:r>
      <w:r w:rsidR="00BB728B" w:rsidRPr="00C04722">
        <w:rPr>
          <w:highlight w:val="yellow"/>
        </w:rPr>
        <w:t xml:space="preserve">organizada e </w:t>
      </w:r>
      <w:r w:rsidRPr="00C04722">
        <w:rPr>
          <w:highlight w:val="yellow"/>
        </w:rPr>
        <w:t>disponibilizada na interface, assim como todas as funcionalidades disponíveis para o utilizador.</w:t>
      </w:r>
      <w:r w:rsidR="00BB728B" w:rsidRPr="00C04722">
        <w:rPr>
          <w:highlight w:val="yellow"/>
        </w:rPr>
        <w:t xml:space="preserve"> Para tal, foi essencial discutir com os potenciais</w:t>
      </w:r>
      <w:r w:rsidRPr="00C04722">
        <w:rPr>
          <w:highlight w:val="yellow"/>
        </w:rPr>
        <w:t xml:space="preserve"> </w:t>
      </w:r>
      <w:r w:rsidR="00BB728B" w:rsidRPr="00C04722">
        <w:rPr>
          <w:highlight w:val="yellow"/>
        </w:rPr>
        <w:t>utilizadores da interface e operadores do equipamento de fabrico aditivo para compreender as prioridades na organização da informação e funcionalidades.</w:t>
      </w:r>
      <w:r w:rsidR="00682215" w:rsidRPr="00C04722">
        <w:rPr>
          <w:highlight w:val="yellow"/>
        </w:rPr>
        <w:t xml:space="preserve"> O que resultou da discussão foi o primeiro desenho (ver figura acima), onde se pode </w:t>
      </w:r>
      <w:r w:rsidR="00725294" w:rsidRPr="00C04722">
        <w:rPr>
          <w:highlight w:val="yellow"/>
        </w:rPr>
        <w:t>ver que na zona superior do ecrã constam três grupos de informação que está a ser atualizada em tempo real, relativa á posição dos eixos, ás velocidades de impressão e ás temperaturas em vários pontos do processo. Este é o conjunto de informação mais crítico e que deve constar numa zona de rápida visibilidade para o utilizador. De seguida vêm zonas de interação com o utilizador, nomeadamente os modos de operação Autom</w:t>
      </w:r>
      <w:r w:rsidR="004850A8" w:rsidRPr="00C04722">
        <w:rPr>
          <w:highlight w:val="yellow"/>
        </w:rPr>
        <w:t xml:space="preserve">ático, Manual e MDI, onde no primeiro, o Automático, é permitido executar e controlar a execução de um ficheiro de </w:t>
      </w:r>
      <w:r w:rsidR="004850A8" w:rsidRPr="00C04722">
        <w:rPr>
          <w:highlight w:val="yellow"/>
        </w:rPr>
        <w:lastRenderedPageBreak/>
        <w:t xml:space="preserve">código G (linguagem de programação para controlo numérico e que é normalmente utilizada para controlo automático de máquinas na indústria), no Manual é permitido controlar e operar cada eixo de forma manual e individual e no MDI é permitido executar um comando de código G. </w:t>
      </w:r>
      <w:r w:rsidR="000241A5" w:rsidRPr="00C04722">
        <w:rPr>
          <w:highlight w:val="yellow"/>
        </w:rPr>
        <w:t>Por último, na zona inferior do ecrã pode-se ver um conjunto de tabs que permitem controlo de alguns parâmetros relativos ao processo de impressão e també</w:t>
      </w:r>
      <w:r w:rsidR="00194584" w:rsidRPr="00C04722">
        <w:rPr>
          <w:highlight w:val="yellow"/>
        </w:rPr>
        <w:t>m ao equipamento em si. A primeira tab, Aquecimento, permite controlar parâmetros relativos ao sistema de aquecimento do equipamento, como o aquecimento da câmara, do tabuleiro ou do extrusor, assim como simplesmente efetuar variações nas temperaturas dos mesmos. A tab da Insuflação de Ar permite controlar a insuflação de ar da câmara, do eixo X e cablagem</w:t>
      </w:r>
      <w:r w:rsidR="00221F6E" w:rsidRPr="00C04722">
        <w:rPr>
          <w:highlight w:val="yellow"/>
        </w:rPr>
        <w:t xml:space="preserve"> e também do quadro. A tab Parâmetros </w:t>
      </w:r>
      <w:r w:rsidR="00AE4D7A" w:rsidRPr="00C04722">
        <w:rPr>
          <w:highlight w:val="yellow"/>
        </w:rPr>
        <w:t>permite ajustar as velocidades de avanço, de extrusão de polímero e de extrusão de fibra. A tab Outros permite correr uma função de ajuste da mesa e controlar a iluminação da câmara. A última tab permite desligar componentes do equipamento como os motores, o sistema de aquecimento, o aquecimento da câmara e todo o equipamento. As figuras seguintes dizem respeito ás maquetes criadas para as funcionalidades descritas.</w:t>
      </w:r>
    </w:p>
    <w:p w14:paraId="353E738B" w14:textId="773EC53D" w:rsidR="00AE4D7A" w:rsidRDefault="00AE4D7A" w:rsidP="00FE7373"/>
    <w:p w14:paraId="54F0DE21" w14:textId="77777777" w:rsidR="000D047F" w:rsidRDefault="00AE4D7A" w:rsidP="000D047F">
      <w:pPr>
        <w:keepNext/>
        <w:jc w:val="center"/>
      </w:pPr>
      <w:r>
        <w:rPr>
          <w:noProof/>
          <w:lang w:eastAsia="pt-PT"/>
        </w:rPr>
        <w:lastRenderedPageBreak/>
        <w:drawing>
          <wp:inline distT="0" distB="0" distL="0" distR="0" wp14:anchorId="6EEDC708" wp14:editId="34E73106">
            <wp:extent cx="5745480" cy="5386705"/>
            <wp:effectExtent l="0" t="0" r="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MI2.PNG"/>
                    <pic:cNvPicPr/>
                  </pic:nvPicPr>
                  <pic:blipFill>
                    <a:blip r:embed="rId59">
                      <a:extLst>
                        <a:ext uri="{28A0092B-C50C-407E-A947-70E740481C1C}">
                          <a14:useLocalDpi xmlns:a14="http://schemas.microsoft.com/office/drawing/2010/main" val="0"/>
                        </a:ext>
                      </a:extLst>
                    </a:blip>
                    <a:stretch>
                      <a:fillRect/>
                    </a:stretch>
                  </pic:blipFill>
                  <pic:spPr>
                    <a:xfrm>
                      <a:off x="0" y="0"/>
                      <a:ext cx="5745480" cy="5386705"/>
                    </a:xfrm>
                    <a:prstGeom prst="rect">
                      <a:avLst/>
                    </a:prstGeom>
                  </pic:spPr>
                </pic:pic>
              </a:graphicData>
            </a:graphic>
          </wp:inline>
        </w:drawing>
      </w:r>
    </w:p>
    <w:p w14:paraId="3E219D9C" w14:textId="1BB893A0" w:rsidR="00AE4D7A" w:rsidRDefault="000D047F" w:rsidP="000D047F">
      <w:pPr>
        <w:pStyle w:val="Legenda"/>
        <w:jc w:val="center"/>
      </w:pPr>
      <w:bookmarkStart w:id="78" w:name="_Toc508631985"/>
      <w:r>
        <w:t xml:space="preserve">Figura </w:t>
      </w:r>
      <w:fldSimple w:instr=" SEQ Figura \* ARABIC ">
        <w:r w:rsidR="00396087">
          <w:rPr>
            <w:noProof/>
          </w:rPr>
          <w:t>45</w:t>
        </w:r>
      </w:fldSimple>
      <w:r>
        <w:t xml:space="preserve"> - Maquete </w:t>
      </w:r>
      <w:r w:rsidR="009E1CE8">
        <w:t>da</w:t>
      </w:r>
      <w:r>
        <w:t xml:space="preserve"> máquina em pa</w:t>
      </w:r>
      <w:r w:rsidR="00DF4974">
        <w:t>usa e tabs Manual e Insuflação de Ar visíveis</w:t>
      </w:r>
      <w:bookmarkEnd w:id="78"/>
    </w:p>
    <w:p w14:paraId="169CB0D8" w14:textId="77777777" w:rsidR="009E1CE8" w:rsidRDefault="009E1CE8" w:rsidP="009E1CE8">
      <w:pPr>
        <w:keepNext/>
        <w:jc w:val="center"/>
      </w:pPr>
      <w:r>
        <w:rPr>
          <w:noProof/>
          <w:lang w:eastAsia="pt-PT"/>
        </w:rPr>
        <w:lastRenderedPageBreak/>
        <w:drawing>
          <wp:inline distT="0" distB="0" distL="0" distR="0" wp14:anchorId="652F8233" wp14:editId="6F35C660">
            <wp:extent cx="5745480" cy="5407660"/>
            <wp:effectExtent l="0" t="0" r="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HMI3.PNG"/>
                    <pic:cNvPicPr/>
                  </pic:nvPicPr>
                  <pic:blipFill>
                    <a:blip r:embed="rId60">
                      <a:extLst>
                        <a:ext uri="{28A0092B-C50C-407E-A947-70E740481C1C}">
                          <a14:useLocalDpi xmlns:a14="http://schemas.microsoft.com/office/drawing/2010/main" val="0"/>
                        </a:ext>
                      </a:extLst>
                    </a:blip>
                    <a:stretch>
                      <a:fillRect/>
                    </a:stretch>
                  </pic:blipFill>
                  <pic:spPr>
                    <a:xfrm>
                      <a:off x="0" y="0"/>
                      <a:ext cx="5745480" cy="5407660"/>
                    </a:xfrm>
                    <a:prstGeom prst="rect">
                      <a:avLst/>
                    </a:prstGeom>
                  </pic:spPr>
                </pic:pic>
              </a:graphicData>
            </a:graphic>
          </wp:inline>
        </w:drawing>
      </w:r>
    </w:p>
    <w:p w14:paraId="2FCC0999" w14:textId="7309D724" w:rsidR="009E1CE8" w:rsidRPr="009E1CE8" w:rsidRDefault="009E1CE8" w:rsidP="009E1CE8">
      <w:pPr>
        <w:pStyle w:val="Legenda"/>
        <w:jc w:val="center"/>
      </w:pPr>
      <w:bookmarkStart w:id="79" w:name="_Toc508631986"/>
      <w:r>
        <w:t xml:space="preserve">Figura </w:t>
      </w:r>
      <w:fldSimple w:instr=" SEQ Figura \* ARABIC ">
        <w:r w:rsidR="00396087">
          <w:rPr>
            <w:noProof/>
          </w:rPr>
          <w:t>46</w:t>
        </w:r>
      </w:fldSimple>
      <w:r>
        <w:t xml:space="preserve"> - Maquete da máquina desligada e tabs MDI e Parâmetros visíveis</w:t>
      </w:r>
      <w:bookmarkEnd w:id="79"/>
    </w:p>
    <w:p w14:paraId="73CF79F6" w14:textId="7ACEA084" w:rsidR="00FE7373" w:rsidRDefault="006F0100" w:rsidP="00280B1C">
      <w:r w:rsidRPr="00C04722">
        <w:rPr>
          <w:highlight w:val="yellow"/>
        </w:rPr>
        <w:t>Após a criação da</w:t>
      </w:r>
      <w:r w:rsidR="00FE7373" w:rsidRPr="00C04722">
        <w:rPr>
          <w:highlight w:val="yellow"/>
        </w:rPr>
        <w:t xml:space="preserve"> </w:t>
      </w:r>
      <w:r w:rsidRPr="00C04722">
        <w:rPr>
          <w:highlight w:val="yellow"/>
        </w:rPr>
        <w:t xml:space="preserve">primeira versão das </w:t>
      </w:r>
      <w:r w:rsidR="00FE7373" w:rsidRPr="00C04722">
        <w:rPr>
          <w:highlight w:val="yellow"/>
        </w:rPr>
        <w:t xml:space="preserve">maquetes, foi criada uma </w:t>
      </w:r>
      <w:r w:rsidR="00960F75" w:rsidRPr="00C04722">
        <w:rPr>
          <w:highlight w:val="yellow"/>
        </w:rPr>
        <w:t xml:space="preserve">segunda versão, </w:t>
      </w:r>
      <w:r w:rsidRPr="00C04722">
        <w:rPr>
          <w:highlight w:val="yellow"/>
        </w:rPr>
        <w:t xml:space="preserve">mas desta feita maquetes </w:t>
      </w:r>
      <w:r w:rsidR="001E422B" w:rsidRPr="00C04722">
        <w:rPr>
          <w:highlight w:val="yellow"/>
        </w:rPr>
        <w:t>com algu</w:t>
      </w:r>
      <w:r w:rsidR="00CC07E8" w:rsidRPr="00C04722">
        <w:rPr>
          <w:highlight w:val="yellow"/>
        </w:rPr>
        <w:t>m nível de</w:t>
      </w:r>
      <w:r w:rsidR="001E422B" w:rsidRPr="00C04722">
        <w:rPr>
          <w:highlight w:val="yellow"/>
        </w:rPr>
        <w:t xml:space="preserve"> interatividade, isto é, </w:t>
      </w:r>
      <w:r w:rsidR="00FE7373" w:rsidRPr="00C04722">
        <w:rPr>
          <w:highlight w:val="yellow"/>
        </w:rPr>
        <w:t>permitiam navegar entre ecrãs e tabs da HMI, de forma a que fosse possível simular a execução de todas as tarefas. De r</w:t>
      </w:r>
      <w:r w:rsidR="00CC07E8" w:rsidRPr="00C04722">
        <w:rPr>
          <w:highlight w:val="yellow"/>
        </w:rPr>
        <w:t>eferir ainda que estas respeitavam</w:t>
      </w:r>
      <w:r w:rsidR="00FE7373" w:rsidRPr="00C04722">
        <w:rPr>
          <w:highlight w:val="yellow"/>
        </w:rPr>
        <w:t xml:space="preserve"> o tamanho do ecrã tátil que será utilizado no equipamento</w:t>
      </w:r>
      <w:r w:rsidR="00CC07E8" w:rsidRPr="00C04722">
        <w:rPr>
          <w:highlight w:val="yellow"/>
        </w:rPr>
        <w:t xml:space="preserve"> real</w:t>
      </w:r>
      <w:r w:rsidR="00FE7373" w:rsidRPr="00C04722">
        <w:rPr>
          <w:highlight w:val="yellow"/>
        </w:rPr>
        <w:t xml:space="preserve"> de fabrico aditivo e foram criadas com recurso a uma ferramenta web (</w:t>
      </w:r>
      <w:hyperlink r:id="rId61" w:history="1">
        <w:r w:rsidR="00FE7373" w:rsidRPr="00C04722">
          <w:rPr>
            <w:highlight w:val="yellow"/>
          </w:rPr>
          <w:t>https://proto.io/</w:t>
        </w:r>
      </w:hyperlink>
      <w:r w:rsidR="00FE7373" w:rsidRPr="00C04722">
        <w:rPr>
          <w:highlight w:val="yellow"/>
        </w:rPr>
        <w:t>) que permitiu exportar um protótipo em HTML e assim torn</w:t>
      </w:r>
      <w:r w:rsidR="00FA343A" w:rsidRPr="00C04722">
        <w:rPr>
          <w:highlight w:val="yellow"/>
        </w:rPr>
        <w:t>ou</w:t>
      </w:r>
      <w:r w:rsidR="00FE7373" w:rsidRPr="00C04722">
        <w:rPr>
          <w:highlight w:val="yellow"/>
        </w:rPr>
        <w:t xml:space="preserve"> possível </w:t>
      </w:r>
      <w:r w:rsidR="00FA343A" w:rsidRPr="00C04722">
        <w:rPr>
          <w:highlight w:val="yellow"/>
        </w:rPr>
        <w:t>a execução</w:t>
      </w:r>
      <w:r w:rsidR="00FE7373" w:rsidRPr="00C04722">
        <w:rPr>
          <w:highlight w:val="yellow"/>
        </w:rPr>
        <w:t xml:space="preserve"> </w:t>
      </w:r>
      <w:r w:rsidR="00FA343A" w:rsidRPr="00C04722">
        <w:rPr>
          <w:highlight w:val="yellow"/>
        </w:rPr>
        <w:t>d</w:t>
      </w:r>
      <w:r w:rsidR="00FE7373" w:rsidRPr="00C04722">
        <w:rPr>
          <w:highlight w:val="yellow"/>
        </w:rPr>
        <w:t xml:space="preserve">o mesmo no </w:t>
      </w:r>
      <w:r w:rsidR="00FE7373" w:rsidRPr="004D14E2">
        <w:rPr>
          <w:i/>
          <w:highlight w:val="yellow"/>
        </w:rPr>
        <w:t>browser</w:t>
      </w:r>
      <w:r w:rsidR="00FE7373" w:rsidRPr="00C04722">
        <w:rPr>
          <w:highlight w:val="yellow"/>
        </w:rPr>
        <w:t xml:space="preserve"> e </w:t>
      </w:r>
      <w:r w:rsidR="00FA343A" w:rsidRPr="00C04722">
        <w:rPr>
          <w:highlight w:val="yellow"/>
        </w:rPr>
        <w:t>consequente navegação</w:t>
      </w:r>
      <w:r w:rsidR="00FE7373" w:rsidRPr="00C04722">
        <w:rPr>
          <w:highlight w:val="yellow"/>
        </w:rPr>
        <w:t xml:space="preserve"> entre ecrãs</w:t>
      </w:r>
      <w:r w:rsidR="00CC07E8" w:rsidRPr="00C04722">
        <w:rPr>
          <w:highlight w:val="yellow"/>
        </w:rPr>
        <w:t xml:space="preserve"> (ver imagens seguintes).</w:t>
      </w:r>
    </w:p>
    <w:p w14:paraId="63F0DA71" w14:textId="76C687CD" w:rsidR="00CC07E8" w:rsidRDefault="00CC07E8" w:rsidP="00FE7373"/>
    <w:p w14:paraId="4B1DDB6B" w14:textId="77777777" w:rsidR="00CC07E8" w:rsidRDefault="00CC07E8" w:rsidP="00CC07E8">
      <w:pPr>
        <w:keepNext/>
      </w:pPr>
      <w:r>
        <w:rPr>
          <w:noProof/>
          <w:lang w:eastAsia="pt-PT"/>
        </w:rPr>
        <w:lastRenderedPageBreak/>
        <w:drawing>
          <wp:inline distT="0" distB="0" distL="0" distR="0" wp14:anchorId="6E90F425" wp14:editId="0E8577CB">
            <wp:extent cx="5745480" cy="3264535"/>
            <wp:effectExtent l="0" t="0" r="0" b="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roto1.PNG"/>
                    <pic:cNvPicPr/>
                  </pic:nvPicPr>
                  <pic:blipFill>
                    <a:blip r:embed="rId62">
                      <a:extLst>
                        <a:ext uri="{28A0092B-C50C-407E-A947-70E740481C1C}">
                          <a14:useLocalDpi xmlns:a14="http://schemas.microsoft.com/office/drawing/2010/main" val="0"/>
                        </a:ext>
                      </a:extLst>
                    </a:blip>
                    <a:stretch>
                      <a:fillRect/>
                    </a:stretch>
                  </pic:blipFill>
                  <pic:spPr>
                    <a:xfrm>
                      <a:off x="0" y="0"/>
                      <a:ext cx="5745480" cy="3264535"/>
                    </a:xfrm>
                    <a:prstGeom prst="rect">
                      <a:avLst/>
                    </a:prstGeom>
                  </pic:spPr>
                </pic:pic>
              </a:graphicData>
            </a:graphic>
          </wp:inline>
        </w:drawing>
      </w:r>
    </w:p>
    <w:p w14:paraId="3954B60A" w14:textId="2B9A1DF1" w:rsidR="00CC07E8" w:rsidRDefault="00CC07E8" w:rsidP="00CC07E8">
      <w:pPr>
        <w:pStyle w:val="Legenda"/>
        <w:jc w:val="center"/>
      </w:pPr>
      <w:bookmarkStart w:id="80" w:name="_Toc508631987"/>
      <w:r>
        <w:t xml:space="preserve">Figura </w:t>
      </w:r>
      <w:fldSimple w:instr=" SEQ Figura \* ARABIC ">
        <w:r w:rsidR="00396087">
          <w:rPr>
            <w:noProof/>
          </w:rPr>
          <w:t>47</w:t>
        </w:r>
      </w:fldSimple>
      <w:r>
        <w:t xml:space="preserve"> - Protótipo interativo em modo automático</w:t>
      </w:r>
      <w:bookmarkEnd w:id="80"/>
    </w:p>
    <w:p w14:paraId="23E913E8" w14:textId="6EDDA451" w:rsidR="00CC07E8" w:rsidRDefault="00CC07E8" w:rsidP="00CC07E8"/>
    <w:p w14:paraId="47F5A738" w14:textId="77777777" w:rsidR="00CC07E8" w:rsidRDefault="00CC07E8" w:rsidP="00CC07E8"/>
    <w:p w14:paraId="60233494" w14:textId="77777777" w:rsidR="00CC07E8" w:rsidRDefault="00CC07E8" w:rsidP="00CC07E8">
      <w:pPr>
        <w:keepNext/>
      </w:pPr>
      <w:r>
        <w:rPr>
          <w:noProof/>
          <w:lang w:eastAsia="pt-PT"/>
        </w:rPr>
        <w:drawing>
          <wp:inline distT="0" distB="0" distL="0" distR="0" wp14:anchorId="4AC4226B" wp14:editId="43923BE6">
            <wp:extent cx="5745480" cy="3232150"/>
            <wp:effectExtent l="0" t="0" r="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roto2.PNG"/>
                    <pic:cNvPicPr/>
                  </pic:nvPicPr>
                  <pic:blipFill>
                    <a:blip r:embed="rId63">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F68962C" w14:textId="12023901" w:rsidR="00CC07E8" w:rsidRPr="00CC07E8" w:rsidRDefault="00CC07E8" w:rsidP="00CC07E8">
      <w:pPr>
        <w:pStyle w:val="Legenda"/>
        <w:jc w:val="center"/>
      </w:pPr>
      <w:bookmarkStart w:id="81" w:name="_Toc508631988"/>
      <w:r>
        <w:t xml:space="preserve">Figura </w:t>
      </w:r>
      <w:fldSimple w:instr=" SEQ Figura \* ARABIC ">
        <w:r w:rsidR="00396087">
          <w:rPr>
            <w:noProof/>
          </w:rPr>
          <w:t>48</w:t>
        </w:r>
      </w:fldSimple>
      <w:r>
        <w:t xml:space="preserve"> - Protótipo interativo em modo manual</w:t>
      </w:r>
      <w:bookmarkEnd w:id="81"/>
    </w:p>
    <w:p w14:paraId="72DA597E" w14:textId="2C4A7434" w:rsidR="00FE7373" w:rsidRDefault="00FE7373" w:rsidP="00FE7373"/>
    <w:p w14:paraId="7ED2E386" w14:textId="77777777" w:rsidR="00CC07E8" w:rsidRDefault="00CC07E8" w:rsidP="00CC07E8">
      <w:pPr>
        <w:keepNext/>
      </w:pPr>
      <w:r>
        <w:rPr>
          <w:noProof/>
          <w:lang w:eastAsia="pt-PT"/>
        </w:rPr>
        <w:lastRenderedPageBreak/>
        <w:drawing>
          <wp:inline distT="0" distB="0" distL="0" distR="0" wp14:anchorId="15E57CDF" wp14:editId="1FAC1410">
            <wp:extent cx="5745480" cy="3238500"/>
            <wp:effectExtent l="0" t="0" r="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roto3.PNG"/>
                    <pic:cNvPicPr/>
                  </pic:nvPicPr>
                  <pic:blipFill>
                    <a:blip r:embed="rId64">
                      <a:extLst>
                        <a:ext uri="{28A0092B-C50C-407E-A947-70E740481C1C}">
                          <a14:useLocalDpi xmlns:a14="http://schemas.microsoft.com/office/drawing/2010/main" val="0"/>
                        </a:ext>
                      </a:extLst>
                    </a:blip>
                    <a:stretch>
                      <a:fillRect/>
                    </a:stretch>
                  </pic:blipFill>
                  <pic:spPr>
                    <a:xfrm>
                      <a:off x="0" y="0"/>
                      <a:ext cx="5745480" cy="3238500"/>
                    </a:xfrm>
                    <a:prstGeom prst="rect">
                      <a:avLst/>
                    </a:prstGeom>
                  </pic:spPr>
                </pic:pic>
              </a:graphicData>
            </a:graphic>
          </wp:inline>
        </w:drawing>
      </w:r>
    </w:p>
    <w:p w14:paraId="3F58BC24" w14:textId="2C2AC48C" w:rsidR="001170E7" w:rsidRDefault="00CC07E8" w:rsidP="00CC07E8">
      <w:pPr>
        <w:pStyle w:val="Legenda"/>
        <w:jc w:val="center"/>
      </w:pPr>
      <w:bookmarkStart w:id="82" w:name="_Toc508631989"/>
      <w:r>
        <w:t xml:space="preserve">Figura </w:t>
      </w:r>
      <w:fldSimple w:instr=" SEQ Figura \* ARABIC ">
        <w:r w:rsidR="00396087">
          <w:rPr>
            <w:noProof/>
          </w:rPr>
          <w:t>49</w:t>
        </w:r>
      </w:fldSimple>
      <w:r>
        <w:t xml:space="preserve"> - Protótipo interativo em modo MDI</w:t>
      </w:r>
      <w:bookmarkEnd w:id="82"/>
    </w:p>
    <w:p w14:paraId="6DF30581" w14:textId="07D0504B" w:rsidR="001170E7" w:rsidRDefault="001170E7" w:rsidP="00FE7373"/>
    <w:p w14:paraId="5DA5145A" w14:textId="1F7073A3" w:rsidR="008F4745" w:rsidRDefault="008F4745" w:rsidP="00280B1C">
      <w:r w:rsidRPr="00C04722">
        <w:rPr>
          <w:highlight w:val="yellow"/>
        </w:rPr>
        <w:t xml:space="preserve">Entre esta versão de maquetes e a primeira houve alguns ajustes feitos derivados de análise e reflexão feita ás necessidades em conjunto com a forma como as funcionalidades estavam dispostas, nomeadamente na tab Manual o método de seleção dos eixos, agora </w:t>
      </w:r>
      <w:r w:rsidR="009E529E" w:rsidRPr="00C04722">
        <w:rPr>
          <w:highlight w:val="yellow"/>
        </w:rPr>
        <w:t xml:space="preserve">com </w:t>
      </w:r>
      <w:r w:rsidRPr="00C04722">
        <w:rPr>
          <w:highlight w:val="yellow"/>
        </w:rPr>
        <w:t xml:space="preserve">um botão para cada eixo e também um </w:t>
      </w:r>
      <w:r w:rsidR="009E529E" w:rsidRPr="00C04722">
        <w:rPr>
          <w:highlight w:val="yellow"/>
        </w:rPr>
        <w:t>botão para cada valor de velocidade a incrementar/decrementar, solução que acabou por permanecer na versão final da interface.</w:t>
      </w:r>
    </w:p>
    <w:p w14:paraId="30654953" w14:textId="77777777" w:rsidR="008F4745" w:rsidRDefault="008F4745" w:rsidP="00FE7373"/>
    <w:p w14:paraId="4DCD0CA8" w14:textId="705D2615" w:rsidR="00C660A2" w:rsidRDefault="00C660A2">
      <w:r>
        <w:br w:type="page"/>
      </w:r>
    </w:p>
    <w:p w14:paraId="4788D28C" w14:textId="77777777" w:rsidR="00C660A2" w:rsidRDefault="00FE7373" w:rsidP="00C660A2">
      <w:pPr>
        <w:pStyle w:val="Cabealho2"/>
        <w:ind w:firstLine="708"/>
      </w:pPr>
      <w:bookmarkStart w:id="83" w:name="_Toc508706323"/>
      <w:r>
        <w:lastRenderedPageBreak/>
        <w:t>4.</w:t>
      </w:r>
      <w:r w:rsidR="00E95509">
        <w:t>2</w:t>
      </w:r>
      <w:r>
        <w:t xml:space="preserve"> Arquitetura Final</w:t>
      </w:r>
      <w:bookmarkEnd w:id="83"/>
    </w:p>
    <w:p w14:paraId="78CB4BDB" w14:textId="00E8D5BA" w:rsidR="00C660A2" w:rsidRPr="00C660A2" w:rsidRDefault="003524BB" w:rsidP="00C660A2">
      <w:pPr>
        <w:rPr>
          <w:highlight w:val="yellow"/>
        </w:rPr>
      </w:pPr>
      <w:r w:rsidRPr="00C660A2">
        <w:rPr>
          <w:highlight w:val="yellow"/>
        </w:rPr>
        <w:t xml:space="preserve">Ao longo dos anos as tecnologias web cresceram e evoluíram nas várias vertentes, </w:t>
      </w:r>
      <w:r w:rsidR="00DA1C4E" w:rsidRPr="00C660A2">
        <w:rPr>
          <w:highlight w:val="yellow"/>
        </w:rPr>
        <w:t xml:space="preserve">sendo uma delas o lado cliente que permite hoje em dia que hajam aplicações com um elevado nível de complexidade e ainda assim com idêntico grau de usabilidade e excelência na qualidade da interface e dos componentes que a compõe. Hoje há uma enorme diversidade de componentes gráficos já desenvolvidos e que podemos adaptar/incluir numa aplicação, com características diferentes, uns pagos, outros gratuitos, mas o desenvolvimento de software para a web disseminou-se de tal forma que já existem bibliotecas de partilha de componentes </w:t>
      </w:r>
      <w:r w:rsidR="00AF79CE" w:rsidRPr="00C660A2">
        <w:rPr>
          <w:highlight w:val="yellow"/>
        </w:rPr>
        <w:t>para a interface das aplicações, como por exemplo o CodePen (</w:t>
      </w:r>
      <w:hyperlink r:id="rId65" w:history="1">
        <w:r w:rsidR="00AF79CE" w:rsidRPr="00C660A2">
          <w:rPr>
            <w:highlight w:val="yellow"/>
          </w:rPr>
          <w:t>https://codepen.io/</w:t>
        </w:r>
      </w:hyperlink>
      <w:r w:rsidR="00AF79CE" w:rsidRPr="00C660A2">
        <w:rPr>
          <w:highlight w:val="yellow"/>
        </w:rPr>
        <w:t>). Esta evolução</w:t>
      </w:r>
      <w:r w:rsidR="00DD4DE5" w:rsidRPr="00C660A2">
        <w:rPr>
          <w:highlight w:val="yellow"/>
        </w:rPr>
        <w:t xml:space="preserve"> com a exposição de todo o seu potencial,</w:t>
      </w:r>
      <w:r w:rsidR="00AF79CE" w:rsidRPr="00C660A2">
        <w:rPr>
          <w:highlight w:val="yellow"/>
        </w:rPr>
        <w:t xml:space="preserve"> aliada ao facto de uma aplicação web ficar disponível na rede, isto é, independentemente do local físico poder aceder á mesma sem ser necessário instalar nada além do browser, fizeram-me tomar a decisão de desenvo</w:t>
      </w:r>
      <w:r w:rsidR="00DD4DE5" w:rsidRPr="00C660A2">
        <w:rPr>
          <w:highlight w:val="yellow"/>
        </w:rPr>
        <w:t xml:space="preserve">lver a HMI com tecnologias web, pese embora a interface que está a operar o equipamento deva estar junto do mesmo por questões de melhor controlo e monitorização do processo de fabrico aditivo, há todo um conjunto de possibilidades e potencial por explorar no facto de ser possível obter informação em tempo real do equipamento de forma remota. Face a esta decisão, a arquitetura </w:t>
      </w:r>
      <w:r w:rsidR="00E4455D" w:rsidRPr="00C660A2">
        <w:rPr>
          <w:highlight w:val="yellow"/>
        </w:rPr>
        <w:t>esquematizada</w:t>
      </w:r>
      <w:r w:rsidR="00DD4DE5" w:rsidRPr="00C660A2">
        <w:rPr>
          <w:highlight w:val="yellow"/>
        </w:rPr>
        <w:t xml:space="preserve"> para o sistema e as tecnologias que o comp</w:t>
      </w:r>
      <w:r w:rsidR="00E4455D" w:rsidRPr="00C660A2">
        <w:rPr>
          <w:highlight w:val="yellow"/>
        </w:rPr>
        <w:t>õe podem ser visualizadas no esquema abaixo.</w:t>
      </w:r>
    </w:p>
    <w:p w14:paraId="2966B10B" w14:textId="77777777" w:rsidR="00652EB9" w:rsidRDefault="00652EB9" w:rsidP="00FC7D13">
      <w:pPr>
        <w:keepNext/>
      </w:pPr>
    </w:p>
    <w:p w14:paraId="20ED5D91" w14:textId="14DE260E" w:rsidR="00FC7D13" w:rsidRDefault="00FC7D13" w:rsidP="00641287">
      <w:pPr>
        <w:keepNext/>
        <w:jc w:val="center"/>
      </w:pPr>
      <w:r>
        <w:rPr>
          <w:noProof/>
          <w:lang w:eastAsia="pt-PT"/>
        </w:rPr>
        <w:drawing>
          <wp:inline distT="0" distB="0" distL="0" distR="0" wp14:anchorId="25398EF3" wp14:editId="248C0A78">
            <wp:extent cx="5237130" cy="3281552"/>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quitetura.png"/>
                    <pic:cNvPicPr/>
                  </pic:nvPicPr>
                  <pic:blipFill>
                    <a:blip r:embed="rId66">
                      <a:extLst>
                        <a:ext uri="{28A0092B-C50C-407E-A947-70E740481C1C}">
                          <a14:useLocalDpi xmlns:a14="http://schemas.microsoft.com/office/drawing/2010/main" val="0"/>
                        </a:ext>
                      </a:extLst>
                    </a:blip>
                    <a:stretch>
                      <a:fillRect/>
                    </a:stretch>
                  </pic:blipFill>
                  <pic:spPr>
                    <a:xfrm>
                      <a:off x="0" y="0"/>
                      <a:ext cx="5237130" cy="3281552"/>
                    </a:xfrm>
                    <a:prstGeom prst="rect">
                      <a:avLst/>
                    </a:prstGeom>
                  </pic:spPr>
                </pic:pic>
              </a:graphicData>
            </a:graphic>
          </wp:inline>
        </w:drawing>
      </w:r>
    </w:p>
    <w:p w14:paraId="16F87C2A" w14:textId="7EDFDB39" w:rsidR="00FE7373" w:rsidRDefault="00FC7D13" w:rsidP="00FC7D13">
      <w:pPr>
        <w:pStyle w:val="Legenda"/>
        <w:jc w:val="center"/>
      </w:pPr>
      <w:bookmarkStart w:id="84" w:name="_Toc508631990"/>
      <w:r>
        <w:t xml:space="preserve">Figura </w:t>
      </w:r>
      <w:fldSimple w:instr=" SEQ Figura \* ARABIC ">
        <w:r w:rsidR="00396087">
          <w:rPr>
            <w:noProof/>
          </w:rPr>
          <w:t>50</w:t>
        </w:r>
      </w:fldSimple>
      <w:r>
        <w:t xml:space="preserve"> - Arquitetura Final</w:t>
      </w:r>
      <w:bookmarkEnd w:id="84"/>
    </w:p>
    <w:p w14:paraId="7F7FD1B2" w14:textId="3738CDAD" w:rsidR="000649FA" w:rsidRPr="00C04722" w:rsidRDefault="00722EE6" w:rsidP="00431029">
      <w:pPr>
        <w:rPr>
          <w:highlight w:val="yellow"/>
        </w:rPr>
      </w:pPr>
      <w:r w:rsidRPr="00C04722">
        <w:rPr>
          <w:highlight w:val="yellow"/>
        </w:rPr>
        <w:lastRenderedPageBreak/>
        <w:t xml:space="preserve">Como se pode constatar, o projeto como um todo é composto por várias camadas, sendo </w:t>
      </w:r>
      <w:r w:rsidR="00652F6E" w:rsidRPr="00C04722">
        <w:rPr>
          <w:highlight w:val="yellow"/>
        </w:rPr>
        <w:t>uma d</w:t>
      </w:r>
      <w:r w:rsidRPr="00C04722">
        <w:rPr>
          <w:highlight w:val="yellow"/>
        </w:rPr>
        <w:t>elas a interface para o utilizador compo</w:t>
      </w:r>
      <w:r w:rsidR="00030F1F">
        <w:rPr>
          <w:highlight w:val="yellow"/>
        </w:rPr>
        <w:t xml:space="preserve">sta por HTML, CSS, JAVASCRIPT, D3.JS </w:t>
      </w:r>
      <w:r w:rsidRPr="00C04722">
        <w:rPr>
          <w:highlight w:val="yellow"/>
        </w:rPr>
        <w:t>(biblioteca de gráficos em javascript)</w:t>
      </w:r>
      <w:r w:rsidR="008772FD">
        <w:rPr>
          <w:highlight w:val="yellow"/>
        </w:rPr>
        <w:t xml:space="preserve"> e EMBER.JS (</w:t>
      </w:r>
      <w:r w:rsidR="008772FD" w:rsidRPr="008772FD">
        <w:rPr>
          <w:i/>
          <w:highlight w:val="yellow"/>
        </w:rPr>
        <w:t>framework</w:t>
      </w:r>
      <w:r w:rsidR="008772FD">
        <w:rPr>
          <w:highlight w:val="yellow"/>
        </w:rPr>
        <w:t xml:space="preserve"> para desenvolvimento de aplicações web)</w:t>
      </w:r>
      <w:r w:rsidRPr="00C04722">
        <w:rPr>
          <w:highlight w:val="yellow"/>
        </w:rPr>
        <w:t xml:space="preserve"> e este corresponde ao lado cliente do sistema.</w:t>
      </w:r>
    </w:p>
    <w:p w14:paraId="035A8A6F" w14:textId="36E9793B" w:rsidR="00431029" w:rsidRPr="00C04722" w:rsidRDefault="00722EE6" w:rsidP="00431029">
      <w:pPr>
        <w:rPr>
          <w:highlight w:val="yellow"/>
        </w:rPr>
      </w:pPr>
      <w:r w:rsidRPr="00C04722">
        <w:rPr>
          <w:highlight w:val="yellow"/>
        </w:rPr>
        <w:t xml:space="preserve"> </w:t>
      </w:r>
      <w:r w:rsidR="00652F6E" w:rsidRPr="00C04722">
        <w:rPr>
          <w:highlight w:val="yellow"/>
        </w:rPr>
        <w:t xml:space="preserve">Outra camada do sistema é o </w:t>
      </w:r>
      <w:r w:rsidRPr="00C04722">
        <w:rPr>
          <w:i/>
          <w:highlight w:val="yellow"/>
        </w:rPr>
        <w:t>backend</w:t>
      </w:r>
      <w:r w:rsidR="00652F6E" w:rsidRPr="00C04722">
        <w:rPr>
          <w:highlight w:val="yellow"/>
        </w:rPr>
        <w:t xml:space="preserve">, para o qual </w:t>
      </w:r>
      <w:r w:rsidRPr="00C04722">
        <w:rPr>
          <w:highlight w:val="yellow"/>
        </w:rPr>
        <w:t>foi</w:t>
      </w:r>
      <w:r w:rsidR="00980D84" w:rsidRPr="00C04722">
        <w:rPr>
          <w:highlight w:val="yellow"/>
        </w:rPr>
        <w:t xml:space="preserve"> tomada a</w:t>
      </w:r>
      <w:r w:rsidRPr="00C04722">
        <w:rPr>
          <w:highlight w:val="yellow"/>
        </w:rPr>
        <w:t xml:space="preserve"> opção de utilizar a tecnologia Node.JS em conjunto com uma base de dados documental, RethinkDB, que permite armazenar e persistir informação relevante.</w:t>
      </w:r>
      <w:r w:rsidR="00980D84" w:rsidRPr="00C04722">
        <w:rPr>
          <w:highlight w:val="yellow"/>
        </w:rPr>
        <w:t xml:space="preserve"> A escolha destas tecnologias para o efeito foi motivada por diversos fatores</w:t>
      </w:r>
      <w:r w:rsidR="008D278F" w:rsidRPr="00C04722">
        <w:rPr>
          <w:highlight w:val="yellow"/>
        </w:rPr>
        <w:t xml:space="preserve">, </w:t>
      </w:r>
      <w:r w:rsidR="00652F6E" w:rsidRPr="00C04722">
        <w:rPr>
          <w:highlight w:val="yellow"/>
        </w:rPr>
        <w:t xml:space="preserve">sendo que </w:t>
      </w:r>
      <w:r w:rsidR="008D278F" w:rsidRPr="00C04722">
        <w:rPr>
          <w:highlight w:val="yellow"/>
        </w:rPr>
        <w:t xml:space="preserve">em primeiro lugar para </w:t>
      </w:r>
      <w:r w:rsidR="008D278F" w:rsidRPr="00C04722">
        <w:rPr>
          <w:i/>
          <w:highlight w:val="yellow"/>
        </w:rPr>
        <w:t>backend</w:t>
      </w:r>
      <w:r w:rsidR="008D278F" w:rsidRPr="00C04722">
        <w:rPr>
          <w:highlight w:val="yellow"/>
        </w:rPr>
        <w:t xml:space="preserve"> da aplicação tinha que ser uma tecnologia para a qual o Twincat (tecnologia de automação utilizada) disponibilizasse uma interface, isto é, permitisse faci</w:t>
      </w:r>
      <w:r w:rsidR="00A76C98" w:rsidRPr="00C04722">
        <w:rPr>
          <w:highlight w:val="yellow"/>
        </w:rPr>
        <w:t>lmente estabelecer comunicação e também seria importante utilizar uma tecnologia que garanti</w:t>
      </w:r>
      <w:r w:rsidR="000649FA" w:rsidRPr="00C04722">
        <w:rPr>
          <w:highlight w:val="yellow"/>
        </w:rPr>
        <w:t>sse</w:t>
      </w:r>
      <w:r w:rsidR="00A76C98" w:rsidRPr="00C04722">
        <w:rPr>
          <w:highlight w:val="yellow"/>
        </w:rPr>
        <w:t xml:space="preserve"> fiabilidade e eficiência para transmissão da informação em tempo real. Estes pontos em conjunto com um artigo lido </w:t>
      </w:r>
      <w:r w:rsidR="00A76C98" w:rsidRPr="00C04722">
        <w:rPr>
          <w:highlight w:val="yellow"/>
        </w:rPr>
        <w:fldChar w:fldCharType="begin" w:fldLock="1"/>
      </w:r>
      <w:r w:rsidR="00A76C98" w:rsidRPr="00C04722">
        <w:rPr>
          <w:highlight w:val="yellow"/>
        </w:rPr>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rsidR="00A76C98" w:rsidRPr="00C04722">
        <w:rPr>
          <w:highlight w:val="yellow"/>
        </w:rPr>
        <w:fldChar w:fldCharType="separate"/>
      </w:r>
      <w:r w:rsidR="00A76C98" w:rsidRPr="00C04722">
        <w:rPr>
          <w:noProof/>
          <w:highlight w:val="yellow"/>
        </w:rPr>
        <w:t>(Bermudez-Ortega et al., 2016)</w:t>
      </w:r>
      <w:r w:rsidR="00A76C98" w:rsidRPr="00C04722">
        <w:rPr>
          <w:highlight w:val="yellow"/>
        </w:rPr>
        <w:fldChar w:fldCharType="end"/>
      </w:r>
      <w:r w:rsidR="00A76C98" w:rsidRPr="00C04722">
        <w:rPr>
          <w:highlight w:val="yellow"/>
        </w:rPr>
        <w:t xml:space="preserve"> e descrito no capítulo 2.6.2 Sistemas Web-Based para Controlo e Automação, que relata a implementação de um sistema</w:t>
      </w:r>
      <w:r w:rsidR="00431029" w:rsidRPr="00C04722">
        <w:rPr>
          <w:highlight w:val="yellow"/>
        </w:rPr>
        <w:t xml:space="preserve"> baseado em tecnologias web para controlo remoto de PLCs de um laboratório de controlo onde a camada de automação está assente nas mesmas tecnologias que este projeto (Twincat, do fabricante Beckhoff) e a camada de </w:t>
      </w:r>
      <w:r w:rsidR="00431029" w:rsidRPr="00C04722">
        <w:rPr>
          <w:i/>
          <w:highlight w:val="yellow"/>
        </w:rPr>
        <w:t>backend</w:t>
      </w:r>
      <w:r w:rsidR="00431029" w:rsidRPr="00C04722">
        <w:rPr>
          <w:highlight w:val="yellow"/>
        </w:rPr>
        <w:t xml:space="preserve"> assenta em NodeJS, foram fundamentais para a tomada de decisão de assumir o </w:t>
      </w:r>
      <w:r w:rsidR="00431029" w:rsidRPr="00C04722">
        <w:rPr>
          <w:i/>
          <w:highlight w:val="yellow"/>
        </w:rPr>
        <w:t>backend</w:t>
      </w:r>
      <w:r w:rsidR="00431029" w:rsidRPr="00C04722">
        <w:rPr>
          <w:highlight w:val="yellow"/>
        </w:rPr>
        <w:t xml:space="preserve"> na mesma tecnologia. A juntar a isto, importa também realçar o facto de o NodeJS ser uma tecnologia recente, que tem como principais características o facto de ser orientada a eventos</w:t>
      </w:r>
      <w:r w:rsidR="00EB7AD5" w:rsidRPr="00C04722">
        <w:rPr>
          <w:highlight w:val="yellow"/>
        </w:rPr>
        <w:t xml:space="preserve"> e </w:t>
      </w:r>
      <w:r w:rsidR="00431029" w:rsidRPr="00C04722">
        <w:rPr>
          <w:highlight w:val="yellow"/>
        </w:rPr>
        <w:t xml:space="preserve">de ter </w:t>
      </w:r>
      <w:r w:rsidR="00EB7AD5" w:rsidRPr="00C04722">
        <w:rPr>
          <w:highlight w:val="yellow"/>
        </w:rPr>
        <w:t>sido pensada desde o início para programação assíncrona</w:t>
      </w:r>
      <w:r w:rsidR="000649FA" w:rsidRPr="00C04722">
        <w:rPr>
          <w:highlight w:val="yellow"/>
        </w:rPr>
        <w:t>, que em conjunto com a livraria de javascript Socket.IO</w:t>
      </w:r>
      <w:r w:rsidR="001C2689" w:rsidRPr="00C04722">
        <w:rPr>
          <w:highlight w:val="yellow"/>
        </w:rPr>
        <w:t xml:space="preserve"> (https://socket.io/)</w:t>
      </w:r>
      <w:r w:rsidR="000649FA" w:rsidRPr="00C04722">
        <w:rPr>
          <w:highlight w:val="yellow"/>
        </w:rPr>
        <w:t xml:space="preserve"> torna o cenário propício para aplicações com transmissão de dados em tempo real.</w:t>
      </w:r>
    </w:p>
    <w:p w14:paraId="2B094E10" w14:textId="3CC9D0C9" w:rsidR="000649FA" w:rsidRPr="00C04722" w:rsidRDefault="000649FA" w:rsidP="00431029">
      <w:pPr>
        <w:rPr>
          <w:highlight w:val="yellow"/>
        </w:rPr>
      </w:pPr>
      <w:r w:rsidRPr="00C04722">
        <w:rPr>
          <w:highlight w:val="yellow"/>
        </w:rPr>
        <w:t>Em relação á base de dados, a opção tomada foi por uma documental, a RethinkDB (https://www.rethinkdb.com/)</w:t>
      </w:r>
      <w:r w:rsidR="00D20C56" w:rsidRPr="00C04722">
        <w:rPr>
          <w:highlight w:val="yellow"/>
        </w:rPr>
        <w:t xml:space="preserve">,por ter uma arquitetura robusta e um motor otimizado para aplicações em tempo real, em conjunto com outras características técnicas que tornam o emparelhamento com o NodeJS fácil de configurar. </w:t>
      </w:r>
      <w:r w:rsidR="005331D9" w:rsidRPr="00C04722">
        <w:rPr>
          <w:highlight w:val="yellow"/>
        </w:rPr>
        <w:t xml:space="preserve">A RethinkDB guarda os dados em documentos JSON e fornece possibilidades de ligação a um vasto leque de tecnologias como Javascript, Ruby, Python, Java, etc. </w:t>
      </w:r>
    </w:p>
    <w:p w14:paraId="255B8FD4" w14:textId="6FC29C81" w:rsidR="00E81585" w:rsidRDefault="00E81585" w:rsidP="00431029">
      <w:r w:rsidRPr="00C04722">
        <w:rPr>
          <w:highlight w:val="yellow"/>
        </w:rPr>
        <w:t xml:space="preserve">A camada de automação do projeto é composta por </w:t>
      </w:r>
      <w:r w:rsidRPr="00C04722">
        <w:rPr>
          <w:i/>
          <w:highlight w:val="yellow"/>
        </w:rPr>
        <w:t>hardware</w:t>
      </w:r>
      <w:r w:rsidRPr="00C04722">
        <w:rPr>
          <w:highlight w:val="yellow"/>
        </w:rPr>
        <w:t xml:space="preserve"> e </w:t>
      </w:r>
      <w:r w:rsidRPr="00C04722">
        <w:rPr>
          <w:i/>
          <w:highlight w:val="yellow"/>
        </w:rPr>
        <w:t>software</w:t>
      </w:r>
      <w:r w:rsidRPr="00C04722">
        <w:rPr>
          <w:highlight w:val="yellow"/>
        </w:rPr>
        <w:t xml:space="preserve"> do fabricante Beckhoff (</w:t>
      </w:r>
      <w:hyperlink r:id="rId67" w:history="1">
        <w:r w:rsidRPr="00C04722">
          <w:rPr>
            <w:rStyle w:val="Hiperligao"/>
            <w:highlight w:val="yellow"/>
          </w:rPr>
          <w:t>https://www.beckhoff.com/</w:t>
        </w:r>
      </w:hyperlink>
      <w:r w:rsidRPr="00C04722">
        <w:rPr>
          <w:highlight w:val="yellow"/>
        </w:rPr>
        <w:t xml:space="preserve">), sendo o </w:t>
      </w:r>
      <w:r w:rsidRPr="00593D04">
        <w:rPr>
          <w:i/>
          <w:highlight w:val="yellow"/>
        </w:rPr>
        <w:t>software</w:t>
      </w:r>
      <w:r w:rsidRPr="00C04722">
        <w:rPr>
          <w:highlight w:val="yellow"/>
        </w:rPr>
        <w:t xml:space="preserve"> Twincat 3 (</w:t>
      </w:r>
      <w:hyperlink r:id="rId68" w:history="1">
        <w:r w:rsidRPr="00C04722">
          <w:rPr>
            <w:rStyle w:val="Hiperligao"/>
            <w:highlight w:val="yellow"/>
          </w:rPr>
          <w:t>https://www.beckhoff.com/english.asp?twincat/twincat-3.htm</w:t>
        </w:r>
      </w:hyperlink>
      <w:r w:rsidRPr="00C04722">
        <w:rPr>
          <w:highlight w:val="yellow"/>
        </w:rPr>
        <w:t xml:space="preserve">) o que permite </w:t>
      </w:r>
      <w:r w:rsidR="000C3E3A" w:rsidRPr="00C04722">
        <w:rPr>
          <w:highlight w:val="yellow"/>
        </w:rPr>
        <w:t xml:space="preserve">comunicar com o </w:t>
      </w:r>
      <w:r w:rsidR="000C3E3A" w:rsidRPr="00C04722">
        <w:rPr>
          <w:i/>
          <w:highlight w:val="yellow"/>
        </w:rPr>
        <w:t>backend</w:t>
      </w:r>
      <w:r w:rsidR="000C3E3A" w:rsidRPr="00C04722">
        <w:rPr>
          <w:highlight w:val="yellow"/>
        </w:rPr>
        <w:t xml:space="preserve"> em NodeJS e simultaneamente enviar/receber comandos através de </w:t>
      </w:r>
      <w:r w:rsidR="000C3E3A" w:rsidRPr="00C04722">
        <w:rPr>
          <w:i/>
          <w:highlight w:val="yellow"/>
        </w:rPr>
        <w:t>inputs/outputs</w:t>
      </w:r>
      <w:r w:rsidR="000C3E3A" w:rsidRPr="00C04722">
        <w:rPr>
          <w:highlight w:val="yellow"/>
        </w:rPr>
        <w:t xml:space="preserve"> vindos do </w:t>
      </w:r>
      <w:r w:rsidR="000C3E3A" w:rsidRPr="00C04722">
        <w:rPr>
          <w:i/>
          <w:highlight w:val="yellow"/>
        </w:rPr>
        <w:t>hardware</w:t>
      </w:r>
      <w:r w:rsidR="000C3E3A" w:rsidRPr="00C04722">
        <w:rPr>
          <w:highlight w:val="yellow"/>
        </w:rPr>
        <w:t xml:space="preserve"> e do próprio processo de Fabrico Aditivo.</w:t>
      </w:r>
    </w:p>
    <w:p w14:paraId="633F34D1" w14:textId="1AF45B53" w:rsidR="001170E7" w:rsidRDefault="001170E7">
      <w:pPr>
        <w:spacing w:after="200"/>
        <w:rPr>
          <w:smallCaps/>
          <w:sz w:val="28"/>
          <w:szCs w:val="28"/>
        </w:rPr>
      </w:pPr>
    </w:p>
    <w:p w14:paraId="66A7233A" w14:textId="27950515" w:rsidR="0099140C" w:rsidRDefault="0099140C" w:rsidP="0099140C">
      <w:pPr>
        <w:pStyle w:val="Cabealho2"/>
        <w:ind w:firstLine="708"/>
      </w:pPr>
      <w:bookmarkStart w:id="85" w:name="_Toc508706324"/>
      <w:r>
        <w:t>4.</w:t>
      </w:r>
      <w:r w:rsidR="00E95509">
        <w:t>3</w:t>
      </w:r>
      <w:r>
        <w:t xml:space="preserve"> </w:t>
      </w:r>
      <w:r w:rsidR="00590541">
        <w:t>Avaliação</w:t>
      </w:r>
      <w:r>
        <w:t xml:space="preserve"> da Interface</w:t>
      </w:r>
      <w:bookmarkEnd w:id="85"/>
    </w:p>
    <w:p w14:paraId="7A0A0815" w14:textId="03162877" w:rsidR="0018519A" w:rsidRDefault="00337A0E" w:rsidP="00280B1C">
      <w:r>
        <w:t>Sendo</w:t>
      </w:r>
      <w:r w:rsidR="00876467">
        <w:t xml:space="preserve"> que</w:t>
      </w:r>
      <w:r>
        <w:t xml:space="preserve"> a </w:t>
      </w:r>
      <w:r w:rsidR="009C5177">
        <w:t>interface</w:t>
      </w:r>
      <w:r>
        <w:t xml:space="preserve"> </w:t>
      </w:r>
      <w:r w:rsidR="00876467">
        <w:t xml:space="preserve">é </w:t>
      </w:r>
      <w:r>
        <w:t>a part</w:t>
      </w:r>
      <w:r w:rsidR="009C5177">
        <w:t xml:space="preserve">e visível de todo o sistema e que interage e comunica tanto com o utilizador como </w:t>
      </w:r>
      <w:r>
        <w:t xml:space="preserve">com o equipamento de fabrico aditivo, </w:t>
      </w:r>
      <w:r w:rsidR="009C5177">
        <w:t>tornou-se</w:t>
      </w:r>
      <w:r>
        <w:t xml:space="preserve"> </w:t>
      </w:r>
      <w:r w:rsidR="009C5177">
        <w:t>fundamental</w:t>
      </w:r>
      <w:r w:rsidR="0018519A">
        <w:t xml:space="preserve"> realizar uma avaliação da </w:t>
      </w:r>
      <w:r w:rsidR="009C5177">
        <w:t>mesma</w:t>
      </w:r>
      <w:r w:rsidR="0018519A">
        <w:t>, assim como da sua usabilidade</w:t>
      </w:r>
      <w:r>
        <w:t xml:space="preserve">. </w:t>
      </w:r>
      <w:r w:rsidR="0018519A">
        <w:t>Os testes de usabilidade são processos que visam avaliar a u</w:t>
      </w:r>
      <w:r w:rsidR="00855BDC">
        <w:t>sabilidade de um produto (sistema, interface, etc)</w:t>
      </w:r>
      <w:r w:rsidR="0018519A">
        <w:t>, preferencialmente com a participação de gr</w:t>
      </w:r>
      <w:r w:rsidR="008C63EF">
        <w:t>upos de potenciais utilizadores, permitindo assim</w:t>
      </w:r>
      <w:r w:rsidR="0018519A">
        <w:t xml:space="preserve"> aprimorar e trazer críticas construtivas sobre a usabilidade do mesmo.</w:t>
      </w:r>
      <w:r w:rsidR="00855BDC">
        <w:t xml:space="preserve"> Num cenário ideal, os participantes dos testes serão utilizadores reais e que executam tarefas reais, criando assim um cenário muito idêntico á realidade a que o produto vai se</w:t>
      </w:r>
      <w:r w:rsidR="008C63EF">
        <w:t xml:space="preserve">r sujeito assim que for lançado, e os resultados dos testes serão obtidos a partir da observação e medição da interação entre os participantes e a interface </w:t>
      </w:r>
      <w:r w:rsidR="008C63EF">
        <w:fldChar w:fldCharType="begin" w:fldLock="1"/>
      </w:r>
      <w:r w:rsidR="008C63EF">
        <w:instrText>ADDIN CSL_CITATION { "citationItems" : [ { "id" : "ITEM-1", "itemData" : { "ISBN" : "2166-0727 VO  -", "author" : [ { "dropping-particle" : "", "family" : "Afonso", "given" : "A P", "non-dropping-particle" : "", "parse-names" : false, "suffix" : "" }, { "dropping-particle" : "", "family" : "Lima", "given" : "J R", "non-dropping-particle" : "", "parse-names" : false, "suffix" : "" }, { "dropping-particle" : "", "family" : "Cota", "given" : "M P", "non-dropping-particle" : "", "parse-names" : false, "suffix" : "" } ], "container-title" : "2013 8th Iberian Conference on Information Systems and Technologies (CISTI)", "id" : "ITEM-1", "issued" : { "date-parts" : [ [ "2013" ] ] }, "page" : "1-7", "title" : "Usability assessment of web interfaces: User Testing", "type" : "paper-conference" }, "uris" : [ "http://www.mendeley.com/documents/?uuid=ef239780-5250-4c98-ae41-34d0c42e8e84" ] } ], "mendeley" : { "formattedCitation" : "(Afonso, Lima, &amp; Cota, 2013)", "plainTextFormattedCitation" : "(Afonso, Lima, &amp; Cota, 2013)", "previouslyFormattedCitation" : "(Afonso, Lima, &amp; Cota, 2013)" }, "properties" : {  }, "schema" : "https://github.com/citation-style-language/schema/raw/master/csl-citation.json" }</w:instrText>
      </w:r>
      <w:r w:rsidR="008C63EF">
        <w:fldChar w:fldCharType="separate"/>
      </w:r>
      <w:r w:rsidR="008C63EF" w:rsidRPr="008C63EF">
        <w:rPr>
          <w:noProof/>
        </w:rPr>
        <w:t>(Afonso, Lima, &amp; Cota, 2013)</w:t>
      </w:r>
      <w:r w:rsidR="008C63EF">
        <w:fldChar w:fldCharType="end"/>
      </w:r>
      <w:r w:rsidR="008C63EF">
        <w:t>.</w:t>
      </w:r>
    </w:p>
    <w:p w14:paraId="70210D51" w14:textId="0A620B39" w:rsidR="00590541" w:rsidRDefault="00337A0E" w:rsidP="00280B1C">
      <w:r>
        <w:t xml:space="preserve">Para </w:t>
      </w:r>
      <w:r w:rsidR="00D73A46">
        <w:t>a realização dos testes de usabilidade</w:t>
      </w:r>
      <w:r>
        <w:t xml:space="preserve"> foram seguidas duas estratégias de avaliação do sistema, </w:t>
      </w:r>
      <w:r w:rsidR="00D73A46">
        <w:t xml:space="preserve">juntamente com </w:t>
      </w:r>
      <w:r>
        <w:t>um grupo de 4 utilizadores e</w:t>
      </w:r>
      <w:r w:rsidR="00D73A46">
        <w:t xml:space="preserve"> </w:t>
      </w:r>
      <w:r w:rsidR="00D554B4">
        <w:t>ainda</w:t>
      </w:r>
      <w:r>
        <w:t xml:space="preserve"> a maquete funcional executada no ecrã tátil do equipamento.</w:t>
      </w:r>
    </w:p>
    <w:p w14:paraId="04CB51DD" w14:textId="7A3584D5" w:rsidR="000174B2" w:rsidRDefault="00337A0E" w:rsidP="00280B1C">
      <w:r>
        <w:t xml:space="preserve">A primeira estratégia </w:t>
      </w:r>
      <w:r w:rsidR="00766D60">
        <w:t xml:space="preserve">foi baseada no </w:t>
      </w:r>
      <w:r w:rsidR="00A12596">
        <w:t xml:space="preserve">inquérito </w:t>
      </w:r>
      <w:r w:rsidR="00766D60">
        <w:t xml:space="preserve">SUS (System Usability Scale), que permite medir a usabilidade de um sistema através de um conjunto de dez questões, </w:t>
      </w:r>
      <w:r w:rsidR="00876467">
        <w:t xml:space="preserve">e </w:t>
      </w:r>
      <w:r w:rsidR="00766D60">
        <w:t xml:space="preserve">em </w:t>
      </w:r>
      <w:r w:rsidR="00876467">
        <w:t>que as respostas</w:t>
      </w:r>
      <w:r w:rsidR="00A12596">
        <w:t xml:space="preserve"> utilizam a escala Likert e</w:t>
      </w:r>
      <w:r w:rsidR="00876467">
        <w:t xml:space="preserve"> devem variar</w:t>
      </w:r>
      <w:r w:rsidR="001818A8">
        <w:t xml:space="preserve"> </w:t>
      </w:r>
      <w:r w:rsidR="00766D60">
        <w:t xml:space="preserve">entre </w:t>
      </w:r>
      <w:r w:rsidR="00876467">
        <w:t>1  (</w:t>
      </w:r>
      <w:r w:rsidR="00766D60">
        <w:t>“Strongl</w:t>
      </w:r>
      <w:r w:rsidR="001818A8">
        <w:t>y Disagree”</w:t>
      </w:r>
      <w:r w:rsidR="00876467">
        <w:t xml:space="preserve"> ou Discordo fortemente)</w:t>
      </w:r>
      <w:r w:rsidR="001818A8">
        <w:t xml:space="preserve"> e </w:t>
      </w:r>
      <w:r w:rsidR="00876467">
        <w:t>5 (</w:t>
      </w:r>
      <w:r w:rsidR="001818A8">
        <w:t>“Strongly Agree”</w:t>
      </w:r>
      <w:r w:rsidR="00876467">
        <w:t xml:space="preserve"> ou </w:t>
      </w:r>
      <w:r w:rsidR="00027B11">
        <w:t>Concordo fortemente)</w:t>
      </w:r>
      <w:r w:rsidR="001818A8">
        <w:t xml:space="preserve"> </w:t>
      </w:r>
      <w:r w:rsidR="001818A8">
        <w:fldChar w:fldCharType="begin" w:fldLock="1"/>
      </w:r>
      <w:r w:rsidR="00EA54A9">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http://www.mendeley.com/documents/?uuid=a443bbad-bcf4-4601-b64c-2fb9a780dd53" ] } ], "mendeley" : { "formattedCitation" : "(Brooke, 1995)", "plainTextFormattedCitation" : "(Brooke, 1995)", "previouslyFormattedCitation" : "(Brooke, 1995)" }, "properties" : {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 xml:space="preserve">onjunto de produtos ou serviços e </w:t>
      </w:r>
      <w:r w:rsidR="00065DFE">
        <w:t>tem como</w:t>
      </w:r>
      <w:r w:rsidR="007C5D08">
        <w:t xml:space="preserve"> </w:t>
      </w:r>
      <w:r w:rsidR="00590805">
        <w:t xml:space="preserve">principais </w:t>
      </w:r>
      <w:r w:rsidR="007C5D08">
        <w:t xml:space="preserve">vantagens </w:t>
      </w:r>
      <w:r w:rsidR="00065DFE">
        <w:t xml:space="preserve">o facto de conseguir </w:t>
      </w:r>
      <w:r w:rsidR="007C5D08">
        <w:t>facilmente diferenciar sistemas u</w:t>
      </w:r>
      <w:r w:rsidR="00065DFE">
        <w:t>sáveis de não usáveis, de ser</w:t>
      </w:r>
      <w:r w:rsidR="007C5D08">
        <w:t xml:space="preserve"> bastante fácil de aplicar, entre outras.</w:t>
      </w:r>
    </w:p>
    <w:p w14:paraId="3EBC5756" w14:textId="77777777" w:rsidR="008D067A" w:rsidRDefault="008D067A" w:rsidP="008D067A">
      <w:pPr>
        <w:keepNext/>
      </w:pPr>
      <w:r>
        <w:rPr>
          <w:noProof/>
          <w:lang w:eastAsia="pt-PT"/>
        </w:rPr>
        <w:drawing>
          <wp:inline distT="0" distB="0" distL="0" distR="0" wp14:anchorId="78AC809E" wp14:editId="6F77C527">
            <wp:extent cx="5745480" cy="1744345"/>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69">
                      <a:extLst>
                        <a:ext uri="{28A0092B-C50C-407E-A947-70E740481C1C}">
                          <a14:useLocalDpi xmlns:a14="http://schemas.microsoft.com/office/drawing/2010/main" val="0"/>
                        </a:ext>
                      </a:extLst>
                    </a:blip>
                    <a:stretch>
                      <a:fillRect/>
                    </a:stretch>
                  </pic:blipFill>
                  <pic:spPr>
                    <a:xfrm>
                      <a:off x="0" y="0"/>
                      <a:ext cx="5745480" cy="1744345"/>
                    </a:xfrm>
                    <a:prstGeom prst="rect">
                      <a:avLst/>
                    </a:prstGeom>
                  </pic:spPr>
                </pic:pic>
              </a:graphicData>
            </a:graphic>
          </wp:inline>
        </w:drawing>
      </w:r>
    </w:p>
    <w:p w14:paraId="36DA558B" w14:textId="6591CA03" w:rsidR="008D067A" w:rsidRDefault="008D067A" w:rsidP="008D067A">
      <w:pPr>
        <w:pStyle w:val="Legenda"/>
        <w:jc w:val="center"/>
      </w:pPr>
      <w:bookmarkStart w:id="86" w:name="_Toc508706331"/>
      <w:r>
        <w:t xml:space="preserve">Tabela </w:t>
      </w:r>
      <w:fldSimple w:instr=" SEQ Tabela \* ARABIC ">
        <w:r w:rsidR="00B634FA">
          <w:rPr>
            <w:noProof/>
          </w:rPr>
          <w:t>2</w:t>
        </w:r>
      </w:fldSimple>
      <w:r>
        <w:t xml:space="preserve"> - Avaliação com SUS (System Usability Scale)</w:t>
      </w:r>
      <w:bookmarkEnd w:id="86"/>
    </w:p>
    <w:p w14:paraId="5E32BAC9" w14:textId="2E0C28D8" w:rsidR="00027B11" w:rsidRDefault="00B11D83" w:rsidP="0099140C">
      <w:r>
        <w:t xml:space="preserve">Na tabela acima são disponibilizados os resultados do SUS, por questão e por utilizador, sendo que para calcular o “SUS Score” por utilizador é usado um método de cálculo </w:t>
      </w:r>
      <w:r>
        <w:lastRenderedPageBreak/>
        <w:t xml:space="preserve">específico da ferramenta e para o cálculo do “Score Final” é utilizada a média aritmética de todos os “SUS Score” calculados. O resultado final foi de 88.125 </w:t>
      </w:r>
      <w:r w:rsidR="00A12596">
        <w:t>num máximo de 100, que indica um alto grau de satisfação dos utilizadores acerca da usabilidade do sistema.</w:t>
      </w:r>
    </w:p>
    <w:p w14:paraId="1BACFB4C" w14:textId="114F78E4" w:rsidR="00027B11" w:rsidRPr="00C04722" w:rsidRDefault="00027B11" w:rsidP="00280B1C">
      <w:pPr>
        <w:rPr>
          <w:highlight w:val="yellow"/>
        </w:rPr>
      </w:pPr>
      <w:r w:rsidRPr="00C04722">
        <w:rPr>
          <w:highlight w:val="yellow"/>
        </w:rPr>
        <w:t>A segunda estratégia foi baseada num conjunto de questões, fechadas e abertas, consideradas importantes para compreender a visão que os utili</w:t>
      </w:r>
      <w:r w:rsidR="000A7927" w:rsidRPr="00C04722">
        <w:rPr>
          <w:highlight w:val="yellow"/>
        </w:rPr>
        <w:t xml:space="preserve">zadores </w:t>
      </w:r>
      <w:r w:rsidR="002073F9">
        <w:rPr>
          <w:highlight w:val="yellow"/>
        </w:rPr>
        <w:t>teriam</w:t>
      </w:r>
      <w:r w:rsidR="000A7927" w:rsidRPr="00C04722">
        <w:rPr>
          <w:highlight w:val="yellow"/>
        </w:rPr>
        <w:t xml:space="preserve"> acerca da</w:t>
      </w:r>
      <w:r w:rsidR="00B621A7" w:rsidRPr="00C04722">
        <w:rPr>
          <w:highlight w:val="yellow"/>
        </w:rPr>
        <w:t>s maquetes da</w:t>
      </w:r>
      <w:r w:rsidR="000A7927" w:rsidRPr="00C04722">
        <w:rPr>
          <w:highlight w:val="yellow"/>
        </w:rPr>
        <w:t xml:space="preserve"> interface.</w:t>
      </w:r>
      <w:r w:rsidR="00F112A7" w:rsidRPr="00C04722">
        <w:rPr>
          <w:highlight w:val="yellow"/>
        </w:rPr>
        <w:t xml:space="preserve"> Era importante dar alguma liberdade aos potenciais utilizadores do equipamento para que se exprimissem de forma aberta e contribuíssem com sugestões que podiam ser valiosas</w:t>
      </w:r>
      <w:r w:rsidR="00165797" w:rsidRPr="00C04722">
        <w:rPr>
          <w:highlight w:val="yellow"/>
        </w:rPr>
        <w:t xml:space="preserve">, umas mais que outras, mas era um </w:t>
      </w:r>
      <w:r w:rsidR="00165797" w:rsidRPr="00C04722">
        <w:rPr>
          <w:i/>
          <w:highlight w:val="yellow"/>
        </w:rPr>
        <w:t>feedback</w:t>
      </w:r>
      <w:r w:rsidR="00165797" w:rsidRPr="00C04722">
        <w:rPr>
          <w:highlight w:val="yellow"/>
        </w:rPr>
        <w:t xml:space="preserve"> relevante.</w:t>
      </w:r>
    </w:p>
    <w:p w14:paraId="75E96A7D" w14:textId="682791AB" w:rsidR="00027B11" w:rsidRPr="0099140C" w:rsidRDefault="001209D5" w:rsidP="00280B1C">
      <w:r w:rsidRPr="00C04722">
        <w:rPr>
          <w:highlight w:val="yellow"/>
        </w:rPr>
        <w:t>Desta</w:t>
      </w:r>
      <w:r w:rsidR="00027B11" w:rsidRPr="00C04722">
        <w:rPr>
          <w:highlight w:val="yellow"/>
        </w:rPr>
        <w:t xml:space="preserve"> abordagem de avaliação</w:t>
      </w:r>
      <w:r w:rsidRPr="00C04722">
        <w:rPr>
          <w:highlight w:val="yellow"/>
        </w:rPr>
        <w:t xml:space="preserve">, cujas respostas dos utilizadores estão disponibilizadas na secção de Anexos da Figura A1 até à Figura A4, </w:t>
      </w:r>
      <w:r w:rsidR="00F112A7" w:rsidRPr="00C04722">
        <w:rPr>
          <w:highlight w:val="yellow"/>
        </w:rPr>
        <w:t>resultou</w:t>
      </w:r>
      <w:r w:rsidRPr="00C04722">
        <w:rPr>
          <w:highlight w:val="yellow"/>
        </w:rPr>
        <w:t xml:space="preserve"> um conjunto de sugestões de melhorias que foram compiladas</w:t>
      </w:r>
      <w:r w:rsidR="00F112A7" w:rsidRPr="00C04722">
        <w:rPr>
          <w:highlight w:val="yellow"/>
        </w:rPr>
        <w:t xml:space="preserve"> num único ficheiro</w:t>
      </w:r>
      <w:r w:rsidR="00165797" w:rsidRPr="00C04722">
        <w:rPr>
          <w:highlight w:val="yellow"/>
        </w:rPr>
        <w:t xml:space="preserve"> (ver tabela abaixo)</w:t>
      </w:r>
      <w:r w:rsidR="00F47953" w:rsidRPr="00C04722">
        <w:rPr>
          <w:highlight w:val="yellow"/>
        </w:rPr>
        <w:t>.</w:t>
      </w:r>
      <w:r w:rsidR="00007C30">
        <w:t xml:space="preserve"> </w:t>
      </w:r>
    </w:p>
    <w:p w14:paraId="09E6285C" w14:textId="77777777" w:rsidR="00A55619" w:rsidRDefault="00A55619" w:rsidP="00A55619">
      <w:pPr>
        <w:keepNext/>
      </w:pPr>
      <w:r>
        <w:rPr>
          <w:rFonts w:eastAsia="MS Mincho"/>
          <w:noProof/>
          <w:lang w:eastAsia="pt-PT"/>
        </w:rPr>
        <w:drawing>
          <wp:inline distT="0" distB="0" distL="0" distR="0" wp14:anchorId="4857B5EE" wp14:editId="67EB4E97">
            <wp:extent cx="5745480" cy="5070909"/>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gestoesmelhoria.PNG"/>
                    <pic:cNvPicPr/>
                  </pic:nvPicPr>
                  <pic:blipFill>
                    <a:blip r:embed="rId70">
                      <a:extLst>
                        <a:ext uri="{28A0092B-C50C-407E-A947-70E740481C1C}">
                          <a14:useLocalDpi xmlns:a14="http://schemas.microsoft.com/office/drawing/2010/main" val="0"/>
                        </a:ext>
                      </a:extLst>
                    </a:blip>
                    <a:stretch>
                      <a:fillRect/>
                    </a:stretch>
                  </pic:blipFill>
                  <pic:spPr>
                    <a:xfrm>
                      <a:off x="0" y="0"/>
                      <a:ext cx="5745480" cy="5070909"/>
                    </a:xfrm>
                    <a:prstGeom prst="rect">
                      <a:avLst/>
                    </a:prstGeom>
                  </pic:spPr>
                </pic:pic>
              </a:graphicData>
            </a:graphic>
          </wp:inline>
        </w:drawing>
      </w:r>
    </w:p>
    <w:p w14:paraId="5DA71A67" w14:textId="14EAA194" w:rsidR="00A55619" w:rsidRDefault="00A55619" w:rsidP="00A55619">
      <w:pPr>
        <w:pStyle w:val="Legenda"/>
        <w:jc w:val="center"/>
      </w:pPr>
      <w:bookmarkStart w:id="87" w:name="_Toc508706332"/>
      <w:r>
        <w:t xml:space="preserve">Tabela </w:t>
      </w:r>
      <w:fldSimple w:instr=" SEQ Tabela \* ARABIC ">
        <w:r w:rsidR="00B634FA">
          <w:rPr>
            <w:noProof/>
          </w:rPr>
          <w:t>3</w:t>
        </w:r>
      </w:fldSimple>
      <w:r>
        <w:t xml:space="preserve"> - </w:t>
      </w:r>
      <w:r w:rsidRPr="00606A6E">
        <w:t>Sugestões de Melhoria dos Utilizadores</w:t>
      </w:r>
      <w:bookmarkEnd w:id="87"/>
    </w:p>
    <w:p w14:paraId="2817EDA0" w14:textId="7F32C737" w:rsidR="006711A1" w:rsidRPr="00C04722" w:rsidRDefault="006711A1" w:rsidP="00A55619">
      <w:pPr>
        <w:keepNext/>
        <w:rPr>
          <w:highlight w:val="yellow"/>
        </w:rPr>
      </w:pPr>
      <w:r w:rsidRPr="00C04722">
        <w:rPr>
          <w:highlight w:val="yellow"/>
        </w:rPr>
        <w:lastRenderedPageBreak/>
        <w:t>As sugestões deixadas pelos utilizadores visavam de uma forma geral a melhoria do controlo e manuseamento do equipamento, assim como a obtenção do máximo de informação útil.</w:t>
      </w:r>
    </w:p>
    <w:p w14:paraId="5A118942" w14:textId="46BF8083" w:rsidR="006711A1" w:rsidRPr="00C04722" w:rsidRDefault="006711A1" w:rsidP="00A55619">
      <w:pPr>
        <w:keepNext/>
        <w:rPr>
          <w:highlight w:val="yellow"/>
        </w:rPr>
      </w:pPr>
      <w:r w:rsidRPr="00C04722">
        <w:rPr>
          <w:highlight w:val="yellow"/>
        </w:rPr>
        <w:t>Os pontos 1,2,3,4,6,8,9 e 10 são também sugestões de melhoria numa perspetiva de usabilidade do sistema, sendo que todas implicam o desenvolvimento da funcionalidade em questão. Já os pontos 5 e 7 são melhorias que permitem ao utilizador obter mais informação</w:t>
      </w:r>
      <w:r w:rsidR="00F47953" w:rsidRPr="00C04722">
        <w:rPr>
          <w:highlight w:val="yellow"/>
        </w:rPr>
        <w:t xml:space="preserve"> relevante sobre o sistema e o processo.</w:t>
      </w:r>
    </w:p>
    <w:p w14:paraId="21D1BCA4" w14:textId="1FBDDDEF" w:rsidR="006711A1" w:rsidRPr="00C04722" w:rsidRDefault="00F47953" w:rsidP="00F47953">
      <w:pPr>
        <w:keepNext/>
        <w:rPr>
          <w:highlight w:val="yellow"/>
        </w:rPr>
      </w:pPr>
      <w:r w:rsidRPr="00C04722">
        <w:rPr>
          <w:highlight w:val="yellow"/>
        </w:rPr>
        <w:t>Este conjunto de sugestões foi avaliado e priorizado de forma a selecionar aquelas que seriam realmente importantes para o processo e que, por sua vez foram consideradas e implementadas no sistema, sendo elas as sugestões 5, 6, 7, 8 e 9 da tabela anterior.</w:t>
      </w:r>
    </w:p>
    <w:p w14:paraId="36304774" w14:textId="196DBBFE" w:rsidR="000D52EA" w:rsidRDefault="006711A1" w:rsidP="00F47953">
      <w:pPr>
        <w:keepNext/>
      </w:pPr>
      <w:r w:rsidRPr="00C04722">
        <w:rPr>
          <w:highlight w:val="yellow"/>
        </w:rPr>
        <w:t>As restantes sugestões encontram-se compiladas e armazenadas para, possivelmente, implementação futura caso faça sentido.</w:t>
      </w:r>
    </w:p>
    <w:p w14:paraId="78C89787" w14:textId="77777777" w:rsidR="006711A1" w:rsidRPr="00A55619" w:rsidRDefault="006711A1" w:rsidP="00A55619">
      <w:pPr>
        <w:keepNext/>
      </w:pPr>
    </w:p>
    <w:p w14:paraId="2399ED91" w14:textId="77777777" w:rsidR="00493362" w:rsidRDefault="00493362">
      <w:pPr>
        <w:rPr>
          <w:smallCaps/>
          <w:sz w:val="28"/>
          <w:szCs w:val="28"/>
        </w:rPr>
      </w:pPr>
      <w:r>
        <w:br w:type="page"/>
      </w:r>
    </w:p>
    <w:p w14:paraId="728D9735" w14:textId="464A187A" w:rsidR="00ED1019" w:rsidRDefault="00ED1019" w:rsidP="00E67CE4">
      <w:pPr>
        <w:pStyle w:val="Cabealho2"/>
        <w:ind w:firstLine="708"/>
      </w:pPr>
      <w:bookmarkStart w:id="88" w:name="_Toc508706325"/>
      <w:r>
        <w:lastRenderedPageBreak/>
        <w:t>4.</w:t>
      </w:r>
      <w:r w:rsidR="00E95509">
        <w:t>4</w:t>
      </w:r>
      <w:r>
        <w:t xml:space="preserve"> Sistema Desenvolvido</w:t>
      </w:r>
      <w:bookmarkEnd w:id="88"/>
    </w:p>
    <w:p w14:paraId="03EE179C" w14:textId="178EB197" w:rsidR="001577EE" w:rsidRPr="00C06035" w:rsidRDefault="001577EE" w:rsidP="00280B1C">
      <w:pPr>
        <w:rPr>
          <w:highlight w:val="yellow"/>
        </w:rPr>
      </w:pPr>
      <w:r w:rsidRPr="00C06035">
        <w:rPr>
          <w:highlight w:val="yellow"/>
        </w:rPr>
        <w:t>Todo o caminho percorrido nos capítulos anteriores contribu</w:t>
      </w:r>
      <w:r w:rsidR="0081428B" w:rsidRPr="00C06035">
        <w:rPr>
          <w:highlight w:val="yellow"/>
        </w:rPr>
        <w:t>iu</w:t>
      </w:r>
      <w:r w:rsidRPr="00C06035">
        <w:rPr>
          <w:highlight w:val="yellow"/>
        </w:rPr>
        <w:t xml:space="preserve"> de forma decisiva para o desenvolvimento deste capítulo</w:t>
      </w:r>
      <w:r w:rsidR="0081428B" w:rsidRPr="00C06035">
        <w:rPr>
          <w:highlight w:val="yellow"/>
        </w:rPr>
        <w:t>.</w:t>
      </w:r>
      <w:r w:rsidRPr="00C06035">
        <w:rPr>
          <w:highlight w:val="yellow"/>
        </w:rPr>
        <w:t xml:space="preserve"> </w:t>
      </w:r>
      <w:r w:rsidR="0081428B" w:rsidRPr="00C06035">
        <w:rPr>
          <w:highlight w:val="yellow"/>
        </w:rPr>
        <w:t>Desde as definições e conceitos, ao estado da</w:t>
      </w:r>
      <w:r w:rsidR="00D8089A" w:rsidRPr="00C06035">
        <w:rPr>
          <w:highlight w:val="yellow"/>
        </w:rPr>
        <w:t xml:space="preserve"> arte, trabalhos relacionados, </w:t>
      </w:r>
      <w:r w:rsidR="0081428B" w:rsidRPr="00C06035">
        <w:rPr>
          <w:highlight w:val="yellow"/>
        </w:rPr>
        <w:t>protótipo funcional desenvolvido</w:t>
      </w:r>
      <w:r w:rsidR="00D8089A" w:rsidRPr="00C06035">
        <w:rPr>
          <w:highlight w:val="yellow"/>
        </w:rPr>
        <w:t xml:space="preserve"> e ainda as maquetes e avaliação da interface</w:t>
      </w:r>
      <w:r w:rsidR="0081428B" w:rsidRPr="00C06035">
        <w:rPr>
          <w:highlight w:val="yellow"/>
        </w:rPr>
        <w:t>. Uns terão influenciado o produto final de forma mais leviana, outros de forma mais explícita, mas todos acabaram por contribuir e por me encaminhar para o</w:t>
      </w:r>
      <w:r w:rsidR="009D5911" w:rsidRPr="00C06035">
        <w:rPr>
          <w:highlight w:val="yellow"/>
        </w:rPr>
        <w:t xml:space="preserve"> que</w:t>
      </w:r>
      <w:r w:rsidR="006D6D0D" w:rsidRPr="00C06035">
        <w:rPr>
          <w:highlight w:val="yellow"/>
        </w:rPr>
        <w:t xml:space="preserve"> será descrito neste capítulo.</w:t>
      </w:r>
    </w:p>
    <w:p w14:paraId="6AF7B043" w14:textId="2A0F4DE1" w:rsidR="00C33135" w:rsidRDefault="002A0844" w:rsidP="00280B1C">
      <w:r w:rsidRPr="00C06035">
        <w:rPr>
          <w:highlight w:val="yellow"/>
        </w:rPr>
        <w:t xml:space="preserve">Posto isto, antes de avançar para o sistema propriamente dito convém referenciar um ponto importante referente ao equipamento. </w:t>
      </w:r>
      <w:r w:rsidR="00CF3AB5" w:rsidRPr="00C06035">
        <w:rPr>
          <w:highlight w:val="yellow"/>
        </w:rPr>
        <w:t xml:space="preserve">A estrutura física do </w:t>
      </w:r>
      <w:r w:rsidRPr="00C06035">
        <w:rPr>
          <w:highlight w:val="yellow"/>
        </w:rPr>
        <w:t>mesmo</w:t>
      </w:r>
      <w:r w:rsidR="00CF3AB5" w:rsidRPr="00C06035">
        <w:rPr>
          <w:highlight w:val="yellow"/>
        </w:rPr>
        <w:t xml:space="preserve"> assenta </w:t>
      </w:r>
      <w:r w:rsidR="00C33135" w:rsidRPr="00C06035">
        <w:rPr>
          <w:highlight w:val="yellow"/>
        </w:rPr>
        <w:t>num esquema de</w:t>
      </w:r>
      <w:r w:rsidR="00CF3AB5" w:rsidRPr="00C06035">
        <w:rPr>
          <w:highlight w:val="yellow"/>
        </w:rPr>
        <w:t xml:space="preserve"> 5 eixos, sendo eles o</w:t>
      </w:r>
      <w:r w:rsidR="00C33135" w:rsidRPr="00C06035">
        <w:rPr>
          <w:highlight w:val="yellow"/>
        </w:rPr>
        <w:t>s</w:t>
      </w:r>
      <w:r w:rsidR="00CF3AB5" w:rsidRPr="00C06035">
        <w:rPr>
          <w:highlight w:val="yellow"/>
        </w:rPr>
        <w:t xml:space="preserve"> eixo</w:t>
      </w:r>
      <w:r w:rsidR="00C33135" w:rsidRPr="00C06035">
        <w:rPr>
          <w:highlight w:val="yellow"/>
        </w:rPr>
        <w:t>s</w:t>
      </w:r>
      <w:r w:rsidR="00CF3AB5" w:rsidRPr="00C06035">
        <w:rPr>
          <w:highlight w:val="yellow"/>
        </w:rPr>
        <w:t xml:space="preserve"> do X,</w:t>
      </w:r>
      <w:r w:rsidR="000440FA" w:rsidRPr="00C06035">
        <w:rPr>
          <w:highlight w:val="yellow"/>
        </w:rPr>
        <w:t xml:space="preserve"> Y e Z para movimentação d</w:t>
      </w:r>
      <w:r w:rsidR="00C33135" w:rsidRPr="00C06035">
        <w:rPr>
          <w:highlight w:val="yellow"/>
        </w:rPr>
        <w:t>a</w:t>
      </w:r>
      <w:r w:rsidR="000440FA" w:rsidRPr="00C06035">
        <w:rPr>
          <w:highlight w:val="yellow"/>
        </w:rPr>
        <w:t xml:space="preserve"> </w:t>
      </w:r>
      <w:r w:rsidR="00C33135" w:rsidRPr="00C06035">
        <w:rPr>
          <w:highlight w:val="yellow"/>
        </w:rPr>
        <w:t>cabeça</w:t>
      </w:r>
      <w:r w:rsidR="000440FA" w:rsidRPr="00C06035">
        <w:rPr>
          <w:highlight w:val="yellow"/>
        </w:rPr>
        <w:t xml:space="preserve"> extrusor</w:t>
      </w:r>
      <w:r w:rsidR="00C33135" w:rsidRPr="00C06035">
        <w:rPr>
          <w:highlight w:val="yellow"/>
        </w:rPr>
        <w:t>a</w:t>
      </w:r>
      <w:r w:rsidR="000440FA" w:rsidRPr="00C06035">
        <w:rPr>
          <w:highlight w:val="yellow"/>
        </w:rPr>
        <w:t xml:space="preserve"> e os eixos B e C que estão relacionados com </w:t>
      </w:r>
      <w:r w:rsidR="00E03B32" w:rsidRPr="00C06035">
        <w:rPr>
          <w:highlight w:val="yellow"/>
        </w:rPr>
        <w:t xml:space="preserve">a </w:t>
      </w:r>
      <w:r w:rsidR="00C33135" w:rsidRPr="00C06035">
        <w:rPr>
          <w:highlight w:val="yellow"/>
        </w:rPr>
        <w:t>movimentação d</w:t>
      </w:r>
      <w:r w:rsidR="000440FA" w:rsidRPr="00C06035">
        <w:rPr>
          <w:highlight w:val="yellow"/>
        </w:rPr>
        <w:t xml:space="preserve">o tabuleiro para onde o material é extrudido. O eixo B diz respeito á inclinação do tabuleiro e o eixo C </w:t>
      </w:r>
      <w:r w:rsidR="00E03B32" w:rsidRPr="00C06035">
        <w:rPr>
          <w:highlight w:val="yellow"/>
        </w:rPr>
        <w:t>á</w:t>
      </w:r>
      <w:r w:rsidR="000440FA" w:rsidRPr="00C06035">
        <w:rPr>
          <w:highlight w:val="yellow"/>
        </w:rPr>
        <w:t xml:space="preserve"> rotação do tabuleiro sobre si próprio (ver figura seguinte).</w:t>
      </w:r>
      <w:r w:rsidR="00C33135" w:rsidRPr="00C06035">
        <w:rPr>
          <w:highlight w:val="yellow"/>
        </w:rPr>
        <w:t xml:space="preserve"> Um dos principais desafios de implementação de uma interface que controla </w:t>
      </w:r>
      <w:r w:rsidR="00E03B32" w:rsidRPr="00C06035">
        <w:rPr>
          <w:highlight w:val="yellow"/>
        </w:rPr>
        <w:t>a movimentação de um conjunto de eixos é precisamente a representação gráfica que cada um deles tem, para que em conjunto com a sua posição permita ao utilizador compreender mais rapidamente o que está a acontecer com os mesmos durante períodos de impress</w:t>
      </w:r>
      <w:r w:rsidR="006508F4" w:rsidRPr="00C06035">
        <w:rPr>
          <w:highlight w:val="yellow"/>
        </w:rPr>
        <w:t>ão, dado que nesses momentos os eixos têm variações de posição muito rápidas.</w:t>
      </w:r>
    </w:p>
    <w:p w14:paraId="145D6BBD" w14:textId="77777777" w:rsidR="00C33135" w:rsidRDefault="00C33135" w:rsidP="00C33135">
      <w:pPr>
        <w:keepNext/>
        <w:jc w:val="center"/>
      </w:pPr>
      <w:r>
        <w:rPr>
          <w:noProof/>
          <w:lang w:eastAsia="pt-PT"/>
        </w:rPr>
        <w:lastRenderedPageBreak/>
        <w:drawing>
          <wp:inline distT="0" distB="0" distL="0" distR="0" wp14:anchorId="351F9982" wp14:editId="3475CB62">
            <wp:extent cx="5618409" cy="4895850"/>
            <wp:effectExtent l="0" t="0" r="0" b="0"/>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esquemaEixos.PNG"/>
                    <pic:cNvPicPr/>
                  </pic:nvPicPr>
                  <pic:blipFill>
                    <a:blip r:embed="rId71">
                      <a:extLst>
                        <a:ext uri="{28A0092B-C50C-407E-A947-70E740481C1C}">
                          <a14:useLocalDpi xmlns:a14="http://schemas.microsoft.com/office/drawing/2010/main" val="0"/>
                        </a:ext>
                      </a:extLst>
                    </a:blip>
                    <a:stretch>
                      <a:fillRect/>
                    </a:stretch>
                  </pic:blipFill>
                  <pic:spPr>
                    <a:xfrm>
                      <a:off x="0" y="0"/>
                      <a:ext cx="5618409" cy="4895850"/>
                    </a:xfrm>
                    <a:prstGeom prst="rect">
                      <a:avLst/>
                    </a:prstGeom>
                  </pic:spPr>
                </pic:pic>
              </a:graphicData>
            </a:graphic>
          </wp:inline>
        </w:drawing>
      </w:r>
    </w:p>
    <w:p w14:paraId="304301AF" w14:textId="62554F75" w:rsidR="000440FA" w:rsidRDefault="00C33135" w:rsidP="00C33135">
      <w:pPr>
        <w:pStyle w:val="Legenda"/>
        <w:jc w:val="center"/>
      </w:pPr>
      <w:bookmarkStart w:id="89" w:name="_Toc508631991"/>
      <w:r>
        <w:t xml:space="preserve">Figura </w:t>
      </w:r>
      <w:fldSimple w:instr=" SEQ Figura \* ARABIC ">
        <w:r w:rsidR="00396087">
          <w:rPr>
            <w:noProof/>
          </w:rPr>
          <w:t>51</w:t>
        </w:r>
      </w:fldSimple>
      <w:r>
        <w:t xml:space="preserve"> - Esquema de eixos do equipamento</w:t>
      </w:r>
      <w:bookmarkEnd w:id="89"/>
    </w:p>
    <w:p w14:paraId="6C82002D" w14:textId="77777777" w:rsidR="00F82D5A" w:rsidRDefault="00F82D5A" w:rsidP="00280B1C"/>
    <w:p w14:paraId="61F4C1BF" w14:textId="6B86E1A2" w:rsidR="00D8089A" w:rsidRDefault="0081428B" w:rsidP="00280B1C">
      <w:r w:rsidRPr="00C06035">
        <w:rPr>
          <w:highlight w:val="yellow"/>
        </w:rPr>
        <w:t xml:space="preserve">O sistema desenvolvido é </w:t>
      </w:r>
      <w:r w:rsidR="001349AC" w:rsidRPr="00C06035">
        <w:rPr>
          <w:highlight w:val="yellow"/>
        </w:rPr>
        <w:t>disponibilizado</w:t>
      </w:r>
      <w:r w:rsidRPr="00C06035">
        <w:rPr>
          <w:highlight w:val="yellow"/>
        </w:rPr>
        <w:t xml:space="preserve"> </w:t>
      </w:r>
      <w:r w:rsidR="0049374B" w:rsidRPr="00C06035">
        <w:rPr>
          <w:highlight w:val="yellow"/>
        </w:rPr>
        <w:t>a</w:t>
      </w:r>
      <w:r w:rsidRPr="00C06035">
        <w:rPr>
          <w:highlight w:val="yellow"/>
        </w:rPr>
        <w:t>o utilizador através de uma interface web, que</w:t>
      </w:r>
      <w:r w:rsidR="0049374B" w:rsidRPr="00C06035">
        <w:rPr>
          <w:highlight w:val="yellow"/>
        </w:rPr>
        <w:t xml:space="preserve"> é executável através de</w:t>
      </w:r>
      <w:r w:rsidRPr="00C06035">
        <w:rPr>
          <w:highlight w:val="yellow"/>
        </w:rPr>
        <w:t xml:space="preserve"> um </w:t>
      </w:r>
      <w:r w:rsidRPr="00C06035">
        <w:rPr>
          <w:i/>
          <w:highlight w:val="yellow"/>
        </w:rPr>
        <w:t>browser</w:t>
      </w:r>
      <w:r w:rsidRPr="00C06035">
        <w:rPr>
          <w:highlight w:val="yellow"/>
        </w:rPr>
        <w:t>. Além desta camada de interface gr</w:t>
      </w:r>
      <w:r w:rsidR="003401AD">
        <w:rPr>
          <w:highlight w:val="yellow"/>
        </w:rPr>
        <w:t xml:space="preserve">áfica, o sistema </w:t>
      </w:r>
      <w:r w:rsidR="002E33DD" w:rsidRPr="00C06035">
        <w:rPr>
          <w:highlight w:val="yellow"/>
        </w:rPr>
        <w:t xml:space="preserve">tem também uma camada de </w:t>
      </w:r>
      <w:r w:rsidR="002E33DD" w:rsidRPr="00C06035">
        <w:rPr>
          <w:i/>
          <w:highlight w:val="yellow"/>
        </w:rPr>
        <w:t>backend</w:t>
      </w:r>
      <w:r w:rsidRPr="00C06035">
        <w:rPr>
          <w:highlight w:val="yellow"/>
        </w:rPr>
        <w:t xml:space="preserve"> desenvolvida </w:t>
      </w:r>
      <w:r w:rsidR="0049374B" w:rsidRPr="00C06035">
        <w:rPr>
          <w:highlight w:val="yellow"/>
        </w:rPr>
        <w:t>com recurso á tecnologia</w:t>
      </w:r>
      <w:r w:rsidRPr="00C06035">
        <w:rPr>
          <w:highlight w:val="yellow"/>
        </w:rPr>
        <w:t xml:space="preserve"> NodeJS (ver </w:t>
      </w:r>
      <w:r w:rsidR="00FE3E3A" w:rsidRPr="00C06035">
        <w:rPr>
          <w:highlight w:val="yellow"/>
        </w:rPr>
        <w:t xml:space="preserve">capítulo </w:t>
      </w:r>
      <w:r w:rsidRPr="00C06035">
        <w:rPr>
          <w:highlight w:val="yellow"/>
        </w:rPr>
        <w:t>4.2 Arquitetura Final) e</w:t>
      </w:r>
      <w:r w:rsidR="0049374B" w:rsidRPr="00C06035">
        <w:rPr>
          <w:highlight w:val="yellow"/>
        </w:rPr>
        <w:t xml:space="preserve"> </w:t>
      </w:r>
      <w:r w:rsidR="00FE3E3A" w:rsidRPr="00C06035">
        <w:rPr>
          <w:highlight w:val="yellow"/>
        </w:rPr>
        <w:t>a</w:t>
      </w:r>
      <w:r w:rsidR="0049374B" w:rsidRPr="00C06035">
        <w:rPr>
          <w:highlight w:val="yellow"/>
        </w:rPr>
        <w:t xml:space="preserve"> uma base de dados documental, </w:t>
      </w:r>
      <w:r w:rsidRPr="00C06035">
        <w:rPr>
          <w:highlight w:val="yellow"/>
        </w:rPr>
        <w:t>RethinkDB</w:t>
      </w:r>
      <w:r w:rsidR="0049374B" w:rsidRPr="00C06035">
        <w:rPr>
          <w:highlight w:val="yellow"/>
        </w:rPr>
        <w:t>,</w:t>
      </w:r>
      <w:r w:rsidRPr="00C06035">
        <w:rPr>
          <w:highlight w:val="yellow"/>
        </w:rPr>
        <w:t xml:space="preserve"> que</w:t>
      </w:r>
      <w:r w:rsidR="0049374B" w:rsidRPr="00C06035">
        <w:rPr>
          <w:highlight w:val="yellow"/>
        </w:rPr>
        <w:t xml:space="preserve"> por sua vez,</w:t>
      </w:r>
      <w:r w:rsidRPr="00C06035">
        <w:rPr>
          <w:highlight w:val="yellow"/>
        </w:rPr>
        <w:t xml:space="preserve"> estão con</w:t>
      </w:r>
      <w:r w:rsidR="00922AE0" w:rsidRPr="00C06035">
        <w:rPr>
          <w:highlight w:val="yellow"/>
        </w:rPr>
        <w:t>ectados á solução de automação Twincat.</w:t>
      </w:r>
    </w:p>
    <w:p w14:paraId="509E3974" w14:textId="77777777" w:rsidR="002A0844" w:rsidRDefault="002A0844">
      <w:r>
        <w:br w:type="page"/>
      </w:r>
    </w:p>
    <w:p w14:paraId="5863A22D" w14:textId="5C5554AC" w:rsidR="00D8089A" w:rsidRDefault="0081428B" w:rsidP="00ED1019">
      <w:r w:rsidRPr="00C06035">
        <w:rPr>
          <w:highlight w:val="yellow"/>
        </w:rPr>
        <w:lastRenderedPageBreak/>
        <w:t>Assim, o</w:t>
      </w:r>
      <w:r w:rsidR="00DB464B" w:rsidRPr="00C06035">
        <w:rPr>
          <w:highlight w:val="yellow"/>
        </w:rPr>
        <w:t xml:space="preserve"> ecrã inicial disponibilizado ao utilizador é o </w:t>
      </w:r>
      <w:r w:rsidR="009C086E" w:rsidRPr="00C06035">
        <w:rPr>
          <w:highlight w:val="yellow"/>
        </w:rPr>
        <w:t>da figura abaixo</w:t>
      </w:r>
      <w:r w:rsidR="00DB464B" w:rsidRPr="00C06035">
        <w:rPr>
          <w:highlight w:val="yellow"/>
        </w:rPr>
        <w:t>:</w:t>
      </w:r>
    </w:p>
    <w:p w14:paraId="048710BB" w14:textId="083CF1FB" w:rsidR="00E6103A" w:rsidRDefault="00E6103A" w:rsidP="002F2985">
      <w:pPr>
        <w:keepNext/>
        <w:jc w:val="center"/>
      </w:pPr>
      <w:r>
        <w:rPr>
          <w:noProof/>
          <w:lang w:eastAsia="pt-PT"/>
        </w:rPr>
        <w:drawing>
          <wp:inline distT="0" distB="0" distL="0" distR="0" wp14:anchorId="6F7FBAA5" wp14:editId="307C2F7E">
            <wp:extent cx="5951654" cy="3346171"/>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mifinal0.PNG"/>
                    <pic:cNvPicPr/>
                  </pic:nvPicPr>
                  <pic:blipFill>
                    <a:blip r:embed="rId72">
                      <a:extLst>
                        <a:ext uri="{28A0092B-C50C-407E-A947-70E740481C1C}">
                          <a14:useLocalDpi xmlns:a14="http://schemas.microsoft.com/office/drawing/2010/main" val="0"/>
                        </a:ext>
                      </a:extLst>
                    </a:blip>
                    <a:stretch>
                      <a:fillRect/>
                    </a:stretch>
                  </pic:blipFill>
                  <pic:spPr>
                    <a:xfrm>
                      <a:off x="0" y="0"/>
                      <a:ext cx="5951654" cy="3346171"/>
                    </a:xfrm>
                    <a:prstGeom prst="rect">
                      <a:avLst/>
                    </a:prstGeom>
                  </pic:spPr>
                </pic:pic>
              </a:graphicData>
            </a:graphic>
          </wp:inline>
        </w:drawing>
      </w:r>
    </w:p>
    <w:p w14:paraId="3FA8432E" w14:textId="648B8858" w:rsidR="00E6103A" w:rsidRDefault="00E6103A" w:rsidP="00E6103A">
      <w:pPr>
        <w:pStyle w:val="Legenda"/>
        <w:jc w:val="center"/>
      </w:pPr>
      <w:bookmarkStart w:id="90" w:name="_Toc508631992"/>
      <w:r>
        <w:t xml:space="preserve">Figura </w:t>
      </w:r>
      <w:fldSimple w:instr=" SEQ Figura \* ARABIC ">
        <w:r w:rsidR="00396087">
          <w:rPr>
            <w:noProof/>
          </w:rPr>
          <w:t>52</w:t>
        </w:r>
      </w:fldSimple>
      <w:r>
        <w:t xml:space="preserve"> - Ecrã Inicial</w:t>
      </w:r>
      <w:bookmarkEnd w:id="90"/>
    </w:p>
    <w:p w14:paraId="676B168B" w14:textId="77777777" w:rsidR="00F3559D" w:rsidRPr="00C06035" w:rsidRDefault="00DB464B" w:rsidP="00280B1C">
      <w:pPr>
        <w:rPr>
          <w:highlight w:val="yellow"/>
        </w:rPr>
      </w:pPr>
      <w:r w:rsidRPr="00C06035">
        <w:rPr>
          <w:highlight w:val="yellow"/>
        </w:rPr>
        <w:t xml:space="preserve">Como é possível verificar, a interface pode ser </w:t>
      </w:r>
      <w:r w:rsidR="0081428B" w:rsidRPr="00C06035">
        <w:rPr>
          <w:highlight w:val="yellow"/>
        </w:rPr>
        <w:t>dividida em três grandes grupos</w:t>
      </w:r>
      <w:r w:rsidR="00F3559D" w:rsidRPr="00C06035">
        <w:rPr>
          <w:highlight w:val="yellow"/>
        </w:rPr>
        <w:t xml:space="preserve"> de utilização.</w:t>
      </w:r>
    </w:p>
    <w:p w14:paraId="6D77147C" w14:textId="502B068B" w:rsidR="002F2985" w:rsidRDefault="00FB7FB4" w:rsidP="00280B1C">
      <w:r w:rsidRPr="00C06035">
        <w:rPr>
          <w:highlight w:val="yellow"/>
        </w:rPr>
        <w:t xml:space="preserve">O grupo superior </w:t>
      </w:r>
      <w:r w:rsidR="00DB464B" w:rsidRPr="00C06035">
        <w:rPr>
          <w:highlight w:val="yellow"/>
        </w:rPr>
        <w:t xml:space="preserve">contém informação de controlo do processo, isto é, </w:t>
      </w:r>
      <w:r w:rsidRPr="00C06035">
        <w:rPr>
          <w:highlight w:val="yellow"/>
        </w:rPr>
        <w:t>permite que</w:t>
      </w:r>
      <w:r w:rsidR="00DB464B" w:rsidRPr="00C06035">
        <w:rPr>
          <w:highlight w:val="yellow"/>
        </w:rPr>
        <w:t xml:space="preserve"> o utilizador </w:t>
      </w:r>
      <w:r w:rsidRPr="00C06035">
        <w:rPr>
          <w:highlight w:val="yellow"/>
        </w:rPr>
        <w:t>monitorize</w:t>
      </w:r>
      <w:r w:rsidR="00DB464B" w:rsidRPr="00C06035">
        <w:rPr>
          <w:highlight w:val="yellow"/>
        </w:rPr>
        <w:t xml:space="preserve"> em tempo real a posição dos eixos, as</w:t>
      </w:r>
      <w:r w:rsidRPr="00C06035">
        <w:rPr>
          <w:highlight w:val="yellow"/>
        </w:rPr>
        <w:t xml:space="preserve"> velocidades e as temperaturas. </w:t>
      </w:r>
      <w:r w:rsidR="002F2985" w:rsidRPr="00C06035">
        <w:rPr>
          <w:highlight w:val="yellow"/>
        </w:rPr>
        <w:t>A posição dos eixos</w:t>
      </w:r>
      <w:r w:rsidR="00F3559D" w:rsidRPr="00C06035">
        <w:rPr>
          <w:highlight w:val="yellow"/>
        </w:rPr>
        <w:t xml:space="preserve"> é</w:t>
      </w:r>
      <w:r w:rsidR="002F2985" w:rsidRPr="00C06035">
        <w:rPr>
          <w:highlight w:val="yellow"/>
        </w:rPr>
        <w:t xml:space="preserve"> disponibilizada através de um valor em milímetros e acompanhad</w:t>
      </w:r>
      <w:r w:rsidR="00F3559D" w:rsidRPr="00C06035">
        <w:rPr>
          <w:highlight w:val="yellow"/>
        </w:rPr>
        <w:t>a</w:t>
      </w:r>
      <w:r w:rsidR="002F2985" w:rsidRPr="00C06035">
        <w:rPr>
          <w:highlight w:val="yellow"/>
        </w:rPr>
        <w:t xml:space="preserve"> de um objeto gráfico que representa o eixo. No caso dos eixos X, Y e Z o objeto gráfico é uma barra de progresso para cada um. Já o eixo B, que no equipamento real corresponde á inclinação do tabuleiro onde decorre a impressão, é representado por uma barra fixa horizontal a cinzento e uma barra azul</w:t>
      </w:r>
      <w:r w:rsidR="00F82D5A" w:rsidRPr="00C06035">
        <w:rPr>
          <w:highlight w:val="yellow"/>
        </w:rPr>
        <w:t xml:space="preserve"> (dinâmica)</w:t>
      </w:r>
      <w:r w:rsidR="002F2985" w:rsidRPr="00C06035">
        <w:rPr>
          <w:highlight w:val="yellow"/>
        </w:rPr>
        <w:t xml:space="preserve"> que demonstra a inclinação da mesa</w:t>
      </w:r>
      <w:r w:rsidR="005B6175" w:rsidRPr="00C06035">
        <w:rPr>
          <w:highlight w:val="yellow"/>
        </w:rPr>
        <w:t xml:space="preserve"> (como se o tabuleiro fosse visto de perfil)</w:t>
      </w:r>
      <w:r w:rsidR="002F2985" w:rsidRPr="00C06035">
        <w:rPr>
          <w:highlight w:val="yellow"/>
        </w:rPr>
        <w:t xml:space="preserve">, correspondente a um determinado ângulo em graus celsius. Por último, o eixo C, que no equipamento real corresponde á rotação do tabuleiro sobre ele próprio, é representado por uma circunferência e um ponto vermelho com uma linha azul </w:t>
      </w:r>
      <w:r w:rsidR="00F82D5A" w:rsidRPr="00C06035">
        <w:rPr>
          <w:highlight w:val="yellow"/>
        </w:rPr>
        <w:t xml:space="preserve">(dinâmicos) </w:t>
      </w:r>
      <w:r w:rsidR="002F2985" w:rsidRPr="00C06035">
        <w:rPr>
          <w:highlight w:val="yellow"/>
        </w:rPr>
        <w:t>desde o centro da circunferência para visualização do ângulo de rotação (como se o tabuleiro fosse visto de cima).</w:t>
      </w:r>
      <w:r w:rsidR="00CA7C38" w:rsidRPr="00C06035">
        <w:rPr>
          <w:highlight w:val="yellow"/>
        </w:rPr>
        <w:t xml:space="preserve"> Nas duas figuras s</w:t>
      </w:r>
      <w:r w:rsidR="00334B4B" w:rsidRPr="00C06035">
        <w:rPr>
          <w:highlight w:val="yellow"/>
        </w:rPr>
        <w:t>eguintes é possível visualizar com mais detalhe</w:t>
      </w:r>
      <w:r w:rsidR="000D3764" w:rsidRPr="00C06035">
        <w:rPr>
          <w:highlight w:val="yellow"/>
        </w:rPr>
        <w:t xml:space="preserve"> os eixos B e C em posições</w:t>
      </w:r>
      <w:r w:rsidR="00CA7C38" w:rsidRPr="00C06035">
        <w:rPr>
          <w:highlight w:val="yellow"/>
        </w:rPr>
        <w:t xml:space="preserve"> diferente</w:t>
      </w:r>
      <w:r w:rsidR="000D3764" w:rsidRPr="00C06035">
        <w:rPr>
          <w:highlight w:val="yellow"/>
        </w:rPr>
        <w:t>s, assim como</w:t>
      </w:r>
      <w:r w:rsidR="00CA7C38" w:rsidRPr="00C06035">
        <w:rPr>
          <w:highlight w:val="yellow"/>
        </w:rPr>
        <w:t xml:space="preserve"> a respetiva representação gráfica.</w:t>
      </w:r>
    </w:p>
    <w:p w14:paraId="7E2FE994" w14:textId="77777777" w:rsidR="000D3764" w:rsidRDefault="000D3764" w:rsidP="000D3764">
      <w:pPr>
        <w:keepNext/>
        <w:jc w:val="center"/>
      </w:pPr>
      <w:r>
        <w:rPr>
          <w:noProof/>
          <w:lang w:eastAsia="pt-PT"/>
        </w:rPr>
        <w:lastRenderedPageBreak/>
        <w:drawing>
          <wp:inline distT="0" distB="0" distL="0" distR="0" wp14:anchorId="607090EE" wp14:editId="33709820">
            <wp:extent cx="3648584" cy="1009791"/>
            <wp:effectExtent l="0" t="0" r="0" b="0"/>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eixosBeC1.PNG"/>
                    <pic:cNvPicPr/>
                  </pic:nvPicPr>
                  <pic:blipFill>
                    <a:blip r:embed="rId73">
                      <a:extLst>
                        <a:ext uri="{28A0092B-C50C-407E-A947-70E740481C1C}">
                          <a14:useLocalDpi xmlns:a14="http://schemas.microsoft.com/office/drawing/2010/main" val="0"/>
                        </a:ext>
                      </a:extLst>
                    </a:blip>
                    <a:stretch>
                      <a:fillRect/>
                    </a:stretch>
                  </pic:blipFill>
                  <pic:spPr>
                    <a:xfrm>
                      <a:off x="0" y="0"/>
                      <a:ext cx="3648584" cy="1009791"/>
                    </a:xfrm>
                    <a:prstGeom prst="rect">
                      <a:avLst/>
                    </a:prstGeom>
                  </pic:spPr>
                </pic:pic>
              </a:graphicData>
            </a:graphic>
          </wp:inline>
        </w:drawing>
      </w:r>
    </w:p>
    <w:p w14:paraId="2D713816" w14:textId="6FB2D6DA" w:rsidR="000D3764" w:rsidRDefault="000D3764" w:rsidP="000D3764">
      <w:pPr>
        <w:pStyle w:val="Legenda"/>
        <w:jc w:val="center"/>
      </w:pPr>
      <w:bookmarkStart w:id="91" w:name="_Toc508631993"/>
      <w:r>
        <w:t xml:space="preserve">Figura </w:t>
      </w:r>
      <w:fldSimple w:instr=" SEQ Figura \* ARABIC ">
        <w:r w:rsidR="00396087">
          <w:rPr>
            <w:noProof/>
          </w:rPr>
          <w:t>53</w:t>
        </w:r>
      </w:fldSimple>
      <w:r>
        <w:t xml:space="preserve"> - Eixos B e C</w:t>
      </w:r>
      <w:bookmarkEnd w:id="91"/>
    </w:p>
    <w:p w14:paraId="076996E0" w14:textId="77777777" w:rsidR="00967FC1" w:rsidRPr="00967FC1" w:rsidRDefault="00967FC1" w:rsidP="00967FC1"/>
    <w:p w14:paraId="4710E95D" w14:textId="77777777" w:rsidR="000D3764" w:rsidRDefault="000D3764" w:rsidP="000D3764">
      <w:pPr>
        <w:keepNext/>
        <w:jc w:val="center"/>
      </w:pPr>
      <w:r>
        <w:rPr>
          <w:noProof/>
          <w:lang w:eastAsia="pt-PT"/>
        </w:rPr>
        <w:drawing>
          <wp:inline distT="0" distB="0" distL="0" distR="0" wp14:anchorId="764A8046" wp14:editId="63B653FD">
            <wp:extent cx="3581900" cy="914528"/>
            <wp:effectExtent l="0" t="0" r="0" b="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eixosBeC2.PNG"/>
                    <pic:cNvPicPr/>
                  </pic:nvPicPr>
                  <pic:blipFill>
                    <a:blip r:embed="rId74">
                      <a:extLst>
                        <a:ext uri="{28A0092B-C50C-407E-A947-70E740481C1C}">
                          <a14:useLocalDpi xmlns:a14="http://schemas.microsoft.com/office/drawing/2010/main" val="0"/>
                        </a:ext>
                      </a:extLst>
                    </a:blip>
                    <a:stretch>
                      <a:fillRect/>
                    </a:stretch>
                  </pic:blipFill>
                  <pic:spPr>
                    <a:xfrm>
                      <a:off x="0" y="0"/>
                      <a:ext cx="3581900" cy="914528"/>
                    </a:xfrm>
                    <a:prstGeom prst="rect">
                      <a:avLst/>
                    </a:prstGeom>
                  </pic:spPr>
                </pic:pic>
              </a:graphicData>
            </a:graphic>
          </wp:inline>
        </w:drawing>
      </w:r>
    </w:p>
    <w:p w14:paraId="09A07359" w14:textId="2E62A88A" w:rsidR="000D3764" w:rsidRDefault="000D3764" w:rsidP="000D3764">
      <w:pPr>
        <w:pStyle w:val="Legenda"/>
        <w:jc w:val="center"/>
      </w:pPr>
      <w:bookmarkStart w:id="92" w:name="_Toc508631994"/>
      <w:r>
        <w:t xml:space="preserve">Figura </w:t>
      </w:r>
      <w:fldSimple w:instr=" SEQ Figura \* ARABIC ">
        <w:r w:rsidR="00396087">
          <w:rPr>
            <w:noProof/>
          </w:rPr>
          <w:t>54</w:t>
        </w:r>
      </w:fldSimple>
      <w:r>
        <w:t xml:space="preserve"> - Eixos B e C</w:t>
      </w:r>
      <w:bookmarkEnd w:id="92"/>
    </w:p>
    <w:p w14:paraId="2FBB4762" w14:textId="49039B38" w:rsidR="002D21F5" w:rsidRDefault="002D21F5" w:rsidP="00280B1C"/>
    <w:p w14:paraId="2A66901B" w14:textId="612C2A24" w:rsidR="00503263" w:rsidRDefault="00503263" w:rsidP="00280B1C">
      <w:r w:rsidRPr="002438DF">
        <w:rPr>
          <w:highlight w:val="yellow"/>
        </w:rPr>
        <w:t>Em relação á disponibilização da informação das velocidades e temperaturas em tempo real, as primeiras são apenas disponibilizadas através de um valor em milímetros por segundo, ao passo que as segundas são estilizadas com cores diferentes consoante o valor (se menor que 31 azul, se está entre 31 e 80 verde, se superior a 80 vermelho) acompanhadas de uma barra vertical com a mesma lógica de cores e que também é dinâmica em altura</w:t>
      </w:r>
      <w:r w:rsidR="00B4019D" w:rsidRPr="002438DF">
        <w:rPr>
          <w:highlight w:val="yellow"/>
        </w:rPr>
        <w:t xml:space="preserve"> (ver figura seguinte)</w:t>
      </w:r>
      <w:r w:rsidRPr="002438DF">
        <w:rPr>
          <w:highlight w:val="yellow"/>
        </w:rPr>
        <w:t xml:space="preserve">. Estes intervalos de valores representam os valores ideais para temperaturas de uma forma genérica (pode haver exceções consoante o objeto a imprimir), assim como os máximos e mínimos, e permite ao utilizador mais rapidamente identificar anomalias em relação </w:t>
      </w:r>
      <w:r w:rsidR="00B4019D" w:rsidRPr="002438DF">
        <w:rPr>
          <w:highlight w:val="yellow"/>
        </w:rPr>
        <w:t xml:space="preserve">ás </w:t>
      </w:r>
      <w:r w:rsidRPr="002438DF">
        <w:rPr>
          <w:highlight w:val="yellow"/>
        </w:rPr>
        <w:t>temperaturas.</w:t>
      </w:r>
    </w:p>
    <w:p w14:paraId="6C7351E3" w14:textId="77777777" w:rsidR="002438DF" w:rsidRDefault="002438DF" w:rsidP="002438DF">
      <w:pPr>
        <w:keepNext/>
      </w:pPr>
      <w:r>
        <w:rPr>
          <w:noProof/>
          <w:lang w:eastAsia="pt-PT"/>
        </w:rPr>
        <w:drawing>
          <wp:inline distT="0" distB="0" distL="0" distR="0" wp14:anchorId="5C844781" wp14:editId="5B890F6A">
            <wp:extent cx="5745480" cy="2266950"/>
            <wp:effectExtent l="0" t="0" r="0" b="0"/>
            <wp:docPr id="71" name="Imagem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temperaturas.PNG"/>
                    <pic:cNvPicPr/>
                  </pic:nvPicPr>
                  <pic:blipFill>
                    <a:blip r:embed="rId75">
                      <a:extLst>
                        <a:ext uri="{28A0092B-C50C-407E-A947-70E740481C1C}">
                          <a14:useLocalDpi xmlns:a14="http://schemas.microsoft.com/office/drawing/2010/main" val="0"/>
                        </a:ext>
                      </a:extLst>
                    </a:blip>
                    <a:stretch>
                      <a:fillRect/>
                    </a:stretch>
                  </pic:blipFill>
                  <pic:spPr>
                    <a:xfrm>
                      <a:off x="0" y="0"/>
                      <a:ext cx="5745480" cy="2266950"/>
                    </a:xfrm>
                    <a:prstGeom prst="rect">
                      <a:avLst/>
                    </a:prstGeom>
                  </pic:spPr>
                </pic:pic>
              </a:graphicData>
            </a:graphic>
          </wp:inline>
        </w:drawing>
      </w:r>
    </w:p>
    <w:p w14:paraId="76598064" w14:textId="17EA8F64" w:rsidR="002438DF" w:rsidRDefault="002438DF" w:rsidP="002438DF">
      <w:pPr>
        <w:pStyle w:val="Legenda"/>
        <w:jc w:val="center"/>
      </w:pPr>
      <w:bookmarkStart w:id="93" w:name="_Toc508631995"/>
      <w:r>
        <w:t xml:space="preserve">Figura </w:t>
      </w:r>
      <w:fldSimple w:instr=" SEQ Figura \* ARABIC ">
        <w:r w:rsidR="00396087">
          <w:rPr>
            <w:noProof/>
          </w:rPr>
          <w:t>55</w:t>
        </w:r>
      </w:fldSimple>
      <w:r>
        <w:t xml:space="preserve"> - Visualização das temperaturas na HMI</w:t>
      </w:r>
      <w:bookmarkEnd w:id="93"/>
    </w:p>
    <w:p w14:paraId="4C3A3625" w14:textId="1E7696EE" w:rsidR="00FB7FB4" w:rsidRDefault="002D21F5" w:rsidP="00280B1C">
      <w:pPr>
        <w:rPr>
          <w:highlight w:val="yellow"/>
        </w:rPr>
      </w:pPr>
      <w:r w:rsidRPr="00C06035">
        <w:rPr>
          <w:highlight w:val="yellow"/>
        </w:rPr>
        <w:lastRenderedPageBreak/>
        <w:t>No grupo intermédio</w:t>
      </w:r>
      <w:r w:rsidR="00DB464B" w:rsidRPr="00C06035">
        <w:rPr>
          <w:highlight w:val="yellow"/>
        </w:rPr>
        <w:t xml:space="preserve"> é possível o </w:t>
      </w:r>
      <w:r w:rsidR="00FB7FB4" w:rsidRPr="00C06035">
        <w:rPr>
          <w:highlight w:val="yellow"/>
        </w:rPr>
        <w:t>utilizador</w:t>
      </w:r>
      <w:r w:rsidR="00DB464B" w:rsidRPr="00C06035">
        <w:rPr>
          <w:highlight w:val="yellow"/>
        </w:rPr>
        <w:t xml:space="preserve"> </w:t>
      </w:r>
      <w:r w:rsidR="0081428B" w:rsidRPr="00C06035">
        <w:rPr>
          <w:highlight w:val="yellow"/>
        </w:rPr>
        <w:t>recorrer a</w:t>
      </w:r>
      <w:r w:rsidR="00DB464B" w:rsidRPr="00C06035">
        <w:rPr>
          <w:highlight w:val="yellow"/>
        </w:rPr>
        <w:t xml:space="preserve"> vários modos de operação (Automático, Manual ou MDI)</w:t>
      </w:r>
      <w:r w:rsidR="0081428B" w:rsidRPr="00C06035">
        <w:rPr>
          <w:highlight w:val="yellow"/>
        </w:rPr>
        <w:t xml:space="preserve"> para </w:t>
      </w:r>
      <w:r w:rsidR="00FB7FB4" w:rsidRPr="00C06035">
        <w:rPr>
          <w:highlight w:val="yellow"/>
        </w:rPr>
        <w:t>manusear</w:t>
      </w:r>
      <w:r w:rsidR="0081428B" w:rsidRPr="00C06035">
        <w:rPr>
          <w:highlight w:val="yellow"/>
        </w:rPr>
        <w:t xml:space="preserve"> o equipamento</w:t>
      </w:r>
      <w:r w:rsidR="00FB7FB4" w:rsidRPr="00C06035">
        <w:rPr>
          <w:highlight w:val="yellow"/>
        </w:rPr>
        <w:t xml:space="preserve">. </w:t>
      </w:r>
    </w:p>
    <w:p w14:paraId="4688FBC8" w14:textId="048CACE2" w:rsidR="00471110" w:rsidRDefault="00471110" w:rsidP="00280B1C">
      <w:pPr>
        <w:rPr>
          <w:highlight w:val="yellow"/>
        </w:rPr>
      </w:pPr>
    </w:p>
    <w:p w14:paraId="23D0FD3F" w14:textId="1CA2B876" w:rsidR="00471110" w:rsidRDefault="00471110" w:rsidP="00280B1C">
      <w:pPr>
        <w:rPr>
          <w:highlight w:val="yellow"/>
        </w:rPr>
      </w:pPr>
      <w:r>
        <w:rPr>
          <w:highlight w:val="yellow"/>
        </w:rPr>
        <w:t>[Gcode - inicio]</w:t>
      </w:r>
    </w:p>
    <w:p w14:paraId="01358E0D" w14:textId="2012D3F5" w:rsidR="0095502F" w:rsidRDefault="007E5750" w:rsidP="00280B1C">
      <w:pPr>
        <w:rPr>
          <w:highlight w:val="yellow"/>
        </w:rPr>
      </w:pPr>
      <w:r>
        <w:rPr>
          <w:highlight w:val="yellow"/>
        </w:rPr>
        <w:t xml:space="preserve">O código G (também conhecido como a própria tradução para </w:t>
      </w:r>
      <w:r w:rsidR="00471110">
        <w:rPr>
          <w:highlight w:val="yellow"/>
        </w:rPr>
        <w:t xml:space="preserve">inglês </w:t>
      </w:r>
      <w:r w:rsidR="00471110" w:rsidRPr="007E5750">
        <w:rPr>
          <w:i/>
          <w:highlight w:val="yellow"/>
        </w:rPr>
        <w:t>G-Code</w:t>
      </w:r>
      <w:r>
        <w:rPr>
          <w:highlight w:val="yellow"/>
        </w:rPr>
        <w:t>)</w:t>
      </w:r>
      <w:r w:rsidR="00471110">
        <w:rPr>
          <w:highlight w:val="yellow"/>
        </w:rPr>
        <w:t xml:space="preserve"> </w:t>
      </w:r>
      <w:r>
        <w:rPr>
          <w:highlight w:val="yellow"/>
        </w:rPr>
        <w:t>é o nome mais comum atribuído á linguagem de programação para sistemas de controlo numérico (NC). É uma linguagem baseada em comandos seque</w:t>
      </w:r>
      <w:r w:rsidR="00974AFF">
        <w:rPr>
          <w:highlight w:val="yellow"/>
        </w:rPr>
        <w:t>nciais (linha a linha) que conté</w:t>
      </w:r>
      <w:r>
        <w:rPr>
          <w:highlight w:val="yellow"/>
        </w:rPr>
        <w:t xml:space="preserve">m a informação necessária para que </w:t>
      </w:r>
      <w:r w:rsidR="00974AFF">
        <w:rPr>
          <w:highlight w:val="yellow"/>
        </w:rPr>
        <w:t>um determinado trabalho seja executado com sucesso e pode envolver diversos tipos de operações como movimentação de eixos, alteração de atributos ou parâmetros que por sua vez poderão despoletar determinadas ações como aumento de velocidades, variações em temperaturas, etc. Pode-se afirmar que d</w:t>
      </w:r>
      <w:r w:rsidR="00E4281E">
        <w:rPr>
          <w:highlight w:val="yellow"/>
        </w:rPr>
        <w:t xml:space="preserve">e uma forma geral o código G pretende instruir o equipamento a mover-se geometricamente nas dimensões X, Y e Z, </w:t>
      </w:r>
      <w:r w:rsidR="00974AFF">
        <w:rPr>
          <w:highlight w:val="yellow"/>
        </w:rPr>
        <w:t xml:space="preserve">e </w:t>
      </w:r>
      <w:r w:rsidR="00E4281E">
        <w:rPr>
          <w:highlight w:val="yellow"/>
        </w:rPr>
        <w:t xml:space="preserve">pode </w:t>
      </w:r>
      <w:r w:rsidR="00974AFF">
        <w:rPr>
          <w:highlight w:val="yellow"/>
        </w:rPr>
        <w:t>ainda</w:t>
      </w:r>
      <w:r w:rsidR="00E4281E">
        <w:rPr>
          <w:highlight w:val="yellow"/>
        </w:rPr>
        <w:t xml:space="preserve"> </w:t>
      </w:r>
      <w:r w:rsidR="00974AFF">
        <w:rPr>
          <w:highlight w:val="yellow"/>
        </w:rPr>
        <w:t xml:space="preserve">conter </w:t>
      </w:r>
      <w:r w:rsidR="00E4281E">
        <w:rPr>
          <w:highlight w:val="yellow"/>
        </w:rPr>
        <w:t xml:space="preserve">outros parâmetros </w:t>
      </w:r>
      <w:r w:rsidR="00297D7F">
        <w:rPr>
          <w:highlight w:val="yellow"/>
        </w:rPr>
        <w:t xml:space="preserve">que permitem executar outras funções. A versatilidade do código G permite ainda que o utilizador crie uma determinada função no equipamento, e que essa mesma função fique associada a um letra e a um número que quando aparecerem numa linha de código G irão despoletar a função, por exemplo o utilizador poderia criar uma função “M54” na própria solução de automação que serviria para multiplicar um valor passado por parâmetro por todos os valores respetivos a temperaturas (imaginando que o equipamento controlava vários pontos de temperatura), e assim que aparecesse </w:t>
      </w:r>
      <w:r w:rsidR="0095502F">
        <w:rPr>
          <w:highlight w:val="yellow"/>
        </w:rPr>
        <w:t>uma linha de</w:t>
      </w:r>
      <w:r w:rsidR="00297D7F">
        <w:rPr>
          <w:highlight w:val="yellow"/>
        </w:rPr>
        <w:t xml:space="preserve"> código G “M54 5”, todos os pontos de temperatura seriam multiplicados por 5.</w:t>
      </w:r>
      <w:r w:rsidR="0095502F">
        <w:rPr>
          <w:highlight w:val="yellow"/>
        </w:rPr>
        <w:t xml:space="preserve"> Desta forma é possível perceber que o código G é uma linguagem adaptável a vários contextos. </w:t>
      </w:r>
      <w:r w:rsidR="004C40DA">
        <w:rPr>
          <w:highlight w:val="yellow"/>
        </w:rPr>
        <w:t>A figura abaixo demonstra um excerto de código G na impressão de uma peça.</w:t>
      </w:r>
    </w:p>
    <w:p w14:paraId="38A422EF" w14:textId="77777777" w:rsidR="004C40DA" w:rsidRDefault="004C40DA" w:rsidP="004C40DA">
      <w:pPr>
        <w:keepNext/>
        <w:jc w:val="center"/>
      </w:pPr>
      <w:r>
        <w:rPr>
          <w:noProof/>
          <w:lang w:eastAsia="pt-PT"/>
        </w:rPr>
        <w:lastRenderedPageBreak/>
        <w:drawing>
          <wp:inline distT="0" distB="0" distL="0" distR="0" wp14:anchorId="4128B70C" wp14:editId="4ABD5936">
            <wp:extent cx="5020376" cy="6030167"/>
            <wp:effectExtent l="0" t="0" r="0" b="0"/>
            <wp:docPr id="72" name="Imagem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gcode3.PNG"/>
                    <pic:cNvPicPr/>
                  </pic:nvPicPr>
                  <pic:blipFill>
                    <a:blip r:embed="rId76">
                      <a:extLst>
                        <a:ext uri="{28A0092B-C50C-407E-A947-70E740481C1C}">
                          <a14:useLocalDpi xmlns:a14="http://schemas.microsoft.com/office/drawing/2010/main" val="0"/>
                        </a:ext>
                      </a:extLst>
                    </a:blip>
                    <a:stretch>
                      <a:fillRect/>
                    </a:stretch>
                  </pic:blipFill>
                  <pic:spPr>
                    <a:xfrm>
                      <a:off x="0" y="0"/>
                      <a:ext cx="5020376" cy="6030167"/>
                    </a:xfrm>
                    <a:prstGeom prst="rect">
                      <a:avLst/>
                    </a:prstGeom>
                  </pic:spPr>
                </pic:pic>
              </a:graphicData>
            </a:graphic>
          </wp:inline>
        </w:drawing>
      </w:r>
    </w:p>
    <w:p w14:paraId="63C992A5" w14:textId="5352F0E1" w:rsidR="004C40DA" w:rsidRDefault="004C40DA" w:rsidP="004C40DA">
      <w:pPr>
        <w:pStyle w:val="Legenda"/>
        <w:jc w:val="center"/>
        <w:rPr>
          <w:highlight w:val="yellow"/>
        </w:rPr>
      </w:pPr>
      <w:bookmarkStart w:id="94" w:name="_Toc508631996"/>
      <w:r>
        <w:t xml:space="preserve">Figura </w:t>
      </w:r>
      <w:fldSimple w:instr=" SEQ Figura \* ARABIC ">
        <w:r w:rsidR="00396087">
          <w:rPr>
            <w:noProof/>
          </w:rPr>
          <w:t>56</w:t>
        </w:r>
      </w:fldSimple>
      <w:r>
        <w:t xml:space="preserve"> - Exemplo de código G</w:t>
      </w:r>
      <w:bookmarkEnd w:id="94"/>
    </w:p>
    <w:p w14:paraId="5339517F" w14:textId="075A76CA" w:rsidR="0095502F" w:rsidRDefault="00974AFF" w:rsidP="00280B1C">
      <w:pPr>
        <w:rPr>
          <w:highlight w:val="yellow"/>
        </w:rPr>
      </w:pPr>
      <w:r>
        <w:rPr>
          <w:highlight w:val="yellow"/>
        </w:rPr>
        <w:t>N</w:t>
      </w:r>
      <w:r w:rsidR="0095502F">
        <w:rPr>
          <w:highlight w:val="yellow"/>
        </w:rPr>
        <w:t>o contexto deste projeto está definido que nas instruções de código G o “X”, “Y” e “Z” dizem respeito ás próprias dimensões X,Y e Z,</w:t>
      </w:r>
      <w:r w:rsidR="00446722">
        <w:rPr>
          <w:highlight w:val="yellow"/>
        </w:rPr>
        <w:t xml:space="preserve"> o “A” </w:t>
      </w:r>
      <w:r>
        <w:rPr>
          <w:highlight w:val="yellow"/>
        </w:rPr>
        <w:t>serve</w:t>
      </w:r>
      <w:r w:rsidR="00F43948">
        <w:rPr>
          <w:highlight w:val="yellow"/>
        </w:rPr>
        <w:t xml:space="preserve"> para</w:t>
      </w:r>
      <w:r>
        <w:rPr>
          <w:highlight w:val="yellow"/>
        </w:rPr>
        <w:t xml:space="preserve"> indicar</w:t>
      </w:r>
      <w:r w:rsidR="00F43948">
        <w:rPr>
          <w:highlight w:val="yellow"/>
        </w:rPr>
        <w:t xml:space="preserve"> o </w:t>
      </w:r>
      <w:r w:rsidR="00446722">
        <w:rPr>
          <w:highlight w:val="yellow"/>
        </w:rPr>
        <w:t>extrusor, o “G” representa as funções pré-definidas pelo CNC (por exemplo “G01” diz respeito a uma interpolação linear, “G02” a uma interpolação circular, entre outras), o “M” é para funções definidas pelo utilizador, o “P” é para parâmetros definidos pelo utilizador (por exemplo “P1” tem o valor 20, e se numa linha de código G aparecer X50+P1 o eixo X deve considerar o valor do parâmetro “P1”) e o “F” é para velocidade de interpolação.</w:t>
      </w:r>
    </w:p>
    <w:p w14:paraId="38110F96" w14:textId="77777777" w:rsidR="0095502F" w:rsidRDefault="0095502F" w:rsidP="00280B1C">
      <w:pPr>
        <w:rPr>
          <w:highlight w:val="yellow"/>
        </w:rPr>
      </w:pPr>
    </w:p>
    <w:p w14:paraId="4B19AC0A" w14:textId="1678F01D" w:rsidR="00471110" w:rsidRDefault="00471110" w:rsidP="00471110">
      <w:pPr>
        <w:rPr>
          <w:highlight w:val="yellow"/>
        </w:rPr>
      </w:pPr>
      <w:r>
        <w:rPr>
          <w:highlight w:val="yellow"/>
        </w:rPr>
        <w:lastRenderedPageBreak/>
        <w:t>[Gcode - fim]</w:t>
      </w:r>
    </w:p>
    <w:p w14:paraId="177787E8" w14:textId="6560F11E" w:rsidR="002D21F5" w:rsidRDefault="0063785B" w:rsidP="002D21F5">
      <w:r w:rsidRPr="00C06035">
        <w:rPr>
          <w:highlight w:val="yellow"/>
        </w:rPr>
        <w:t>No modo de</w:t>
      </w:r>
      <w:r w:rsidR="002438DF">
        <w:rPr>
          <w:highlight w:val="yellow"/>
        </w:rPr>
        <w:t xml:space="preserve"> operação Automático </w:t>
      </w:r>
      <w:r w:rsidRPr="00C06035">
        <w:rPr>
          <w:highlight w:val="yellow"/>
        </w:rPr>
        <w:t xml:space="preserve">o utilizador </w:t>
      </w:r>
      <w:r w:rsidR="002438DF">
        <w:rPr>
          <w:highlight w:val="yellow"/>
        </w:rPr>
        <w:t xml:space="preserve">poderá </w:t>
      </w:r>
      <w:r w:rsidRPr="00C06035">
        <w:rPr>
          <w:highlight w:val="yellow"/>
        </w:rPr>
        <w:t>escolher um ficheiro de formato “gcode” e executar no equipamento através do botão “Iniciar”. As linhas de código G que estão a ser executadas são disponibilizadas na tabela, e durante a execução do ficheiro o utilizador poderá se</w:t>
      </w:r>
      <w:r w:rsidR="006D6D0D" w:rsidRPr="00C06035">
        <w:rPr>
          <w:highlight w:val="yellow"/>
        </w:rPr>
        <w:t>mpre optar por pausar ou parar.</w:t>
      </w:r>
      <w:r w:rsidR="002D21F5" w:rsidRPr="00C06035">
        <w:rPr>
          <w:highlight w:val="yellow"/>
        </w:rPr>
        <w:t xml:space="preserve"> É disponibilizad</w:t>
      </w:r>
      <w:r w:rsidR="0023239E" w:rsidRPr="00C06035">
        <w:rPr>
          <w:highlight w:val="yellow"/>
        </w:rPr>
        <w:t>a</w:t>
      </w:r>
      <w:r w:rsidR="002D21F5" w:rsidRPr="00C06035">
        <w:rPr>
          <w:highlight w:val="yellow"/>
        </w:rPr>
        <w:t xml:space="preserve"> também uma funcionalidade para visualizar os objetos a imprimir em três dimensões</w:t>
      </w:r>
      <w:r w:rsidR="007D5DAD">
        <w:rPr>
          <w:highlight w:val="yellow"/>
        </w:rPr>
        <w:t xml:space="preserve"> (botão “Ver 3D”)</w:t>
      </w:r>
      <w:r w:rsidR="002D21F5" w:rsidRPr="00C06035">
        <w:rPr>
          <w:highlight w:val="yellow"/>
        </w:rPr>
        <w:t xml:space="preserve">, através de uma aplicação desenvolvida em EMBER.JS que interpreta o código G e desenha num objeto canvas no </w:t>
      </w:r>
      <w:r w:rsidR="002D21F5" w:rsidRPr="00C06035">
        <w:rPr>
          <w:i/>
          <w:highlight w:val="yellow"/>
        </w:rPr>
        <w:t xml:space="preserve">browser </w:t>
      </w:r>
      <w:r w:rsidR="002D21F5" w:rsidRPr="00C06035">
        <w:rPr>
          <w:highlight w:val="yellow"/>
        </w:rPr>
        <w:t>(ver figuras seguintes).</w:t>
      </w:r>
    </w:p>
    <w:p w14:paraId="5FA59D34" w14:textId="77777777" w:rsidR="002D21F5" w:rsidRDefault="002D21F5" w:rsidP="002D21F5">
      <w:pPr>
        <w:keepNext/>
      </w:pPr>
      <w:r>
        <w:rPr>
          <w:noProof/>
          <w:lang w:eastAsia="pt-PT"/>
        </w:rPr>
        <w:drawing>
          <wp:inline distT="0" distB="0" distL="0" distR="0" wp14:anchorId="49079083" wp14:editId="4BF4B0E1">
            <wp:extent cx="5482590" cy="3590223"/>
            <wp:effectExtent l="0" t="0" r="0" b="0"/>
            <wp:docPr id="64"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7.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491090" cy="3595789"/>
                    </a:xfrm>
                    <a:prstGeom prst="rect">
                      <a:avLst/>
                    </a:prstGeom>
                  </pic:spPr>
                </pic:pic>
              </a:graphicData>
            </a:graphic>
          </wp:inline>
        </w:drawing>
      </w:r>
    </w:p>
    <w:p w14:paraId="6F8CD07E" w14:textId="791CCA58" w:rsidR="002D21F5" w:rsidRDefault="002D21F5" w:rsidP="002D21F5">
      <w:pPr>
        <w:pStyle w:val="Legenda"/>
        <w:jc w:val="center"/>
      </w:pPr>
      <w:bookmarkStart w:id="95" w:name="_Toc508631997"/>
      <w:r>
        <w:t xml:space="preserve">Figura </w:t>
      </w:r>
      <w:fldSimple w:instr=" SEQ Figura \* ARABIC ">
        <w:r w:rsidR="00396087">
          <w:rPr>
            <w:noProof/>
          </w:rPr>
          <w:t>57</w:t>
        </w:r>
      </w:fldSimple>
      <w:r>
        <w:t xml:space="preserve"> - Visualização do objeto em 3D</w:t>
      </w:r>
      <w:bookmarkEnd w:id="95"/>
    </w:p>
    <w:p w14:paraId="0827749A" w14:textId="77777777" w:rsidR="002D21F5" w:rsidRDefault="002D21F5" w:rsidP="002D21F5"/>
    <w:p w14:paraId="6CB0F11D" w14:textId="77777777" w:rsidR="002D21F5" w:rsidRDefault="002D21F5" w:rsidP="002D21F5">
      <w:pPr>
        <w:keepNext/>
        <w:jc w:val="center"/>
      </w:pPr>
      <w:r>
        <w:rPr>
          <w:noProof/>
          <w:lang w:eastAsia="pt-PT"/>
        </w:rPr>
        <w:lastRenderedPageBreak/>
        <w:drawing>
          <wp:inline distT="0" distB="0" distL="0" distR="0" wp14:anchorId="2349B9B2" wp14:editId="16BA6D67">
            <wp:extent cx="5215890" cy="3411543"/>
            <wp:effectExtent l="0" t="0" r="0" b="0"/>
            <wp:docPr id="65"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8.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221201" cy="3415017"/>
                    </a:xfrm>
                    <a:prstGeom prst="rect">
                      <a:avLst/>
                    </a:prstGeom>
                  </pic:spPr>
                </pic:pic>
              </a:graphicData>
            </a:graphic>
          </wp:inline>
        </w:drawing>
      </w:r>
    </w:p>
    <w:p w14:paraId="5B1ED613" w14:textId="560661F9" w:rsidR="002D21F5" w:rsidRDefault="002D21F5" w:rsidP="002D21F5">
      <w:pPr>
        <w:pStyle w:val="Legenda"/>
        <w:jc w:val="center"/>
      </w:pPr>
      <w:bookmarkStart w:id="96" w:name="_Toc508631998"/>
      <w:r>
        <w:t xml:space="preserve">Figura </w:t>
      </w:r>
      <w:fldSimple w:instr=" SEQ Figura \* ARABIC ">
        <w:r w:rsidR="00396087">
          <w:rPr>
            <w:noProof/>
          </w:rPr>
          <w:t>58</w:t>
        </w:r>
      </w:fldSimple>
      <w:r>
        <w:t xml:space="preserve"> - </w:t>
      </w:r>
      <w:r w:rsidRPr="004C31BE">
        <w:t>Visualização do objeto em 3D</w:t>
      </w:r>
      <w:bookmarkEnd w:id="96"/>
    </w:p>
    <w:p w14:paraId="26E8C8D9" w14:textId="77777777" w:rsidR="002D21F5" w:rsidRDefault="002D21F5" w:rsidP="00ED1019"/>
    <w:p w14:paraId="23AD8F90" w14:textId="77777777" w:rsidR="0063785B" w:rsidRDefault="00E6103A" w:rsidP="002D21F5">
      <w:pPr>
        <w:keepNext/>
        <w:jc w:val="center"/>
      </w:pPr>
      <w:r>
        <w:rPr>
          <w:noProof/>
          <w:lang w:eastAsia="pt-PT"/>
        </w:rPr>
        <w:drawing>
          <wp:inline distT="0" distB="0" distL="0" distR="0" wp14:anchorId="6F678465" wp14:editId="38C2E3C6">
            <wp:extent cx="5680960" cy="3193981"/>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mifinal1.png"/>
                    <pic:cNvPicPr/>
                  </pic:nvPicPr>
                  <pic:blipFill>
                    <a:blip r:embed="rId79">
                      <a:extLst>
                        <a:ext uri="{28A0092B-C50C-407E-A947-70E740481C1C}">
                          <a14:useLocalDpi xmlns:a14="http://schemas.microsoft.com/office/drawing/2010/main" val="0"/>
                        </a:ext>
                      </a:extLst>
                    </a:blip>
                    <a:stretch>
                      <a:fillRect/>
                    </a:stretch>
                  </pic:blipFill>
                  <pic:spPr>
                    <a:xfrm>
                      <a:off x="0" y="0"/>
                      <a:ext cx="5680960" cy="3193981"/>
                    </a:xfrm>
                    <a:prstGeom prst="rect">
                      <a:avLst/>
                    </a:prstGeom>
                  </pic:spPr>
                </pic:pic>
              </a:graphicData>
            </a:graphic>
          </wp:inline>
        </w:drawing>
      </w:r>
    </w:p>
    <w:p w14:paraId="385DC6E4" w14:textId="4D10E68E" w:rsidR="006D6D0D" w:rsidRPr="006D6D0D" w:rsidRDefault="0063785B" w:rsidP="006D6D0D">
      <w:pPr>
        <w:pStyle w:val="Legenda"/>
        <w:jc w:val="center"/>
      </w:pPr>
      <w:bookmarkStart w:id="97" w:name="_Toc508631999"/>
      <w:r>
        <w:t xml:space="preserve">Figura </w:t>
      </w:r>
      <w:fldSimple w:instr=" SEQ Figura \* ARABIC ">
        <w:r w:rsidR="00396087">
          <w:rPr>
            <w:noProof/>
          </w:rPr>
          <w:t>59</w:t>
        </w:r>
      </w:fldSimple>
      <w:r>
        <w:t xml:space="preserve"> - Modo de operação Automático</w:t>
      </w:r>
      <w:bookmarkEnd w:id="97"/>
    </w:p>
    <w:p w14:paraId="5053D607" w14:textId="77777777" w:rsidR="000B124F" w:rsidRDefault="000B124F" w:rsidP="00280B1C"/>
    <w:p w14:paraId="4943AC48" w14:textId="53EE2B53" w:rsidR="005B7277" w:rsidRDefault="0063785B" w:rsidP="00280B1C">
      <w:r w:rsidRPr="00C06035">
        <w:rPr>
          <w:highlight w:val="yellow"/>
        </w:rPr>
        <w:lastRenderedPageBreak/>
        <w:t xml:space="preserve">No modo de operação Manual é possível o utilizador efetuar movimentos curtos (entre 0.1 e 10) e singulares nos eixos, e fazer </w:t>
      </w:r>
      <w:r w:rsidRPr="00C06035">
        <w:rPr>
          <w:i/>
          <w:highlight w:val="yellow"/>
        </w:rPr>
        <w:t>Homing</w:t>
      </w:r>
      <w:r w:rsidRPr="00C06035">
        <w:rPr>
          <w:highlight w:val="yellow"/>
        </w:rPr>
        <w:t xml:space="preserve"> aos mesmos (enviá-los </w:t>
      </w:r>
      <w:r w:rsidR="006D6D0D" w:rsidRPr="00C06035">
        <w:rPr>
          <w:highlight w:val="yellow"/>
        </w:rPr>
        <w:t>para uma posição de segurança).</w:t>
      </w:r>
    </w:p>
    <w:p w14:paraId="4598D1DB" w14:textId="77777777" w:rsidR="003C18DE" w:rsidRDefault="003C18DE" w:rsidP="003C18DE">
      <w:pPr>
        <w:keepNext/>
        <w:jc w:val="center"/>
      </w:pPr>
      <w:r>
        <w:rPr>
          <w:noProof/>
          <w:lang w:eastAsia="pt-PT"/>
        </w:rPr>
        <w:drawing>
          <wp:inline distT="0" distB="0" distL="0" distR="0" wp14:anchorId="3BAB484B" wp14:editId="7202F556">
            <wp:extent cx="5745480" cy="3230255"/>
            <wp:effectExtent l="0" t="0" r="0" b="0"/>
            <wp:docPr id="66"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2.PNG"/>
                    <pic:cNvPicPr/>
                  </pic:nvPicPr>
                  <pic:blipFill>
                    <a:blip r:embed="rId80">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7300F906" w14:textId="4F155B41" w:rsidR="003C18DE" w:rsidRDefault="003C18DE" w:rsidP="003C18DE">
      <w:pPr>
        <w:pStyle w:val="Legenda"/>
        <w:jc w:val="center"/>
      </w:pPr>
      <w:bookmarkStart w:id="98" w:name="_Toc508632000"/>
      <w:r>
        <w:t xml:space="preserve">Figura </w:t>
      </w:r>
      <w:fldSimple w:instr=" SEQ Figura \* ARABIC ">
        <w:r w:rsidR="00396087">
          <w:rPr>
            <w:noProof/>
          </w:rPr>
          <w:t>60</w:t>
        </w:r>
      </w:fldSimple>
      <w:r>
        <w:t xml:space="preserve"> - Modo de Operação Manual</w:t>
      </w:r>
      <w:bookmarkEnd w:id="98"/>
    </w:p>
    <w:p w14:paraId="72B54F12" w14:textId="77777777" w:rsidR="003C18DE" w:rsidRPr="003C18DE" w:rsidRDefault="003C18DE" w:rsidP="003C18DE"/>
    <w:p w14:paraId="14A92802" w14:textId="62A9A7BB" w:rsidR="00D51F95" w:rsidRDefault="005B7277" w:rsidP="00280B1C">
      <w:r w:rsidRPr="00C06035">
        <w:rPr>
          <w:highlight w:val="yellow"/>
        </w:rPr>
        <w:t>No modo de operação MDI o utilizador pode inserir um comando em código G através de um teclado virt</w:t>
      </w:r>
      <w:r w:rsidR="006D6D0D" w:rsidRPr="00C06035">
        <w:rPr>
          <w:highlight w:val="yellow"/>
        </w:rPr>
        <w:t xml:space="preserve">ual e executar no equipamento. </w:t>
      </w:r>
      <w:r w:rsidR="00E37EA4" w:rsidRPr="00C06035">
        <w:rPr>
          <w:highlight w:val="yellow"/>
        </w:rPr>
        <w:t>O teclado virtual disponibiliza apenas um conjunto de teclas fixas com as quais se pode construir comandos em código G para o equipamento interpretar.</w:t>
      </w:r>
      <w:r w:rsidR="00E37EA4">
        <w:t xml:space="preserve">  </w:t>
      </w:r>
    </w:p>
    <w:p w14:paraId="222D055A" w14:textId="77777777" w:rsidR="003C18DE" w:rsidRDefault="003C18DE" w:rsidP="003C18DE">
      <w:pPr>
        <w:keepNext/>
      </w:pPr>
      <w:r>
        <w:rPr>
          <w:noProof/>
          <w:lang w:eastAsia="pt-PT"/>
        </w:rPr>
        <w:lastRenderedPageBreak/>
        <w:drawing>
          <wp:inline distT="0" distB="0" distL="0" distR="0" wp14:anchorId="49F80056" wp14:editId="4D546E27">
            <wp:extent cx="5745480" cy="3230255"/>
            <wp:effectExtent l="0" t="0" r="0" b="0"/>
            <wp:docPr id="67"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3.PNG"/>
                    <pic:cNvPicPr/>
                  </pic:nvPicPr>
                  <pic:blipFill>
                    <a:blip r:embed="rId81">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72129641" w14:textId="0C9702EE" w:rsidR="003C18DE" w:rsidRDefault="003C18DE" w:rsidP="003C18DE">
      <w:pPr>
        <w:pStyle w:val="Legenda"/>
        <w:jc w:val="center"/>
      </w:pPr>
      <w:bookmarkStart w:id="99" w:name="_Toc508632001"/>
      <w:r>
        <w:t xml:space="preserve">Figura </w:t>
      </w:r>
      <w:fldSimple w:instr=" SEQ Figura \* ARABIC ">
        <w:r w:rsidR="00396087">
          <w:rPr>
            <w:noProof/>
          </w:rPr>
          <w:t>61</w:t>
        </w:r>
      </w:fldSimple>
      <w:r>
        <w:t xml:space="preserve"> - Modo de Operação MDI</w:t>
      </w:r>
      <w:bookmarkEnd w:id="99"/>
    </w:p>
    <w:p w14:paraId="61984941" w14:textId="77777777" w:rsidR="003C18DE" w:rsidRDefault="003C18DE" w:rsidP="00874DAC">
      <w:pPr>
        <w:keepNext/>
        <w:jc w:val="center"/>
      </w:pPr>
      <w:r>
        <w:rPr>
          <w:noProof/>
          <w:lang w:eastAsia="pt-PT"/>
        </w:rPr>
        <w:drawing>
          <wp:inline distT="0" distB="0" distL="0" distR="0" wp14:anchorId="6FBA9C6C" wp14:editId="5DAF0A8A">
            <wp:extent cx="5302324" cy="3830320"/>
            <wp:effectExtent l="19050" t="19050" r="0" b="0"/>
            <wp:docPr id="68" name="Imagem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4.PNG"/>
                    <pic:cNvPicPr/>
                  </pic:nvPicPr>
                  <pic:blipFill>
                    <a:blip r:embed="rId82">
                      <a:extLst>
                        <a:ext uri="{28A0092B-C50C-407E-A947-70E740481C1C}">
                          <a14:useLocalDpi xmlns:a14="http://schemas.microsoft.com/office/drawing/2010/main" val="0"/>
                        </a:ext>
                      </a:extLst>
                    </a:blip>
                    <a:stretch>
                      <a:fillRect/>
                    </a:stretch>
                  </pic:blipFill>
                  <pic:spPr>
                    <a:xfrm>
                      <a:off x="0" y="0"/>
                      <a:ext cx="5302324" cy="3830320"/>
                    </a:xfrm>
                    <a:prstGeom prst="rect">
                      <a:avLst/>
                    </a:prstGeom>
                    <a:ln>
                      <a:solidFill>
                        <a:schemeClr val="tx1"/>
                      </a:solidFill>
                    </a:ln>
                    <a:effectLst/>
                  </pic:spPr>
                </pic:pic>
              </a:graphicData>
            </a:graphic>
          </wp:inline>
        </w:drawing>
      </w:r>
    </w:p>
    <w:p w14:paraId="7A6E5DDD" w14:textId="2F526CC8" w:rsidR="003C18DE" w:rsidRPr="003C18DE" w:rsidRDefault="003C18DE" w:rsidP="003C18DE">
      <w:pPr>
        <w:pStyle w:val="Legenda"/>
        <w:jc w:val="center"/>
      </w:pPr>
      <w:bookmarkStart w:id="100" w:name="_Toc508632002"/>
      <w:r>
        <w:t xml:space="preserve">Figura </w:t>
      </w:r>
      <w:fldSimple w:instr=" SEQ Figura \* ARABIC ">
        <w:r w:rsidR="00396087">
          <w:rPr>
            <w:noProof/>
          </w:rPr>
          <w:t>62</w:t>
        </w:r>
      </w:fldSimple>
      <w:r>
        <w:t xml:space="preserve"> - Teclado virtual para inserção de linha no modo MDI</w:t>
      </w:r>
      <w:bookmarkEnd w:id="100"/>
    </w:p>
    <w:p w14:paraId="1BF04231" w14:textId="6F648C95" w:rsidR="00C26133" w:rsidRDefault="00D51F95" w:rsidP="0063785B">
      <w:r w:rsidRPr="00C06035">
        <w:rPr>
          <w:highlight w:val="yellow"/>
        </w:rPr>
        <w:t>No grupo inferior, o utilizador pode efetuar alterações de parâmetros em tempo real durante a execução do processo de impress</w:t>
      </w:r>
      <w:r w:rsidR="00C26133" w:rsidRPr="00C06035">
        <w:rPr>
          <w:highlight w:val="yellow"/>
        </w:rPr>
        <w:t xml:space="preserve">ão. Estes parâmetros incluem temperaturas da </w:t>
      </w:r>
      <w:r w:rsidR="00C26133" w:rsidRPr="00C06035">
        <w:rPr>
          <w:highlight w:val="yellow"/>
        </w:rPr>
        <w:lastRenderedPageBreak/>
        <w:t>câmara, do tabuleiro, do extrusor, ligar sistemas de aquecimento da câmara, do tabuleiro, do extrusor, ligar insuflação de ar da câmara, alterar velocidades de extrusão do polímero, da fibra, entre outros.</w:t>
      </w:r>
      <w:r w:rsidR="00E37EA4" w:rsidRPr="00C06035">
        <w:rPr>
          <w:highlight w:val="yellow"/>
        </w:rPr>
        <w:t xml:space="preserve"> Ver figuras anteriores para visualizar parâmetros respetivos ao sistema de aquecimento, á insuflação de ar e ás velocidades, e ver figuras seguintes para outros parâmetros e para desligar partes do equipamento.</w:t>
      </w:r>
    </w:p>
    <w:p w14:paraId="50C6A616" w14:textId="77777777" w:rsidR="00E37EA4" w:rsidRDefault="00E37EA4" w:rsidP="00E37EA4">
      <w:pPr>
        <w:keepNext/>
      </w:pPr>
      <w:r>
        <w:rPr>
          <w:noProof/>
          <w:lang w:eastAsia="pt-PT"/>
        </w:rPr>
        <w:drawing>
          <wp:inline distT="0" distB="0" distL="0" distR="0" wp14:anchorId="1340DD92" wp14:editId="1FC926C8">
            <wp:extent cx="5745480" cy="3230255"/>
            <wp:effectExtent l="0" t="0" r="0" b="0"/>
            <wp:docPr id="69" name="Image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5.PNG"/>
                    <pic:cNvPicPr/>
                  </pic:nvPicPr>
                  <pic:blipFill>
                    <a:blip r:embed="rId83">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2273EB99" w14:textId="64C139A0" w:rsidR="00E37EA4" w:rsidRDefault="00E37EA4" w:rsidP="00E37EA4">
      <w:pPr>
        <w:pStyle w:val="Legenda"/>
        <w:jc w:val="center"/>
      </w:pPr>
      <w:bookmarkStart w:id="101" w:name="_Toc508632003"/>
      <w:r>
        <w:t xml:space="preserve">Figura </w:t>
      </w:r>
      <w:fldSimple w:instr=" SEQ Figura \* ARABIC ">
        <w:r w:rsidR="00396087">
          <w:rPr>
            <w:noProof/>
          </w:rPr>
          <w:t>63</w:t>
        </w:r>
      </w:fldSimple>
      <w:r>
        <w:t xml:space="preserve"> - Ajuste de Mesa e Iluminação da Câmara</w:t>
      </w:r>
      <w:bookmarkEnd w:id="101"/>
    </w:p>
    <w:p w14:paraId="50F70109" w14:textId="1F1CB4A2" w:rsidR="00E37EA4" w:rsidRDefault="00E37EA4" w:rsidP="00E37EA4"/>
    <w:p w14:paraId="5D6DD46B" w14:textId="77777777" w:rsidR="00E37EA4" w:rsidRDefault="00E37EA4" w:rsidP="00E37EA4">
      <w:pPr>
        <w:keepNext/>
      </w:pPr>
      <w:r>
        <w:rPr>
          <w:noProof/>
          <w:lang w:eastAsia="pt-PT"/>
        </w:rPr>
        <w:lastRenderedPageBreak/>
        <w:drawing>
          <wp:inline distT="0" distB="0" distL="0" distR="0" wp14:anchorId="36555CBD" wp14:editId="18754B6F">
            <wp:extent cx="5745480" cy="3230255"/>
            <wp:effectExtent l="0" t="0" r="0" b="0"/>
            <wp:docPr id="70" name="Imagem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6.PNG"/>
                    <pic:cNvPicPr/>
                  </pic:nvPicPr>
                  <pic:blipFill>
                    <a:blip r:embed="rId84">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2B4A6D17" w14:textId="10986707" w:rsidR="00E37EA4" w:rsidRDefault="00E37EA4" w:rsidP="00E37EA4">
      <w:pPr>
        <w:pStyle w:val="Legenda"/>
        <w:jc w:val="center"/>
      </w:pPr>
      <w:bookmarkStart w:id="102" w:name="_Toc508632004"/>
      <w:r>
        <w:t xml:space="preserve">Figura </w:t>
      </w:r>
      <w:fldSimple w:instr=" SEQ Figura \* ARABIC ">
        <w:r w:rsidR="00396087">
          <w:rPr>
            <w:noProof/>
          </w:rPr>
          <w:t>64</w:t>
        </w:r>
      </w:fldSimple>
      <w:r>
        <w:t xml:space="preserve"> - Desligar partes do equipamento</w:t>
      </w:r>
      <w:bookmarkEnd w:id="102"/>
    </w:p>
    <w:p w14:paraId="1DB9621E" w14:textId="0CE1F8D3" w:rsidR="00E37EA4" w:rsidRDefault="00E37EA4" w:rsidP="00E37EA4"/>
    <w:p w14:paraId="4429088C" w14:textId="1801124D" w:rsidR="002A0844" w:rsidRPr="00C06035" w:rsidRDefault="002A0844" w:rsidP="002A0844">
      <w:pPr>
        <w:rPr>
          <w:highlight w:val="yellow"/>
        </w:rPr>
      </w:pPr>
      <w:r w:rsidRPr="00C06035">
        <w:rPr>
          <w:highlight w:val="yellow"/>
        </w:rPr>
        <w:t>Além das funcionalidades anteriormente descritas, o utilizador possui ainda um botão de “Histórico” que permite visualizar o histórico de execuções de ficheiros de código G, assim como alguma informação acerca das mesmas (temperaturas médias, máximas, etc).</w:t>
      </w:r>
    </w:p>
    <w:p w14:paraId="7539C430" w14:textId="28C473E1" w:rsidR="002A0844" w:rsidRDefault="002A0844" w:rsidP="002A0844">
      <w:r w:rsidRPr="00C06035">
        <w:rPr>
          <w:highlight w:val="yellow"/>
        </w:rPr>
        <w:t>Ao clicar no botão “Histórico”, o utilizador irá ver disponibilizada a tabela da figura seguinte.</w:t>
      </w:r>
    </w:p>
    <w:p w14:paraId="442863C4" w14:textId="77777777" w:rsidR="002A0844" w:rsidRDefault="002A0844" w:rsidP="002A0844">
      <w:pPr>
        <w:keepNext/>
      </w:pPr>
      <w:r>
        <w:rPr>
          <w:noProof/>
          <w:lang w:eastAsia="pt-PT"/>
        </w:rPr>
        <w:lastRenderedPageBreak/>
        <w:drawing>
          <wp:inline distT="0" distB="0" distL="0" distR="0" wp14:anchorId="1E9A611B" wp14:editId="496DE912">
            <wp:extent cx="5745480" cy="3104635"/>
            <wp:effectExtent l="0" t="0" r="0"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mi2.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745480" cy="3104635"/>
                    </a:xfrm>
                    <a:prstGeom prst="rect">
                      <a:avLst/>
                    </a:prstGeom>
                  </pic:spPr>
                </pic:pic>
              </a:graphicData>
            </a:graphic>
          </wp:inline>
        </w:drawing>
      </w:r>
    </w:p>
    <w:p w14:paraId="5C8839A2" w14:textId="0F776DC3" w:rsidR="002A0844" w:rsidRDefault="002A0844" w:rsidP="002A0844">
      <w:pPr>
        <w:pStyle w:val="Legenda"/>
        <w:jc w:val="center"/>
      </w:pPr>
      <w:bookmarkStart w:id="103" w:name="_Toc508632005"/>
      <w:r>
        <w:t xml:space="preserve">Figura </w:t>
      </w:r>
      <w:fldSimple w:instr=" SEQ Figura \* ARABIC ">
        <w:r w:rsidR="00396087">
          <w:rPr>
            <w:noProof/>
          </w:rPr>
          <w:t>65</w:t>
        </w:r>
      </w:fldSimple>
      <w:r>
        <w:t xml:space="preserve"> - HMI: tabela de execuções</w:t>
      </w:r>
      <w:bookmarkEnd w:id="103"/>
    </w:p>
    <w:p w14:paraId="5DF224FD" w14:textId="77777777" w:rsidR="00880019" w:rsidRDefault="00880019" w:rsidP="002A0844">
      <w:pPr>
        <w:rPr>
          <w:highlight w:val="yellow"/>
        </w:rPr>
      </w:pPr>
    </w:p>
    <w:p w14:paraId="7117D71D" w14:textId="7A3BA9E8" w:rsidR="002A0844" w:rsidRDefault="002A0844" w:rsidP="002A0844">
      <w:r w:rsidRPr="00C06035">
        <w:rPr>
          <w:highlight w:val="yellow"/>
        </w:rPr>
        <w:t>Nesta tabela constam as execuções de ficheiros de código G, com o nome do ficheiro, o início, fim, duração e ainda os detalhes. Se o utilizador clicar nos detalhes de uma execução, é disponibilizado um conjunto de informação, como as temperaturas mínimas, médias e máximas, assim como um gráfico de linhas com todas as temperaturas registadas durante o processo de execução do ficheiro (ver figura abaixo). Esta informação pode-se revelar particularmente importante visto ser possível visualizar várias temperaturas ao mesmo tempo permitindo assim encontrar padrões na variação das mesmas.</w:t>
      </w:r>
    </w:p>
    <w:p w14:paraId="3AA45684" w14:textId="77777777" w:rsidR="002A0844" w:rsidRDefault="002A0844" w:rsidP="002A0844"/>
    <w:p w14:paraId="4D97DDD8" w14:textId="77777777" w:rsidR="002A0844" w:rsidRDefault="002A0844" w:rsidP="002A0844">
      <w:pPr>
        <w:keepNext/>
      </w:pPr>
      <w:r>
        <w:rPr>
          <w:noProof/>
          <w:lang w:eastAsia="pt-PT"/>
        </w:rPr>
        <w:lastRenderedPageBreak/>
        <w:drawing>
          <wp:inline distT="0" distB="0" distL="0" distR="0" wp14:anchorId="4EE6D0D5" wp14:editId="2508C287">
            <wp:extent cx="5745480" cy="3104635"/>
            <wp:effectExtent l="0" t="0" r="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mi3.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745480" cy="3104635"/>
                    </a:xfrm>
                    <a:prstGeom prst="rect">
                      <a:avLst/>
                    </a:prstGeom>
                  </pic:spPr>
                </pic:pic>
              </a:graphicData>
            </a:graphic>
          </wp:inline>
        </w:drawing>
      </w:r>
    </w:p>
    <w:p w14:paraId="562683C8" w14:textId="0554BE97" w:rsidR="002A0844" w:rsidRPr="00C26133" w:rsidRDefault="002A0844" w:rsidP="002A0844">
      <w:pPr>
        <w:pStyle w:val="Legenda"/>
        <w:jc w:val="center"/>
      </w:pPr>
      <w:bookmarkStart w:id="104" w:name="_Toc508632006"/>
      <w:r>
        <w:t xml:space="preserve">Figura </w:t>
      </w:r>
      <w:fldSimple w:instr=" SEQ Figura \* ARABIC ">
        <w:r w:rsidR="00396087">
          <w:rPr>
            <w:noProof/>
          </w:rPr>
          <w:t>66</w:t>
        </w:r>
      </w:fldSimple>
      <w:r>
        <w:t xml:space="preserve"> - HMI: temperaturas de uma execução</w:t>
      </w:r>
      <w:bookmarkEnd w:id="104"/>
    </w:p>
    <w:p w14:paraId="54137A29" w14:textId="77777777" w:rsidR="002A0844" w:rsidRPr="00E37EA4" w:rsidRDefault="002A0844" w:rsidP="00E37EA4"/>
    <w:p w14:paraId="231B172B" w14:textId="77777777" w:rsidR="00C26133" w:rsidRPr="0063785B" w:rsidRDefault="00C26133" w:rsidP="0063785B"/>
    <w:p w14:paraId="672BE75E" w14:textId="77777777" w:rsidR="0094575C" w:rsidRDefault="0094575C">
      <w:pPr>
        <w:rPr>
          <w:smallCaps/>
          <w:sz w:val="28"/>
          <w:szCs w:val="28"/>
        </w:rPr>
      </w:pPr>
      <w:r>
        <w:br w:type="page"/>
      </w:r>
    </w:p>
    <w:p w14:paraId="7425743D" w14:textId="2C417B82" w:rsidR="00D162D6" w:rsidRDefault="00ED1019" w:rsidP="001349AC">
      <w:pPr>
        <w:pStyle w:val="Cabealho2"/>
        <w:ind w:firstLine="708"/>
      </w:pPr>
      <w:bookmarkStart w:id="105" w:name="_Toc508706326"/>
      <w:r>
        <w:lastRenderedPageBreak/>
        <w:t>4.</w:t>
      </w:r>
      <w:r w:rsidR="00E95509">
        <w:t>5</w:t>
      </w:r>
      <w:r>
        <w:t xml:space="preserve"> Resultados Obtidos</w:t>
      </w:r>
      <w:bookmarkEnd w:id="105"/>
    </w:p>
    <w:p w14:paraId="2AD0857B" w14:textId="49763C08" w:rsidR="009F0F85" w:rsidRPr="009D49EC" w:rsidRDefault="00F5389E" w:rsidP="00F5389E">
      <w:pPr>
        <w:rPr>
          <w:highlight w:val="yellow"/>
        </w:rPr>
      </w:pPr>
      <w:r w:rsidRPr="009D49EC">
        <w:rPr>
          <w:highlight w:val="yellow"/>
        </w:rPr>
        <w:t>Este capítulo</w:t>
      </w:r>
      <w:r w:rsidR="007A58D0" w:rsidRPr="009D49EC">
        <w:rPr>
          <w:highlight w:val="yellow"/>
        </w:rPr>
        <w:t xml:space="preserve"> marca o culminar </w:t>
      </w:r>
      <w:r w:rsidR="009F0F85" w:rsidRPr="009D49EC">
        <w:rPr>
          <w:highlight w:val="yellow"/>
        </w:rPr>
        <w:t>do</w:t>
      </w:r>
      <w:r w:rsidRPr="009D49EC">
        <w:rPr>
          <w:highlight w:val="yellow"/>
        </w:rPr>
        <w:t xml:space="preserve"> projeto no âmbito do Mestrado em Engenharia de Software</w:t>
      </w:r>
      <w:r w:rsidR="009F0F85" w:rsidRPr="009D49EC">
        <w:rPr>
          <w:highlight w:val="yellow"/>
        </w:rPr>
        <w:t>, visto que</w:t>
      </w:r>
      <w:r w:rsidRPr="009D49EC">
        <w:rPr>
          <w:highlight w:val="yellow"/>
        </w:rPr>
        <w:t xml:space="preserve"> pretende demonstrar e dissertar sobre os resultado</w:t>
      </w:r>
      <w:r w:rsidR="007A58D0" w:rsidRPr="009D49EC">
        <w:rPr>
          <w:highlight w:val="yellow"/>
        </w:rPr>
        <w:t>s que foram obtidos com o mesmo e ainda estabelecer termos de comparação com os objetivos definidos, assim como com os requisitos levantados junto dos potenciais utilizadores.</w:t>
      </w:r>
    </w:p>
    <w:p w14:paraId="46B5261B" w14:textId="42B3C1CD" w:rsidR="00946D12" w:rsidRDefault="007A58D0" w:rsidP="00F5389E">
      <w:pPr>
        <w:rPr>
          <w:highlight w:val="yellow"/>
        </w:rPr>
      </w:pPr>
      <w:r w:rsidRPr="009D49EC">
        <w:rPr>
          <w:highlight w:val="yellow"/>
        </w:rPr>
        <w:t xml:space="preserve">O sistema desenvolvido consiste fundamentalmente numa interface web suportada por uma camada de </w:t>
      </w:r>
      <w:r w:rsidRPr="009D49EC">
        <w:rPr>
          <w:i/>
          <w:highlight w:val="yellow"/>
        </w:rPr>
        <w:t>backend</w:t>
      </w:r>
      <w:r w:rsidRPr="009D49EC">
        <w:rPr>
          <w:highlight w:val="yellow"/>
        </w:rPr>
        <w:t xml:space="preserve"> que por sua vez estabelece e gere a comunicação com a camada de automaç</w:t>
      </w:r>
      <w:r w:rsidR="009A5C93" w:rsidRPr="009D49EC">
        <w:rPr>
          <w:highlight w:val="yellow"/>
        </w:rPr>
        <w:t>ão, e como tal, tornou-se essencial pa</w:t>
      </w:r>
      <w:r w:rsidR="009D49EC">
        <w:rPr>
          <w:highlight w:val="yellow"/>
        </w:rPr>
        <w:t>ra fechar o ciclo deste projeto</w:t>
      </w:r>
      <w:r w:rsidR="009A5C93" w:rsidRPr="009D49EC">
        <w:rPr>
          <w:highlight w:val="yellow"/>
        </w:rPr>
        <w:t xml:space="preserve"> realizar</w:t>
      </w:r>
      <w:r w:rsidR="001E6F9F" w:rsidRPr="009D49EC">
        <w:rPr>
          <w:highlight w:val="yellow"/>
        </w:rPr>
        <w:t xml:space="preserve"> teste</w:t>
      </w:r>
      <w:r w:rsidR="00946D12">
        <w:rPr>
          <w:highlight w:val="yellow"/>
        </w:rPr>
        <w:t>s</w:t>
      </w:r>
      <w:r w:rsidR="001E6F9F" w:rsidRPr="009D49EC">
        <w:rPr>
          <w:highlight w:val="yellow"/>
        </w:rPr>
        <w:t xml:space="preserve"> </w:t>
      </w:r>
      <w:r w:rsidR="00946D12">
        <w:rPr>
          <w:highlight w:val="yellow"/>
        </w:rPr>
        <w:t>á HMI desenvolvida estando esta conectada</w:t>
      </w:r>
      <w:r w:rsidR="003934C2" w:rsidRPr="009D49EC">
        <w:rPr>
          <w:highlight w:val="yellow"/>
        </w:rPr>
        <w:t xml:space="preserve"> ao</w:t>
      </w:r>
      <w:r w:rsidR="009A5C93" w:rsidRPr="009D49EC">
        <w:rPr>
          <w:highlight w:val="yellow"/>
        </w:rPr>
        <w:t xml:space="preserve"> equipamento de fabrico aditivo final</w:t>
      </w:r>
      <w:r w:rsidR="00946D12">
        <w:rPr>
          <w:highlight w:val="yellow"/>
        </w:rPr>
        <w:t xml:space="preserve">. Estes testes foram possíveis de executar com o grupo de quatro </w:t>
      </w:r>
      <w:r w:rsidR="00F122E7">
        <w:rPr>
          <w:highlight w:val="yellow"/>
        </w:rPr>
        <w:t>utilizadores que participaram nos</w:t>
      </w:r>
      <w:r w:rsidR="00946D12">
        <w:rPr>
          <w:highlight w:val="yellow"/>
        </w:rPr>
        <w:t xml:space="preserve"> </w:t>
      </w:r>
      <w:r w:rsidR="00F122E7">
        <w:rPr>
          <w:highlight w:val="yellow"/>
        </w:rPr>
        <w:t>inquéritos de validação da interface</w:t>
      </w:r>
      <w:r w:rsidR="00946D12">
        <w:rPr>
          <w:highlight w:val="yellow"/>
        </w:rPr>
        <w:t xml:space="preserve">, no entanto, dado que a impressão de peças tem um custo adjacente ao material que é utilizado, </w:t>
      </w:r>
      <w:r w:rsidR="00F122E7">
        <w:rPr>
          <w:highlight w:val="yellow"/>
        </w:rPr>
        <w:t xml:space="preserve">apenas foi possível concretizar a impressão de uma peça, no teste realizado com o utilizador 2. Nos restantes testes, o mesmo procedimento foi realizado com a </w:t>
      </w:r>
      <w:r w:rsidR="003A7E5D">
        <w:rPr>
          <w:highlight w:val="yellow"/>
        </w:rPr>
        <w:t xml:space="preserve">única diferença de que apesar dos eixos do equipamento fazerem os mesmos movimentos, </w:t>
      </w:r>
      <w:r w:rsidR="00F122E7">
        <w:rPr>
          <w:highlight w:val="yellow"/>
        </w:rPr>
        <w:t>as peças não eram impressas</w:t>
      </w:r>
      <w:r w:rsidR="003A7E5D">
        <w:rPr>
          <w:highlight w:val="yellow"/>
        </w:rPr>
        <w:t>. Essa diferença era um atributo do próprio código G e, portanto, na perspetiva da HMI a funcionalidade era exatamente a mesma porque apenas garantia o upload do ficheiro selecionado pelo utilizador e dava a ordem ao controlador para iniciar a sua execução.</w:t>
      </w:r>
    </w:p>
    <w:p w14:paraId="4221F6AE" w14:textId="07BB52DD" w:rsidR="003934C2" w:rsidRPr="009D49EC" w:rsidRDefault="003934C2" w:rsidP="00F5389E">
      <w:pPr>
        <w:rPr>
          <w:highlight w:val="yellow"/>
        </w:rPr>
      </w:pPr>
      <w:r w:rsidRPr="009D49EC">
        <w:rPr>
          <w:highlight w:val="yellow"/>
        </w:rPr>
        <w:t>Dado que o equipamento ainda não se encontra finalizado do ponto de vista de automação, isto é, algumas das suas funcionalidades/</w:t>
      </w:r>
      <w:r w:rsidR="00F122E7">
        <w:rPr>
          <w:highlight w:val="yellow"/>
        </w:rPr>
        <w:t>instrumentos</w:t>
      </w:r>
      <w:r w:rsidRPr="009D49EC">
        <w:rPr>
          <w:highlight w:val="yellow"/>
        </w:rPr>
        <w:t xml:space="preserve"> ainda não </w:t>
      </w:r>
      <w:r w:rsidR="00F122E7">
        <w:rPr>
          <w:highlight w:val="yellow"/>
        </w:rPr>
        <w:t>se encontram</w:t>
      </w:r>
      <w:r w:rsidRPr="009D49EC">
        <w:rPr>
          <w:highlight w:val="yellow"/>
        </w:rPr>
        <w:t xml:space="preserve"> implementadas</w:t>
      </w:r>
      <w:r w:rsidR="00F122E7">
        <w:rPr>
          <w:highlight w:val="yellow"/>
        </w:rPr>
        <w:t>,</w:t>
      </w:r>
      <w:r w:rsidRPr="009D49EC">
        <w:rPr>
          <w:highlight w:val="yellow"/>
        </w:rPr>
        <w:t xml:space="preserve"> tornou impossível o desenvolvimento das mesmas na HMI</w:t>
      </w:r>
      <w:r w:rsidR="00A8667D" w:rsidRPr="009D49EC">
        <w:rPr>
          <w:highlight w:val="yellow"/>
        </w:rPr>
        <w:t xml:space="preserve"> (apesar de estar previsto vir a acontecer brevemente)</w:t>
      </w:r>
      <w:r w:rsidRPr="009D49EC">
        <w:rPr>
          <w:highlight w:val="yellow"/>
        </w:rPr>
        <w:t xml:space="preserve">, no entanto </w:t>
      </w:r>
      <w:r w:rsidR="00A8667D" w:rsidRPr="009D49EC">
        <w:rPr>
          <w:highlight w:val="yellow"/>
        </w:rPr>
        <w:t xml:space="preserve">o equipamento já permite executar </w:t>
      </w:r>
      <w:r w:rsidR="00C50B14" w:rsidRPr="009D49EC">
        <w:rPr>
          <w:highlight w:val="yellow"/>
        </w:rPr>
        <w:t>algumas d</w:t>
      </w:r>
      <w:r w:rsidR="00A8667D" w:rsidRPr="009D49EC">
        <w:rPr>
          <w:highlight w:val="yellow"/>
        </w:rPr>
        <w:t>as tarefas mais imp</w:t>
      </w:r>
      <w:r w:rsidR="00C50B14" w:rsidRPr="009D49EC">
        <w:rPr>
          <w:highlight w:val="yellow"/>
        </w:rPr>
        <w:t>ortantes, sendo que uma delas é,</w:t>
      </w:r>
      <w:r w:rsidR="00A8667D" w:rsidRPr="009D49EC">
        <w:rPr>
          <w:highlight w:val="yellow"/>
        </w:rPr>
        <w:t xml:space="preserve"> claramente, a execução de um ficheiro de código G e respetiva monitorização em tempo real.</w:t>
      </w:r>
    </w:p>
    <w:p w14:paraId="2847E472" w14:textId="253022D8" w:rsidR="007B5DA1" w:rsidRPr="009D49EC" w:rsidRDefault="007B5DA1" w:rsidP="00F5389E">
      <w:pPr>
        <w:rPr>
          <w:highlight w:val="yellow"/>
        </w:rPr>
      </w:pPr>
      <w:r w:rsidRPr="009D49EC">
        <w:rPr>
          <w:highlight w:val="yellow"/>
        </w:rPr>
        <w:t>Em relação aos sub-objetivos traçados para o projeto, aqueles que já se encontram implementados e em funcionamento são:</w:t>
      </w:r>
    </w:p>
    <w:p w14:paraId="42B57144" w14:textId="356F0825" w:rsidR="007B5DA1" w:rsidRPr="009D49EC" w:rsidRDefault="007B5DA1" w:rsidP="007B5DA1">
      <w:pPr>
        <w:pStyle w:val="PargrafodaLista"/>
        <w:numPr>
          <w:ilvl w:val="0"/>
          <w:numId w:val="13"/>
        </w:numPr>
        <w:rPr>
          <w:highlight w:val="yellow"/>
        </w:rPr>
      </w:pPr>
      <w:r w:rsidRPr="009D49EC">
        <w:rPr>
          <w:highlight w:val="yellow"/>
        </w:rPr>
        <w:t>Módulo de controlo básico do equipamento: ligar, desligar, pausar equipamento, parar equipamento, monitorizar posição dos eixos e estado geral do equipamento</w:t>
      </w:r>
    </w:p>
    <w:p w14:paraId="25F372AF" w14:textId="07DEFCBD" w:rsidR="007B5DA1" w:rsidRPr="009D49EC" w:rsidRDefault="007B5DA1" w:rsidP="007B5DA1">
      <w:pPr>
        <w:pStyle w:val="PargrafodaLista"/>
        <w:numPr>
          <w:ilvl w:val="0"/>
          <w:numId w:val="13"/>
        </w:numPr>
        <w:rPr>
          <w:highlight w:val="yellow"/>
        </w:rPr>
      </w:pPr>
      <w:r w:rsidRPr="009D49EC">
        <w:rPr>
          <w:highlight w:val="yellow"/>
        </w:rPr>
        <w:t>Modos de Operação: Manual e Automático</w:t>
      </w:r>
    </w:p>
    <w:p w14:paraId="1092A0D3" w14:textId="0DDAC26F" w:rsidR="007B5DA1" w:rsidRPr="009D49EC" w:rsidRDefault="007B5DA1" w:rsidP="007B5DA1">
      <w:pPr>
        <w:pStyle w:val="PargrafodaLista"/>
        <w:numPr>
          <w:ilvl w:val="0"/>
          <w:numId w:val="13"/>
        </w:numPr>
        <w:rPr>
          <w:highlight w:val="yellow"/>
        </w:rPr>
      </w:pPr>
      <w:r w:rsidRPr="009D49EC">
        <w:rPr>
          <w:highlight w:val="yellow"/>
        </w:rPr>
        <w:t>Monitorização de parâmetros em tempo real: posições dos eixos X,Y,Z,B e C e temperaturas da câmara,</w:t>
      </w:r>
      <w:r w:rsidR="0072320F" w:rsidRPr="009D49EC">
        <w:rPr>
          <w:highlight w:val="yellow"/>
        </w:rPr>
        <w:t xml:space="preserve"> do tabuleiro, do extrusor, </w:t>
      </w:r>
      <w:r w:rsidRPr="009D49EC">
        <w:rPr>
          <w:highlight w:val="yellow"/>
        </w:rPr>
        <w:t>do quadro</w:t>
      </w:r>
      <w:r w:rsidR="0072320F" w:rsidRPr="009D49EC">
        <w:rPr>
          <w:highlight w:val="yellow"/>
        </w:rPr>
        <w:t>, da cablagem, do ponto móvel e da água à entrada do chiller</w:t>
      </w:r>
    </w:p>
    <w:p w14:paraId="327D43D0" w14:textId="21769520" w:rsidR="007B5DA1" w:rsidRPr="009D49EC" w:rsidRDefault="007B5DA1" w:rsidP="007B5DA1">
      <w:pPr>
        <w:pStyle w:val="PargrafodaLista"/>
        <w:numPr>
          <w:ilvl w:val="0"/>
          <w:numId w:val="13"/>
        </w:numPr>
        <w:rPr>
          <w:highlight w:val="yellow"/>
        </w:rPr>
      </w:pPr>
      <w:r w:rsidRPr="009D49EC">
        <w:rPr>
          <w:highlight w:val="yellow"/>
        </w:rPr>
        <w:t>Importar remotamente e executar ficheiros de código G</w:t>
      </w:r>
    </w:p>
    <w:p w14:paraId="480D2C78" w14:textId="309528D9" w:rsidR="007B5DA1" w:rsidRPr="009D49EC" w:rsidRDefault="007B5DA1" w:rsidP="007B5DA1">
      <w:pPr>
        <w:pStyle w:val="PargrafodaLista"/>
        <w:numPr>
          <w:ilvl w:val="0"/>
          <w:numId w:val="13"/>
        </w:numPr>
        <w:rPr>
          <w:highlight w:val="yellow"/>
        </w:rPr>
      </w:pPr>
      <w:r w:rsidRPr="009D49EC">
        <w:rPr>
          <w:highlight w:val="yellow"/>
        </w:rPr>
        <w:lastRenderedPageBreak/>
        <w:t>Visualizar o código G a ser executado em tempo real</w:t>
      </w:r>
    </w:p>
    <w:p w14:paraId="70247FA2" w14:textId="2C354D36" w:rsidR="007B5DA1" w:rsidRPr="009D49EC" w:rsidRDefault="007B5DA1" w:rsidP="007B5DA1">
      <w:pPr>
        <w:pStyle w:val="PargrafodaLista"/>
        <w:numPr>
          <w:ilvl w:val="0"/>
          <w:numId w:val="13"/>
        </w:numPr>
        <w:rPr>
          <w:highlight w:val="yellow"/>
        </w:rPr>
      </w:pPr>
      <w:r w:rsidRPr="009D49EC">
        <w:rPr>
          <w:highlight w:val="yellow"/>
        </w:rPr>
        <w:t>Recolha e armazenamento de dados das impressões</w:t>
      </w:r>
    </w:p>
    <w:p w14:paraId="13DFE5AA" w14:textId="726C84B6" w:rsidR="007B5DA1" w:rsidRPr="009D49EC" w:rsidRDefault="007B5DA1" w:rsidP="007B5DA1">
      <w:pPr>
        <w:pStyle w:val="PargrafodaLista"/>
        <w:numPr>
          <w:ilvl w:val="0"/>
          <w:numId w:val="13"/>
        </w:numPr>
        <w:rPr>
          <w:highlight w:val="yellow"/>
        </w:rPr>
      </w:pPr>
      <w:r w:rsidRPr="009D49EC">
        <w:rPr>
          <w:highlight w:val="yellow"/>
        </w:rPr>
        <w:t>Visualização de histórico de impressões</w:t>
      </w:r>
    </w:p>
    <w:p w14:paraId="482C2D48" w14:textId="58966748" w:rsidR="007B5DA1" w:rsidRPr="009D49EC" w:rsidRDefault="007B5DA1" w:rsidP="007B5DA1">
      <w:pPr>
        <w:pStyle w:val="PargrafodaLista"/>
        <w:numPr>
          <w:ilvl w:val="0"/>
          <w:numId w:val="13"/>
        </w:numPr>
        <w:rPr>
          <w:highlight w:val="yellow"/>
        </w:rPr>
      </w:pPr>
      <w:r w:rsidRPr="009D49EC">
        <w:rPr>
          <w:highlight w:val="yellow"/>
        </w:rPr>
        <w:t>Visualização da peça em 3D através do código G (apenas possível em ficheiros que contêm 3 eixos)</w:t>
      </w:r>
    </w:p>
    <w:p w14:paraId="1D050974" w14:textId="71BB1C6F" w:rsidR="007B5DA1" w:rsidRDefault="00D4421E" w:rsidP="007B5DA1">
      <w:r w:rsidRPr="009D49EC">
        <w:rPr>
          <w:highlight w:val="yellow"/>
        </w:rPr>
        <w:t>Já quanto ao levantamento de requisitos efetuado em conjunto com um grupo de potenciais utilizadores, o ponto de situação da HMI é o das duas figuras abaixo.</w:t>
      </w:r>
    </w:p>
    <w:p w14:paraId="73551A95" w14:textId="77777777" w:rsidR="00D4421E" w:rsidRDefault="00D4421E" w:rsidP="00D4421E">
      <w:pPr>
        <w:keepNext/>
      </w:pPr>
      <w:r>
        <w:rPr>
          <w:noProof/>
          <w:lang w:eastAsia="pt-PT"/>
        </w:rPr>
        <w:drawing>
          <wp:inline distT="0" distB="0" distL="0" distR="0" wp14:anchorId="0B0DBC45" wp14:editId="7D40DC79">
            <wp:extent cx="5744409" cy="5093970"/>
            <wp:effectExtent l="0" t="0" r="0" b="0"/>
            <wp:docPr id="86" name="Imagem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hmivsrequisitos1.PNG"/>
                    <pic:cNvPicPr/>
                  </pic:nvPicPr>
                  <pic:blipFill>
                    <a:blip r:embed="rId87">
                      <a:extLst>
                        <a:ext uri="{28A0092B-C50C-407E-A947-70E740481C1C}">
                          <a14:useLocalDpi xmlns:a14="http://schemas.microsoft.com/office/drawing/2010/main" val="0"/>
                        </a:ext>
                      </a:extLst>
                    </a:blip>
                    <a:stretch>
                      <a:fillRect/>
                    </a:stretch>
                  </pic:blipFill>
                  <pic:spPr>
                    <a:xfrm>
                      <a:off x="0" y="0"/>
                      <a:ext cx="5744409" cy="5093970"/>
                    </a:xfrm>
                    <a:prstGeom prst="rect">
                      <a:avLst/>
                    </a:prstGeom>
                  </pic:spPr>
                </pic:pic>
              </a:graphicData>
            </a:graphic>
          </wp:inline>
        </w:drawing>
      </w:r>
    </w:p>
    <w:p w14:paraId="323ECF6D" w14:textId="1F0075E6" w:rsidR="00D4421E" w:rsidRDefault="00D4421E" w:rsidP="00D4421E">
      <w:pPr>
        <w:pStyle w:val="Legenda"/>
        <w:jc w:val="center"/>
      </w:pPr>
      <w:bookmarkStart w:id="106" w:name="_Toc508632007"/>
      <w:r>
        <w:t xml:space="preserve">Figura </w:t>
      </w:r>
      <w:fldSimple w:instr=" SEQ Figura \* ARABIC ">
        <w:r w:rsidR="00396087">
          <w:rPr>
            <w:noProof/>
          </w:rPr>
          <w:t>67</w:t>
        </w:r>
      </w:fldSimple>
      <w:r>
        <w:t xml:space="preserve"> - Requisitos implementados na HMI</w:t>
      </w:r>
      <w:bookmarkEnd w:id="106"/>
    </w:p>
    <w:p w14:paraId="647DA24A" w14:textId="77F63EDD" w:rsidR="00D4421E" w:rsidRDefault="00D4421E" w:rsidP="007B5DA1"/>
    <w:p w14:paraId="5E0E90C0" w14:textId="77777777" w:rsidR="00D4421E" w:rsidRDefault="00D4421E" w:rsidP="00D4421E">
      <w:pPr>
        <w:keepNext/>
      </w:pPr>
      <w:r>
        <w:rPr>
          <w:noProof/>
          <w:lang w:eastAsia="pt-PT"/>
        </w:rPr>
        <w:lastRenderedPageBreak/>
        <w:drawing>
          <wp:inline distT="0" distB="0" distL="0" distR="0" wp14:anchorId="484ECA40" wp14:editId="7B4164B9">
            <wp:extent cx="5745480" cy="2773045"/>
            <wp:effectExtent l="0" t="0" r="0" b="0"/>
            <wp:docPr id="87" name="Imagem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hmivsrequisitos2.PNG"/>
                    <pic:cNvPicPr/>
                  </pic:nvPicPr>
                  <pic:blipFill>
                    <a:blip r:embed="rId88">
                      <a:extLst>
                        <a:ext uri="{28A0092B-C50C-407E-A947-70E740481C1C}">
                          <a14:useLocalDpi xmlns:a14="http://schemas.microsoft.com/office/drawing/2010/main" val="0"/>
                        </a:ext>
                      </a:extLst>
                    </a:blip>
                    <a:stretch>
                      <a:fillRect/>
                    </a:stretch>
                  </pic:blipFill>
                  <pic:spPr>
                    <a:xfrm>
                      <a:off x="0" y="0"/>
                      <a:ext cx="5745480" cy="2773045"/>
                    </a:xfrm>
                    <a:prstGeom prst="rect">
                      <a:avLst/>
                    </a:prstGeom>
                  </pic:spPr>
                </pic:pic>
              </a:graphicData>
            </a:graphic>
          </wp:inline>
        </w:drawing>
      </w:r>
    </w:p>
    <w:p w14:paraId="3CD6961A" w14:textId="1B0D2DC5" w:rsidR="00D4421E" w:rsidRDefault="00D4421E" w:rsidP="00D4421E">
      <w:pPr>
        <w:pStyle w:val="Legenda"/>
        <w:jc w:val="center"/>
      </w:pPr>
      <w:bookmarkStart w:id="107" w:name="_Toc508632008"/>
      <w:r>
        <w:t xml:space="preserve">Figura </w:t>
      </w:r>
      <w:fldSimple w:instr=" SEQ Figura \* ARABIC ">
        <w:r w:rsidR="00396087">
          <w:rPr>
            <w:noProof/>
          </w:rPr>
          <w:t>68</w:t>
        </w:r>
      </w:fldSimple>
      <w:r>
        <w:t xml:space="preserve"> - Requisitos implementados na HMI</w:t>
      </w:r>
      <w:bookmarkEnd w:id="107"/>
    </w:p>
    <w:p w14:paraId="6CCE7AF8" w14:textId="1AE8D492" w:rsidR="00D4421E" w:rsidRDefault="00D4421E" w:rsidP="00D4421E"/>
    <w:p w14:paraId="712FA77F" w14:textId="176FDD73" w:rsidR="00D4421E" w:rsidRPr="00DE1431" w:rsidRDefault="00DE1431" w:rsidP="00D4421E">
      <w:pPr>
        <w:rPr>
          <w:highlight w:val="yellow"/>
        </w:rPr>
      </w:pPr>
      <w:r>
        <w:rPr>
          <w:highlight w:val="yellow"/>
        </w:rPr>
        <w:t xml:space="preserve">Considerando que os testes efetuados foram idênticos em termos de funcionalidades exploradas na HMI, apenas será descrito ao longo das páginas seguintes o teste realizado com o utilizador 2, que resultou na impressão de uma peça. Em relação a este, </w:t>
      </w:r>
      <w:r w:rsidR="0059123A">
        <w:rPr>
          <w:highlight w:val="yellow"/>
        </w:rPr>
        <w:t>a</w:t>
      </w:r>
      <w:r w:rsidR="00396087" w:rsidRPr="00396087">
        <w:rPr>
          <w:highlight w:val="yellow"/>
        </w:rPr>
        <w:t xml:space="preserve"> peça a ser impressa correspondia a uma caixa aberta de um d</w:t>
      </w:r>
      <w:r w:rsidR="00261292">
        <w:rPr>
          <w:highlight w:val="yellow"/>
        </w:rPr>
        <w:t>os lados (ver imagem seguinte) e</w:t>
      </w:r>
      <w:r w:rsidR="006E797B">
        <w:rPr>
          <w:highlight w:val="yellow"/>
        </w:rPr>
        <w:t xml:space="preserve"> o</w:t>
      </w:r>
      <w:r w:rsidR="00261292">
        <w:rPr>
          <w:highlight w:val="yellow"/>
        </w:rPr>
        <w:t xml:space="preserve"> </w:t>
      </w:r>
      <w:r w:rsidR="00261292" w:rsidRPr="00261292">
        <w:rPr>
          <w:highlight w:val="yellow"/>
        </w:rPr>
        <w:t xml:space="preserve">respetivo </w:t>
      </w:r>
      <w:r w:rsidR="00261292">
        <w:rPr>
          <w:highlight w:val="yellow"/>
        </w:rPr>
        <w:t>c</w:t>
      </w:r>
      <w:r w:rsidR="00261292" w:rsidRPr="00261292">
        <w:rPr>
          <w:highlight w:val="yellow"/>
        </w:rPr>
        <w:t>ódigo G foi gerado pelo utilizador num software próprio para a geração de c</w:t>
      </w:r>
      <w:r w:rsidR="006E797B">
        <w:rPr>
          <w:highlight w:val="yellow"/>
        </w:rPr>
        <w:t>ódigo G a partir de imagens 3D (</w:t>
      </w:r>
      <w:r w:rsidR="006E797B" w:rsidRPr="006E797B">
        <w:rPr>
          <w:highlight w:val="yellow"/>
        </w:rPr>
        <w:t>http://slic3r.org/).</w:t>
      </w:r>
    </w:p>
    <w:p w14:paraId="524E3181" w14:textId="77777777" w:rsidR="00396087" w:rsidRDefault="00396087" w:rsidP="00396087">
      <w:pPr>
        <w:keepNext/>
      </w:pPr>
      <w:r>
        <w:rPr>
          <w:noProof/>
          <w:lang w:eastAsia="pt-PT"/>
        </w:rPr>
        <w:lastRenderedPageBreak/>
        <w:drawing>
          <wp:inline distT="0" distB="0" distL="0" distR="0" wp14:anchorId="1E014125" wp14:editId="2EABE2CE">
            <wp:extent cx="5748046" cy="4267200"/>
            <wp:effectExtent l="0" t="0" r="0" b="0"/>
            <wp:docPr id="75" name="Imagem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aixa.PNG"/>
                    <pic:cNvPicPr/>
                  </pic:nvPicPr>
                  <pic:blipFill>
                    <a:blip r:embed="rId89">
                      <a:extLst>
                        <a:ext uri="{28A0092B-C50C-407E-A947-70E740481C1C}">
                          <a14:useLocalDpi xmlns:a14="http://schemas.microsoft.com/office/drawing/2010/main" val="0"/>
                        </a:ext>
                      </a:extLst>
                    </a:blip>
                    <a:stretch>
                      <a:fillRect/>
                    </a:stretch>
                  </pic:blipFill>
                  <pic:spPr>
                    <a:xfrm>
                      <a:off x="0" y="0"/>
                      <a:ext cx="5754894" cy="4272284"/>
                    </a:xfrm>
                    <a:prstGeom prst="rect">
                      <a:avLst/>
                    </a:prstGeom>
                  </pic:spPr>
                </pic:pic>
              </a:graphicData>
            </a:graphic>
          </wp:inline>
        </w:drawing>
      </w:r>
    </w:p>
    <w:p w14:paraId="50CD3759" w14:textId="01C86568" w:rsidR="00396087" w:rsidRDefault="00396087" w:rsidP="00396087">
      <w:pPr>
        <w:pStyle w:val="Legenda"/>
        <w:jc w:val="center"/>
      </w:pPr>
      <w:bookmarkStart w:id="108" w:name="_Toc508632009"/>
      <w:r>
        <w:t xml:space="preserve">Figura </w:t>
      </w:r>
      <w:fldSimple w:instr=" SEQ Figura \* ARABIC ">
        <w:r>
          <w:rPr>
            <w:noProof/>
          </w:rPr>
          <w:t>69</w:t>
        </w:r>
      </w:fldSimple>
      <w:r>
        <w:t xml:space="preserve"> - Imagem 3D da peça gerada </w:t>
      </w:r>
      <w:r w:rsidR="004B050F">
        <w:t>no</w:t>
      </w:r>
      <w:r>
        <w:t xml:space="preserve"> software</w:t>
      </w:r>
      <w:r w:rsidR="009B6F2D">
        <w:t xml:space="preserve"> gerador de código G (http://slic3r.org)</w:t>
      </w:r>
      <w:bookmarkEnd w:id="108"/>
    </w:p>
    <w:p w14:paraId="3B13B006" w14:textId="62D0FA81" w:rsidR="00396087" w:rsidRDefault="00396087" w:rsidP="00D4421E"/>
    <w:p w14:paraId="062711CA" w14:textId="327A8346" w:rsidR="004B050F" w:rsidRPr="00D4421E" w:rsidRDefault="004B050F" w:rsidP="00D4421E">
      <w:r w:rsidRPr="004B050F">
        <w:rPr>
          <w:highlight w:val="yellow"/>
        </w:rPr>
        <w:t xml:space="preserve">Os passos necessários para a impressão da peça </w:t>
      </w:r>
      <w:r>
        <w:rPr>
          <w:highlight w:val="yellow"/>
        </w:rPr>
        <w:t>através da</w:t>
      </w:r>
      <w:r w:rsidRPr="004B050F">
        <w:rPr>
          <w:highlight w:val="yellow"/>
        </w:rPr>
        <w:t xml:space="preserve"> HMI eram simples, sendo que a partir do momento em que a HMI disponibiliza o estado do equipamento como “ON” é quando tem a ligação com a solução de automação corretamente estabelecida, e </w:t>
      </w:r>
      <w:r w:rsidR="00381062">
        <w:rPr>
          <w:highlight w:val="yellow"/>
        </w:rPr>
        <w:t xml:space="preserve">a </w:t>
      </w:r>
      <w:r w:rsidRPr="004B050F">
        <w:rPr>
          <w:highlight w:val="yellow"/>
        </w:rPr>
        <w:t xml:space="preserve">partir desse momento bastou ao utilizador </w:t>
      </w:r>
      <w:r w:rsidR="00381062">
        <w:rPr>
          <w:highlight w:val="yellow"/>
        </w:rPr>
        <w:t>selecionar</w:t>
      </w:r>
      <w:r w:rsidRPr="004B050F">
        <w:rPr>
          <w:highlight w:val="yellow"/>
        </w:rPr>
        <w:t xml:space="preserve"> a tab “Automático”, seguido de “Escolher Ficheiro” que abre uma janela com o explorador do Windows, permitindo ao utilizador selecionar o ficheiro que pretende enviar para impressão (o selecionado foi o ficheiro “box.nc”), e clicar no botão verde “Iniciar”.</w:t>
      </w:r>
      <w:r w:rsidR="00381062">
        <w:t xml:space="preserve"> </w:t>
      </w:r>
      <w:r w:rsidR="00381062" w:rsidRPr="00381062">
        <w:rPr>
          <w:highlight w:val="yellow"/>
        </w:rPr>
        <w:t>A partir desse momento é dada a ordem de impressão ao Twincat juntamente com o ficheiro que deve imprimir.</w:t>
      </w:r>
    </w:p>
    <w:p w14:paraId="056D5487" w14:textId="77777777" w:rsidR="00361C67" w:rsidRDefault="00361C67" w:rsidP="00361C67">
      <w:pPr>
        <w:keepNext/>
      </w:pPr>
      <w:r>
        <w:rPr>
          <w:noProof/>
          <w:lang w:eastAsia="pt-PT"/>
        </w:rPr>
        <w:lastRenderedPageBreak/>
        <w:drawing>
          <wp:inline distT="0" distB="0" distL="0" distR="0" wp14:anchorId="7D1E2CEA" wp14:editId="460ADFE0">
            <wp:extent cx="5745480" cy="3232150"/>
            <wp:effectExtent l="0" t="0" r="0" b="0"/>
            <wp:docPr id="76" name="Imagem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20180308_123256.jp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89EA828" w14:textId="36EF1930" w:rsidR="003934C2" w:rsidRDefault="00361C67" w:rsidP="00361C67">
      <w:pPr>
        <w:pStyle w:val="Legenda"/>
        <w:jc w:val="center"/>
      </w:pPr>
      <w:bookmarkStart w:id="109" w:name="_Toc508632010"/>
      <w:r>
        <w:t xml:space="preserve">Figura </w:t>
      </w:r>
      <w:fldSimple w:instr=" SEQ Figura \* ARABIC ">
        <w:r w:rsidR="00396087">
          <w:rPr>
            <w:noProof/>
          </w:rPr>
          <w:t>70</w:t>
        </w:r>
      </w:fldSimple>
      <w:r>
        <w:t xml:space="preserve"> - HMI a monitorizar impressão</w:t>
      </w:r>
      <w:r w:rsidR="00A54AD0">
        <w:t xml:space="preserve"> da peça</w:t>
      </w:r>
      <w:bookmarkEnd w:id="109"/>
    </w:p>
    <w:p w14:paraId="169DB6FE" w14:textId="068F489F" w:rsidR="001349AC" w:rsidRDefault="001349AC">
      <w:pPr>
        <w:spacing w:after="200"/>
      </w:pPr>
      <w:r>
        <w:br w:type="page"/>
      </w:r>
    </w:p>
    <w:p w14:paraId="6C892AC3" w14:textId="77777777" w:rsidR="00361C67" w:rsidRDefault="00361C67" w:rsidP="00361C67">
      <w:pPr>
        <w:keepNext/>
        <w:spacing w:after="200"/>
      </w:pPr>
      <w:r>
        <w:rPr>
          <w:noProof/>
          <w:lang w:eastAsia="pt-PT"/>
        </w:rPr>
        <w:lastRenderedPageBreak/>
        <w:drawing>
          <wp:inline distT="0" distB="0" distL="0" distR="0" wp14:anchorId="5ED1C86A" wp14:editId="674C9CCF">
            <wp:extent cx="5745480" cy="3232150"/>
            <wp:effectExtent l="0" t="0" r="0" b="0"/>
            <wp:docPr id="77" name="Imagem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20180308_124744.jp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1E1A93E" w14:textId="2E0C1B6C" w:rsidR="00361C67" w:rsidRDefault="00361C67" w:rsidP="00361C67">
      <w:pPr>
        <w:pStyle w:val="Legenda"/>
        <w:jc w:val="center"/>
      </w:pPr>
      <w:bookmarkStart w:id="110" w:name="_Toc508632011"/>
      <w:r>
        <w:t xml:space="preserve">Figura </w:t>
      </w:r>
      <w:fldSimple w:instr=" SEQ Figura \* ARABIC ">
        <w:r w:rsidR="00396087">
          <w:rPr>
            <w:noProof/>
          </w:rPr>
          <w:t>71</w:t>
        </w:r>
      </w:fldSimple>
      <w:r>
        <w:t xml:space="preserve"> - Primeiras camadas da peça</w:t>
      </w:r>
      <w:bookmarkEnd w:id="110"/>
    </w:p>
    <w:p w14:paraId="0FF445E1" w14:textId="70A95EA8" w:rsidR="00361C67" w:rsidRDefault="00361C67" w:rsidP="00361C67"/>
    <w:p w14:paraId="18502D81" w14:textId="77777777" w:rsidR="00361C67" w:rsidRDefault="00361C67" w:rsidP="00361C67">
      <w:pPr>
        <w:keepNext/>
      </w:pPr>
      <w:r>
        <w:rPr>
          <w:noProof/>
          <w:lang w:eastAsia="pt-PT"/>
        </w:rPr>
        <w:drawing>
          <wp:inline distT="0" distB="0" distL="0" distR="0" wp14:anchorId="4D166C52" wp14:editId="4B9426A2">
            <wp:extent cx="5745480" cy="3232150"/>
            <wp:effectExtent l="0" t="0" r="0" b="0"/>
            <wp:docPr id="79" name="Imagem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20180308_125911.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82CD514" w14:textId="237942FF" w:rsidR="00361C67" w:rsidRDefault="00361C67" w:rsidP="00361C67">
      <w:pPr>
        <w:pStyle w:val="Legenda"/>
        <w:jc w:val="center"/>
      </w:pPr>
      <w:bookmarkStart w:id="111" w:name="_Toc508632012"/>
      <w:r>
        <w:t xml:space="preserve">Figura </w:t>
      </w:r>
      <w:fldSimple w:instr=" SEQ Figura \* ARABIC ">
        <w:r w:rsidR="00396087">
          <w:rPr>
            <w:noProof/>
          </w:rPr>
          <w:t>72</w:t>
        </w:r>
      </w:fldSimple>
      <w:r w:rsidR="00A54AD0">
        <w:t xml:space="preserve"> - Vi</w:t>
      </w:r>
      <w:r>
        <w:t>sta de fora do equipamento com a HMI a monitorizar impressão</w:t>
      </w:r>
      <w:bookmarkEnd w:id="111"/>
    </w:p>
    <w:p w14:paraId="5A532631" w14:textId="4BA4645D" w:rsidR="00361C67" w:rsidRDefault="00361C67" w:rsidP="00361C67"/>
    <w:p w14:paraId="4E47A44C" w14:textId="77777777" w:rsidR="00361C67" w:rsidRDefault="00361C67" w:rsidP="00361C67">
      <w:pPr>
        <w:keepNext/>
      </w:pPr>
      <w:r>
        <w:rPr>
          <w:noProof/>
          <w:lang w:eastAsia="pt-PT"/>
        </w:rPr>
        <w:lastRenderedPageBreak/>
        <w:drawing>
          <wp:inline distT="0" distB="0" distL="0" distR="0" wp14:anchorId="7C0EBB8A" wp14:editId="2B75021F">
            <wp:extent cx="5745480" cy="3231832"/>
            <wp:effectExtent l="0" t="0" r="0" b="0"/>
            <wp:docPr id="80" name="Imagem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20180308_131101.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745480" cy="3231832"/>
                    </a:xfrm>
                    <a:prstGeom prst="rect">
                      <a:avLst/>
                    </a:prstGeom>
                  </pic:spPr>
                </pic:pic>
              </a:graphicData>
            </a:graphic>
          </wp:inline>
        </w:drawing>
      </w:r>
    </w:p>
    <w:p w14:paraId="7CAB2184" w14:textId="48D1D471" w:rsidR="00361C67" w:rsidRDefault="00361C67" w:rsidP="00361C67">
      <w:pPr>
        <w:pStyle w:val="Legenda"/>
        <w:jc w:val="center"/>
      </w:pPr>
      <w:bookmarkStart w:id="112" w:name="_Toc508632013"/>
      <w:r>
        <w:t xml:space="preserve">Figura </w:t>
      </w:r>
      <w:fldSimple w:instr=" SEQ Figura \* ARABIC ">
        <w:r w:rsidR="00396087">
          <w:rPr>
            <w:noProof/>
          </w:rPr>
          <w:t>73</w:t>
        </w:r>
      </w:fldSimple>
      <w:r>
        <w:t xml:space="preserve"> - Peça finalizada</w:t>
      </w:r>
      <w:bookmarkEnd w:id="112"/>
    </w:p>
    <w:p w14:paraId="113DD4CB" w14:textId="5F3C533D" w:rsidR="00361C67" w:rsidRDefault="00361C67" w:rsidP="00361C67"/>
    <w:p w14:paraId="6378C676" w14:textId="77777777" w:rsidR="00361C67" w:rsidRDefault="00361C67" w:rsidP="00361C67">
      <w:pPr>
        <w:keepNext/>
      </w:pPr>
      <w:r>
        <w:rPr>
          <w:noProof/>
          <w:lang w:eastAsia="pt-PT"/>
        </w:rPr>
        <w:drawing>
          <wp:inline distT="0" distB="0" distL="0" distR="0" wp14:anchorId="1A800601" wp14:editId="61AA9AF6">
            <wp:extent cx="5745480" cy="3231832"/>
            <wp:effectExtent l="0" t="0" r="0" b="0"/>
            <wp:docPr id="81" name="Imagem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20180308_131101.jp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745480" cy="3231832"/>
                    </a:xfrm>
                    <a:prstGeom prst="rect">
                      <a:avLst/>
                    </a:prstGeom>
                  </pic:spPr>
                </pic:pic>
              </a:graphicData>
            </a:graphic>
          </wp:inline>
        </w:drawing>
      </w:r>
    </w:p>
    <w:p w14:paraId="28522753" w14:textId="0E9E07DB" w:rsidR="00361C67" w:rsidRDefault="00361C67" w:rsidP="00361C67">
      <w:pPr>
        <w:pStyle w:val="Legenda"/>
        <w:jc w:val="center"/>
      </w:pPr>
      <w:bookmarkStart w:id="113" w:name="_Toc508632014"/>
      <w:r>
        <w:t xml:space="preserve">Figura </w:t>
      </w:r>
      <w:fldSimple w:instr=" SEQ Figura \* ARABIC ">
        <w:r w:rsidR="00396087">
          <w:rPr>
            <w:noProof/>
          </w:rPr>
          <w:t>74</w:t>
        </w:r>
      </w:fldSimple>
      <w:r>
        <w:t xml:space="preserve"> - Peça finalizada e ainda no tabuleiro de impressão</w:t>
      </w:r>
      <w:bookmarkEnd w:id="113"/>
    </w:p>
    <w:p w14:paraId="686E1F1A" w14:textId="72CDBA26" w:rsidR="00361C67" w:rsidRDefault="00361C67" w:rsidP="00361C67"/>
    <w:p w14:paraId="26BC4D4A" w14:textId="77777777" w:rsidR="00361C67" w:rsidRDefault="00361C67" w:rsidP="00361C67">
      <w:pPr>
        <w:keepNext/>
      </w:pPr>
      <w:r>
        <w:rPr>
          <w:noProof/>
          <w:lang w:eastAsia="pt-PT"/>
        </w:rPr>
        <w:lastRenderedPageBreak/>
        <w:drawing>
          <wp:inline distT="0" distB="0" distL="0" distR="0" wp14:anchorId="79569469" wp14:editId="1581D928">
            <wp:extent cx="5745480" cy="3232150"/>
            <wp:effectExtent l="0" t="0" r="0" b="0"/>
            <wp:docPr id="82" name="Imagem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20180308_131755.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596B3818" w14:textId="1A703F80" w:rsidR="00361C67" w:rsidRDefault="00361C67" w:rsidP="00361C67">
      <w:pPr>
        <w:pStyle w:val="Legenda"/>
        <w:jc w:val="center"/>
      </w:pPr>
      <w:bookmarkStart w:id="114" w:name="_Toc508632015"/>
      <w:r>
        <w:t xml:space="preserve">Figura </w:t>
      </w:r>
      <w:fldSimple w:instr=" SEQ Figura \* ARABIC ">
        <w:r w:rsidR="00396087">
          <w:rPr>
            <w:noProof/>
          </w:rPr>
          <w:t>75</w:t>
        </w:r>
      </w:fldSimple>
      <w:r>
        <w:t xml:space="preserve"> - Peça finalizada e impressa através da HMI</w:t>
      </w:r>
      <w:bookmarkEnd w:id="114"/>
    </w:p>
    <w:p w14:paraId="121835E1" w14:textId="6C0889AF" w:rsidR="008420A5" w:rsidRDefault="008420A5" w:rsidP="008420A5"/>
    <w:p w14:paraId="6D07F073" w14:textId="32524173" w:rsidR="008420A5" w:rsidRDefault="008420A5" w:rsidP="008420A5">
      <w:r w:rsidRPr="009D49EC">
        <w:rPr>
          <w:highlight w:val="yellow"/>
        </w:rPr>
        <w:t>A execução do ficheiro “box.nc” que continha o código G da peça e respetiva impressão da mesma demorou 49 minutos e 44 segundos, decorreu sem problemas de maior e as temperaturas ficaram registadas conforme se pode verificar nas imagens abaixo.</w:t>
      </w:r>
      <w:r>
        <w:t xml:space="preserve"> </w:t>
      </w:r>
    </w:p>
    <w:p w14:paraId="1E96EA2C" w14:textId="77777777" w:rsidR="008420A5" w:rsidRPr="008420A5" w:rsidRDefault="008420A5" w:rsidP="008420A5"/>
    <w:p w14:paraId="515917ED" w14:textId="77777777" w:rsidR="00814947" w:rsidRDefault="00361C67" w:rsidP="00814947">
      <w:pPr>
        <w:keepNext/>
      </w:pPr>
      <w:r>
        <w:br w:type="page"/>
      </w:r>
      <w:r w:rsidR="00A54AD0">
        <w:rPr>
          <w:noProof/>
          <w:lang w:eastAsia="pt-PT"/>
        </w:rPr>
        <w:lastRenderedPageBreak/>
        <w:drawing>
          <wp:inline distT="0" distB="0" distL="0" distR="0" wp14:anchorId="126A2DCB" wp14:editId="6A59F429">
            <wp:extent cx="5745480" cy="3337969"/>
            <wp:effectExtent l="0" t="0" r="0" b="0"/>
            <wp:docPr id="83" name="Imagem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pressao_historico.PNG"/>
                    <pic:cNvPicPr/>
                  </pic:nvPicPr>
                  <pic:blipFill>
                    <a:blip r:embed="rId96">
                      <a:extLst>
                        <a:ext uri="{28A0092B-C50C-407E-A947-70E740481C1C}">
                          <a14:useLocalDpi xmlns:a14="http://schemas.microsoft.com/office/drawing/2010/main" val="0"/>
                        </a:ext>
                      </a:extLst>
                    </a:blip>
                    <a:stretch>
                      <a:fillRect/>
                    </a:stretch>
                  </pic:blipFill>
                  <pic:spPr>
                    <a:xfrm>
                      <a:off x="0" y="0"/>
                      <a:ext cx="5745480" cy="3337969"/>
                    </a:xfrm>
                    <a:prstGeom prst="rect">
                      <a:avLst/>
                    </a:prstGeom>
                  </pic:spPr>
                </pic:pic>
              </a:graphicData>
            </a:graphic>
          </wp:inline>
        </w:drawing>
      </w:r>
    </w:p>
    <w:p w14:paraId="28891187" w14:textId="3A64B8D6" w:rsidR="00361C67" w:rsidRDefault="00814947" w:rsidP="00814947">
      <w:pPr>
        <w:pStyle w:val="Legenda"/>
        <w:jc w:val="center"/>
      </w:pPr>
      <w:bookmarkStart w:id="115" w:name="_Toc508632016"/>
      <w:r>
        <w:t xml:space="preserve">Figura </w:t>
      </w:r>
      <w:fldSimple w:instr=" SEQ Figura \* ARABIC ">
        <w:r w:rsidR="00396087">
          <w:rPr>
            <w:noProof/>
          </w:rPr>
          <w:t>76</w:t>
        </w:r>
      </w:fldSimple>
      <w:r>
        <w:t xml:space="preserve"> - Execução do ficheiro "box.nc" registada na base de dados</w:t>
      </w:r>
      <w:bookmarkEnd w:id="115"/>
    </w:p>
    <w:p w14:paraId="59A8F2E2" w14:textId="2A17E54D" w:rsidR="00814947" w:rsidRDefault="00814947" w:rsidP="00814947"/>
    <w:p w14:paraId="62D2988E" w14:textId="77777777" w:rsidR="00814947" w:rsidRDefault="00814947" w:rsidP="00814947">
      <w:pPr>
        <w:keepNext/>
      </w:pPr>
      <w:r>
        <w:rPr>
          <w:noProof/>
          <w:lang w:eastAsia="pt-PT"/>
        </w:rPr>
        <w:drawing>
          <wp:inline distT="0" distB="0" distL="0" distR="0" wp14:anchorId="6DCD6D09" wp14:editId="11BAC2EF">
            <wp:extent cx="5745480" cy="3353435"/>
            <wp:effectExtent l="0" t="0" r="0" b="0"/>
            <wp:docPr id="84" name="Imagem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pressao_historico_grafico.PNG"/>
                    <pic:cNvPicPr/>
                  </pic:nvPicPr>
                  <pic:blipFill>
                    <a:blip r:embed="rId97">
                      <a:extLst>
                        <a:ext uri="{28A0092B-C50C-407E-A947-70E740481C1C}">
                          <a14:useLocalDpi xmlns:a14="http://schemas.microsoft.com/office/drawing/2010/main" val="0"/>
                        </a:ext>
                      </a:extLst>
                    </a:blip>
                    <a:stretch>
                      <a:fillRect/>
                    </a:stretch>
                  </pic:blipFill>
                  <pic:spPr>
                    <a:xfrm>
                      <a:off x="0" y="0"/>
                      <a:ext cx="5745480" cy="3353435"/>
                    </a:xfrm>
                    <a:prstGeom prst="rect">
                      <a:avLst/>
                    </a:prstGeom>
                  </pic:spPr>
                </pic:pic>
              </a:graphicData>
            </a:graphic>
          </wp:inline>
        </w:drawing>
      </w:r>
    </w:p>
    <w:p w14:paraId="71C48C91" w14:textId="27827BED" w:rsidR="00814947" w:rsidRPr="00814947" w:rsidRDefault="00814947" w:rsidP="00814947">
      <w:pPr>
        <w:pStyle w:val="Legenda"/>
        <w:jc w:val="center"/>
      </w:pPr>
      <w:bookmarkStart w:id="116" w:name="_Toc508632017"/>
      <w:r>
        <w:t xml:space="preserve">Figura </w:t>
      </w:r>
      <w:fldSimple w:instr=" SEQ Figura \* ARABIC ">
        <w:r w:rsidR="00396087">
          <w:rPr>
            <w:noProof/>
          </w:rPr>
          <w:t>77</w:t>
        </w:r>
      </w:fldSimple>
      <w:r>
        <w:t xml:space="preserve"> - Temperaturas registadas e gráfico produzido com as mesmas</w:t>
      </w:r>
      <w:bookmarkEnd w:id="116"/>
    </w:p>
    <w:p w14:paraId="141D5480" w14:textId="1CEEA398" w:rsidR="00A54AD0" w:rsidRDefault="00A54AD0" w:rsidP="00361C67"/>
    <w:p w14:paraId="0A06C375" w14:textId="7E395937" w:rsidR="00417DC9" w:rsidRPr="0030525B" w:rsidRDefault="00417DC9" w:rsidP="00361C67">
      <w:pPr>
        <w:rPr>
          <w:highlight w:val="yellow"/>
        </w:rPr>
      </w:pPr>
      <w:r w:rsidRPr="0030525B">
        <w:rPr>
          <w:highlight w:val="yellow"/>
        </w:rPr>
        <w:lastRenderedPageBreak/>
        <w:t>Após a realização do</w:t>
      </w:r>
      <w:r w:rsidR="00B634FA">
        <w:rPr>
          <w:highlight w:val="yellow"/>
        </w:rPr>
        <w:t>s</w:t>
      </w:r>
      <w:r w:rsidRPr="0030525B">
        <w:rPr>
          <w:highlight w:val="yellow"/>
        </w:rPr>
        <w:t xml:space="preserve"> teste</w:t>
      </w:r>
      <w:r w:rsidR="00B634FA">
        <w:rPr>
          <w:highlight w:val="yellow"/>
        </w:rPr>
        <w:t>s</w:t>
      </w:r>
      <w:r w:rsidRPr="0030525B">
        <w:rPr>
          <w:highlight w:val="yellow"/>
        </w:rPr>
        <w:t xml:space="preserve"> foi feito novo inquérito SUS ao</w:t>
      </w:r>
      <w:r w:rsidR="00B634FA">
        <w:rPr>
          <w:highlight w:val="yellow"/>
        </w:rPr>
        <w:t>s</w:t>
      </w:r>
      <w:r w:rsidRPr="0030525B">
        <w:rPr>
          <w:highlight w:val="yellow"/>
        </w:rPr>
        <w:t xml:space="preserve"> </w:t>
      </w:r>
      <w:r w:rsidR="00B634FA">
        <w:rPr>
          <w:highlight w:val="yellow"/>
        </w:rPr>
        <w:t>utilizadores</w:t>
      </w:r>
      <w:r w:rsidRPr="0030525B">
        <w:rPr>
          <w:highlight w:val="yellow"/>
        </w:rPr>
        <w:t xml:space="preserve">, de forma a obter novo </w:t>
      </w:r>
      <w:r w:rsidRPr="0030525B">
        <w:rPr>
          <w:i/>
          <w:highlight w:val="yellow"/>
        </w:rPr>
        <w:t>feedback</w:t>
      </w:r>
      <w:r w:rsidRPr="0030525B">
        <w:rPr>
          <w:highlight w:val="yellow"/>
        </w:rPr>
        <w:t xml:space="preserve"> acerca da</w:t>
      </w:r>
      <w:r w:rsidR="00B634FA">
        <w:rPr>
          <w:highlight w:val="yellow"/>
        </w:rPr>
        <w:t>s</w:t>
      </w:r>
      <w:r w:rsidRPr="0030525B">
        <w:rPr>
          <w:highlight w:val="yellow"/>
        </w:rPr>
        <w:t xml:space="preserve"> primeira</w:t>
      </w:r>
      <w:r w:rsidR="00B634FA">
        <w:rPr>
          <w:highlight w:val="yellow"/>
        </w:rPr>
        <w:t>s interações</w:t>
      </w:r>
      <w:r w:rsidRPr="0030525B">
        <w:rPr>
          <w:highlight w:val="yellow"/>
        </w:rPr>
        <w:t xml:space="preserve"> com a HMI.</w:t>
      </w:r>
    </w:p>
    <w:p w14:paraId="641A3AD6" w14:textId="4D12E814" w:rsidR="00360E7D" w:rsidRDefault="0099284B" w:rsidP="0099284B">
      <w:r w:rsidRPr="0030525B">
        <w:rPr>
          <w:highlight w:val="yellow"/>
        </w:rPr>
        <w:t xml:space="preserve">Na tabela </w:t>
      </w:r>
      <w:r w:rsidR="002947ED" w:rsidRPr="0030525B">
        <w:rPr>
          <w:highlight w:val="yellow"/>
        </w:rPr>
        <w:t>abaixo</w:t>
      </w:r>
      <w:r w:rsidRPr="0030525B">
        <w:rPr>
          <w:highlight w:val="yellow"/>
        </w:rPr>
        <w:t xml:space="preserve"> </w:t>
      </w:r>
      <w:r w:rsidR="002947ED" w:rsidRPr="0030525B">
        <w:rPr>
          <w:highlight w:val="yellow"/>
        </w:rPr>
        <w:t>est</w:t>
      </w:r>
      <w:r w:rsidRPr="0030525B">
        <w:rPr>
          <w:highlight w:val="yellow"/>
        </w:rPr>
        <w:t>ão d</w:t>
      </w:r>
      <w:r w:rsidR="002947ED" w:rsidRPr="0030525B">
        <w:rPr>
          <w:highlight w:val="yellow"/>
        </w:rPr>
        <w:t>isponibilizados os resultados do inquérito SUS com a avaliação</w:t>
      </w:r>
      <w:r w:rsidR="009C2881">
        <w:rPr>
          <w:highlight w:val="yellow"/>
        </w:rPr>
        <w:t xml:space="preserve"> dada</w:t>
      </w:r>
      <w:r w:rsidR="002947ED" w:rsidRPr="0030525B">
        <w:rPr>
          <w:highlight w:val="yellow"/>
        </w:rPr>
        <w:t xml:space="preserve"> </w:t>
      </w:r>
      <w:r w:rsidR="009C2881">
        <w:rPr>
          <w:highlight w:val="yellow"/>
        </w:rPr>
        <w:t>por</w:t>
      </w:r>
      <w:r w:rsidR="002947ED" w:rsidRPr="0030525B">
        <w:rPr>
          <w:highlight w:val="yellow"/>
        </w:rPr>
        <w:t xml:space="preserve"> utilizador </w:t>
      </w:r>
      <w:r w:rsidR="009C2881">
        <w:rPr>
          <w:highlight w:val="yellow"/>
        </w:rPr>
        <w:t>a</w:t>
      </w:r>
      <w:r w:rsidR="002947ED" w:rsidRPr="0030525B">
        <w:rPr>
          <w:highlight w:val="yellow"/>
        </w:rPr>
        <w:t xml:space="preserve"> cada questão</w:t>
      </w:r>
      <w:r w:rsidRPr="0030525B">
        <w:rPr>
          <w:highlight w:val="yellow"/>
        </w:rPr>
        <w:t xml:space="preserve">. O resultado final foi de </w:t>
      </w:r>
      <w:r w:rsidR="009C2881">
        <w:rPr>
          <w:highlight w:val="yellow"/>
        </w:rPr>
        <w:t>89.375</w:t>
      </w:r>
      <w:r w:rsidRPr="0030525B">
        <w:rPr>
          <w:highlight w:val="yellow"/>
        </w:rPr>
        <w:t xml:space="preserve"> num máximo de 100</w:t>
      </w:r>
      <w:r w:rsidR="00360E7D" w:rsidRPr="0030525B">
        <w:rPr>
          <w:highlight w:val="yellow"/>
        </w:rPr>
        <w:t>, que indica um alto grau de satisfação na usabilidade do sistema. Este valor</w:t>
      </w:r>
      <w:r w:rsidRPr="0030525B">
        <w:rPr>
          <w:highlight w:val="yellow"/>
        </w:rPr>
        <w:t xml:space="preserve"> </w:t>
      </w:r>
      <w:r w:rsidR="00360E7D" w:rsidRPr="0030525B">
        <w:rPr>
          <w:highlight w:val="yellow"/>
        </w:rPr>
        <w:t>comparativamente ao valor da</w:t>
      </w:r>
      <w:r w:rsidR="009C2881">
        <w:rPr>
          <w:highlight w:val="yellow"/>
        </w:rPr>
        <w:t>s avaliações</w:t>
      </w:r>
      <w:r w:rsidR="00360E7D" w:rsidRPr="0030525B">
        <w:rPr>
          <w:highlight w:val="yellow"/>
        </w:rPr>
        <w:t xml:space="preserve"> feita</w:t>
      </w:r>
      <w:r w:rsidR="009C2881">
        <w:rPr>
          <w:highlight w:val="yellow"/>
        </w:rPr>
        <w:t>s</w:t>
      </w:r>
      <w:r w:rsidR="00360E7D" w:rsidRPr="0030525B">
        <w:rPr>
          <w:highlight w:val="yellow"/>
        </w:rPr>
        <w:t xml:space="preserve"> </w:t>
      </w:r>
      <w:r w:rsidR="009C2881">
        <w:rPr>
          <w:highlight w:val="yellow"/>
        </w:rPr>
        <w:t>á</w:t>
      </w:r>
      <w:r w:rsidR="00360E7D" w:rsidRPr="0030525B">
        <w:rPr>
          <w:highlight w:val="yellow"/>
        </w:rPr>
        <w:t>s maquetes sofreu uma subida, visto que o resultado havia sido 8</w:t>
      </w:r>
      <w:r w:rsidR="009C2881">
        <w:rPr>
          <w:highlight w:val="yellow"/>
        </w:rPr>
        <w:t>8</w:t>
      </w:r>
      <w:r w:rsidR="00360E7D" w:rsidRPr="0030525B">
        <w:rPr>
          <w:highlight w:val="yellow"/>
        </w:rPr>
        <w:t>.</w:t>
      </w:r>
      <w:r w:rsidR="009C2881">
        <w:rPr>
          <w:highlight w:val="yellow"/>
        </w:rPr>
        <w:t>12</w:t>
      </w:r>
      <w:r w:rsidR="00360E7D" w:rsidRPr="0030525B">
        <w:rPr>
          <w:highlight w:val="yellow"/>
        </w:rPr>
        <w:t>5</w:t>
      </w:r>
      <w:r w:rsidR="00360E7D" w:rsidRPr="001E0BBB">
        <w:rPr>
          <w:highlight w:val="yellow"/>
        </w:rPr>
        <w:t xml:space="preserve">. </w:t>
      </w:r>
      <w:r w:rsidR="001E0BBB" w:rsidRPr="001E0BBB">
        <w:rPr>
          <w:highlight w:val="yellow"/>
        </w:rPr>
        <w:t>Analisando os resultados obtidos por utilizador, podemos verificar que o utilizador 3 manteve a avaliação de 90, enquanto que o utilizador 4 foi o único cuja avaliação sofreu uma descida, de 90 para 87.5, e os utilizadores 1 e 2 deram uma avaliação superior á das maquetes, de 90 para 92.5 e de 82.5 para 87.5 respetivamente.</w:t>
      </w:r>
      <w:r w:rsidR="001E0BBB">
        <w:t xml:space="preserve"> </w:t>
      </w:r>
      <w:r w:rsidR="001E0BBB" w:rsidRPr="001E0BBB">
        <w:rPr>
          <w:highlight w:val="yellow"/>
        </w:rPr>
        <w:t>Estes resultados indicam que, de uma forma geral, os utilizadores encontram-se satisfeitos com a HMI desenvolvida e que esta correspondeu ás suas expectativas.</w:t>
      </w:r>
      <w:bookmarkStart w:id="117" w:name="_GoBack"/>
      <w:bookmarkEnd w:id="117"/>
    </w:p>
    <w:p w14:paraId="017FD71B" w14:textId="77777777" w:rsidR="00B634FA" w:rsidRDefault="00B634FA" w:rsidP="00B634FA">
      <w:pPr>
        <w:keepNext/>
      </w:pPr>
      <w:r>
        <w:rPr>
          <w:noProof/>
          <w:lang w:eastAsia="pt-PT"/>
        </w:rPr>
        <w:drawing>
          <wp:inline distT="0" distB="0" distL="0" distR="0" wp14:anchorId="17503250" wp14:editId="783D6239">
            <wp:extent cx="5745480" cy="1756410"/>
            <wp:effectExtent l="0" t="0" r="0" b="0"/>
            <wp:docPr id="85" name="Imagem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sus_hmifinal.PNG"/>
                    <pic:cNvPicPr/>
                  </pic:nvPicPr>
                  <pic:blipFill>
                    <a:blip r:embed="rId98">
                      <a:extLst>
                        <a:ext uri="{28A0092B-C50C-407E-A947-70E740481C1C}">
                          <a14:useLocalDpi xmlns:a14="http://schemas.microsoft.com/office/drawing/2010/main" val="0"/>
                        </a:ext>
                      </a:extLst>
                    </a:blip>
                    <a:stretch>
                      <a:fillRect/>
                    </a:stretch>
                  </pic:blipFill>
                  <pic:spPr>
                    <a:xfrm>
                      <a:off x="0" y="0"/>
                      <a:ext cx="5745480" cy="1756410"/>
                    </a:xfrm>
                    <a:prstGeom prst="rect">
                      <a:avLst/>
                    </a:prstGeom>
                  </pic:spPr>
                </pic:pic>
              </a:graphicData>
            </a:graphic>
          </wp:inline>
        </w:drawing>
      </w:r>
    </w:p>
    <w:p w14:paraId="206BD711" w14:textId="7B328317" w:rsidR="00B634FA" w:rsidRDefault="00B634FA" w:rsidP="00B634FA">
      <w:pPr>
        <w:pStyle w:val="Legenda"/>
        <w:jc w:val="center"/>
      </w:pPr>
      <w:r>
        <w:t xml:space="preserve">Tabela </w:t>
      </w:r>
      <w:fldSimple w:instr=" SEQ Tabela \* ARABIC ">
        <w:r>
          <w:rPr>
            <w:noProof/>
          </w:rPr>
          <w:t>4</w:t>
        </w:r>
      </w:fldSimple>
      <w:r>
        <w:t xml:space="preserve"> - Avaliação SUS após teste</w:t>
      </w:r>
    </w:p>
    <w:p w14:paraId="57A720E6" w14:textId="326255BC" w:rsidR="0030525B" w:rsidRDefault="0030525B">
      <w:pPr>
        <w:rPr>
          <w:smallCaps/>
          <w:spacing w:val="5"/>
          <w:sz w:val="36"/>
          <w:szCs w:val="36"/>
        </w:rPr>
      </w:pPr>
      <w:r>
        <w:br w:type="page"/>
      </w:r>
    </w:p>
    <w:p w14:paraId="7C29716E" w14:textId="4936D571" w:rsidR="002F6F57" w:rsidRDefault="00A738B0" w:rsidP="002F6F57">
      <w:pPr>
        <w:pStyle w:val="Cabealho1"/>
      </w:pPr>
      <w:bookmarkStart w:id="118" w:name="_Toc508706327"/>
      <w:r>
        <w:lastRenderedPageBreak/>
        <w:t>5</w:t>
      </w:r>
      <w:r w:rsidR="002F6F57" w:rsidRPr="002A4B1A">
        <w:t xml:space="preserve">. </w:t>
      </w:r>
      <w:r w:rsidR="002F6F57">
        <w:t>Conclusões e Trabalho Futuro</w:t>
      </w:r>
      <w:bookmarkEnd w:id="118"/>
    </w:p>
    <w:p w14:paraId="5CB63813" w14:textId="6AAB8411" w:rsidR="001A2D9A" w:rsidRDefault="001A2D9A" w:rsidP="00280B1C">
      <w:r>
        <w:t>No âmbito do projeto final do Mestrado de Engenharia de Software, propus-me desenvolver uma HMI customizada ao processo de Fabrico Aditivo, assim como estudar e analisar abordagens existentes.</w:t>
      </w:r>
    </w:p>
    <w:p w14:paraId="50F6676D" w14:textId="09E026DD" w:rsidR="001A2D9A" w:rsidRDefault="001A2D9A" w:rsidP="00280B1C">
      <w:r>
        <w:t xml:space="preserve">Nesta primeira fase do projeto é feita uma contextualização do mesmo, introdução de </w:t>
      </w:r>
      <w:r w:rsidR="00357172">
        <w:t xml:space="preserve">vários </w:t>
      </w:r>
      <w:r>
        <w:t>temas relacionados, anál</w:t>
      </w:r>
      <w:r w:rsidR="00357172">
        <w:t xml:space="preserve">ise do estado da arte e </w:t>
      </w:r>
      <w:r w:rsidR="002F6F57">
        <w:t>uma proposta de</w:t>
      </w:r>
      <w:r w:rsidR="00357172">
        <w:t xml:space="preserve"> desenvolvimento</w:t>
      </w:r>
      <w:r w:rsidR="002F6F57">
        <w:t xml:space="preserve"> do projeto com apresentação</w:t>
      </w:r>
      <w:r w:rsidR="00357172">
        <w:t xml:space="preserve"> de um protótipo</w:t>
      </w:r>
      <w:r w:rsidR="002F6F57">
        <w:t xml:space="preserve"> funcional</w:t>
      </w:r>
      <w:r w:rsidR="00357172">
        <w:t>.</w:t>
      </w:r>
    </w:p>
    <w:p w14:paraId="4CF67C24" w14:textId="17BF9963" w:rsidR="00357172" w:rsidRDefault="00357172" w:rsidP="00280B1C">
      <w:r>
        <w:t>O desenvolvimento do protótipo possui um conjunto de funcionalidades que permitem validar a arquitetura desenhada para o sistema assim como as tecnologias envolvidas.</w:t>
      </w:r>
    </w:p>
    <w:p w14:paraId="2C6C18D3" w14:textId="79F4059B" w:rsidR="00357172" w:rsidRPr="00180002" w:rsidRDefault="00357172" w:rsidP="00280B1C">
      <w:r>
        <w:t>O trabalho futuro relativo a este projeto será dar sequência a</w:t>
      </w:r>
      <w:r w:rsidR="002F6F57">
        <w:t xml:space="preserve">o desenvolvimento daquilo que é </w:t>
      </w:r>
      <w:r>
        <w:t>neste momento o protótipo para ir de encontro aos objetivos definidos para o projeto, que deverão culminar com uma HMI adequada ao Fabrico Aditivo.</w:t>
      </w:r>
    </w:p>
    <w:p w14:paraId="0F5460E6" w14:textId="7487E86E" w:rsidR="00C868C8" w:rsidRDefault="00C868C8">
      <w:pPr>
        <w:spacing w:after="200"/>
      </w:pPr>
    </w:p>
    <w:p w14:paraId="4E8E5152" w14:textId="77777777" w:rsidR="009F0F85" w:rsidRDefault="009F0F85" w:rsidP="009F0F85">
      <w:r w:rsidRPr="009F0F85">
        <w:rPr>
          <w:highlight w:val="yellow"/>
        </w:rPr>
        <w:t>Desde o arranque deste projeto foram introduzidos e explorados conceitos e avaliadas várias hipóteses de forma a tirar conclusões sobre a viabilidade das opções tomadas do ponto de vista tecnológico. O capítulo “Estado da Arte” revelou-se uma excelente ferramenta para alavancar o projeto e ajudar a tomar opções em consciência que permitissem desenvolver um sistema capaz de responder ás necessidades.</w:t>
      </w:r>
    </w:p>
    <w:p w14:paraId="1CECB721" w14:textId="77777777" w:rsidR="009F0F85" w:rsidRDefault="009F0F85">
      <w:pPr>
        <w:spacing w:after="200"/>
      </w:pPr>
    </w:p>
    <w:p w14:paraId="1F3893AD" w14:textId="62C5B3BC" w:rsidR="009F0F85" w:rsidRDefault="009F0F85">
      <w:pPr>
        <w:spacing w:after="200"/>
      </w:pPr>
    </w:p>
    <w:p w14:paraId="558D2EED" w14:textId="77777777" w:rsidR="009F0F85" w:rsidRDefault="009F0F85">
      <w:pPr>
        <w:spacing w:after="200"/>
        <w:rPr>
          <w:smallCaps/>
          <w:spacing w:val="5"/>
          <w:sz w:val="36"/>
          <w:szCs w:val="36"/>
        </w:rPr>
      </w:pPr>
    </w:p>
    <w:p w14:paraId="0EBDFB23" w14:textId="77777777" w:rsidR="009F0F85" w:rsidRPr="00361C67" w:rsidRDefault="009F0F85">
      <w:pPr>
        <w:rPr>
          <w:smallCaps/>
          <w:spacing w:val="5"/>
          <w:sz w:val="36"/>
          <w:szCs w:val="36"/>
        </w:rPr>
      </w:pPr>
      <w:r w:rsidRPr="00361C67">
        <w:br w:type="page"/>
      </w:r>
    </w:p>
    <w:p w14:paraId="4CF8E798" w14:textId="1B545E9A" w:rsidR="00C4798E" w:rsidRPr="00EA54A9" w:rsidRDefault="00A738B0" w:rsidP="00C4798E">
      <w:pPr>
        <w:pStyle w:val="Cabealho1"/>
        <w:rPr>
          <w:lang w:val="en-US"/>
        </w:rPr>
      </w:pPr>
      <w:bookmarkStart w:id="119" w:name="_Toc508706328"/>
      <w:r w:rsidRPr="00EA54A9">
        <w:rPr>
          <w:lang w:val="en-US"/>
        </w:rPr>
        <w:lastRenderedPageBreak/>
        <w:t>6</w:t>
      </w:r>
      <w:r w:rsidR="00C4798E" w:rsidRPr="00EA54A9">
        <w:rPr>
          <w:lang w:val="en-US"/>
        </w:rPr>
        <w:t>. Referências</w:t>
      </w:r>
      <w:bookmarkEnd w:id="119"/>
    </w:p>
    <w:p w14:paraId="00514DE4" w14:textId="64BA1446" w:rsidR="00A76C98" w:rsidRPr="00C04722" w:rsidRDefault="004B3084" w:rsidP="00A76C98">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EA54A9">
        <w:rPr>
          <w:lang w:val="en-US"/>
        </w:rPr>
        <w:instrText xml:space="preserve">ADDIN Mendeley Bibliography CSL_BIBLIOGRAPHY </w:instrText>
      </w:r>
      <w:r>
        <w:fldChar w:fldCharType="separate"/>
      </w:r>
      <w:r w:rsidR="00A76C98" w:rsidRPr="00A76C98">
        <w:rPr>
          <w:rFonts w:ascii="Calibri" w:hAnsi="Calibri" w:cs="Calibri"/>
          <w:noProof/>
          <w:lang w:val="en-US"/>
        </w:rPr>
        <w:t xml:space="preserve">3D printing -- Additive manufacturing: An introduction. </w:t>
      </w:r>
      <w:r w:rsidR="00A76C98" w:rsidRPr="00C04722">
        <w:rPr>
          <w:rFonts w:ascii="Calibri" w:hAnsi="Calibri" w:cs="Calibri"/>
          <w:noProof/>
          <w:lang w:val="en-US"/>
        </w:rPr>
        <w:t>(2014). Retrieved from http://search.ebscohost.com/login.aspx?direct=true&amp;site=eds-live&amp;db=bth&amp;AN=97629391</w:t>
      </w:r>
    </w:p>
    <w:p w14:paraId="4A25D3B5"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Afonso, A. P., Lima, J. R., &amp; Cota, M. P. (2013). </w:t>
      </w:r>
      <w:r w:rsidRPr="00C04722">
        <w:rPr>
          <w:rFonts w:ascii="Calibri" w:hAnsi="Calibri" w:cs="Calibri"/>
          <w:noProof/>
          <w:lang w:val="en-US"/>
        </w:rPr>
        <w:t xml:space="preserve">Usability assessment of web interfaces: User Testing. In </w:t>
      </w:r>
      <w:r w:rsidRPr="00C04722">
        <w:rPr>
          <w:rFonts w:ascii="Calibri" w:hAnsi="Calibri" w:cs="Calibri"/>
          <w:i/>
          <w:iCs/>
          <w:noProof/>
          <w:lang w:val="en-US"/>
        </w:rPr>
        <w:t>2013 8th Iberian Conference on Information Systems and Technologies (CISTI)</w:t>
      </w:r>
      <w:r w:rsidRPr="00C04722">
        <w:rPr>
          <w:rFonts w:ascii="Calibri" w:hAnsi="Calibri" w:cs="Calibri"/>
          <w:noProof/>
          <w:lang w:val="en-US"/>
        </w:rPr>
        <w:t xml:space="preserve"> (pp. 1–7).</w:t>
      </w:r>
    </w:p>
    <w:p w14:paraId="2837A338"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Alphonsus, E. R., &amp; Abdullah, M. O. (2016). A review on the applications of programmable logic controllers (PLCs), </w:t>
      </w:r>
      <w:r w:rsidRPr="00C04722">
        <w:rPr>
          <w:rFonts w:ascii="Calibri" w:hAnsi="Calibri" w:cs="Calibri"/>
          <w:i/>
          <w:iCs/>
          <w:noProof/>
          <w:lang w:val="en-US"/>
        </w:rPr>
        <w:t>60 OP</w:t>
      </w:r>
      <w:r w:rsidRPr="00C04722">
        <w:rPr>
          <w:rFonts w:ascii="Calibri" w:hAnsi="Calibri" w:cs="Calibri"/>
          <w:noProof/>
          <w:lang w:val="en-US"/>
        </w:rPr>
        <w:t>-</w:t>
      </w:r>
      <w:r w:rsidRPr="00C04722">
        <w:rPr>
          <w:rFonts w:ascii="Calibri" w:hAnsi="Calibri" w:cs="Calibri"/>
          <w:i/>
          <w:iCs/>
          <w:noProof/>
          <w:lang w:val="en-US"/>
        </w:rPr>
        <w:t>I</w:t>
      </w:r>
      <w:r w:rsidRPr="00C04722">
        <w:rPr>
          <w:rFonts w:ascii="Calibri" w:hAnsi="Calibri" w:cs="Calibri"/>
          <w:noProof/>
          <w:lang w:val="en-US"/>
        </w:rPr>
        <w:t>, 1185. https://doi.org/10.1016/j.rser.2016.01.025</w:t>
      </w:r>
    </w:p>
    <w:p w14:paraId="797D62BF"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Aoki, H., Mitani, J., Kanamori, Y., &amp; Fukui, Y. (2015). </w:t>
      </w:r>
      <w:r w:rsidRPr="00C04722">
        <w:rPr>
          <w:rFonts w:ascii="Calibri" w:hAnsi="Calibri" w:cs="Calibri"/>
          <w:noProof/>
          <w:lang w:val="en-US"/>
        </w:rPr>
        <w:t xml:space="preserve">AR based ornament design system for 3D printing, </w:t>
      </w:r>
      <w:r w:rsidRPr="00C04722">
        <w:rPr>
          <w:rFonts w:ascii="Calibri" w:hAnsi="Calibri" w:cs="Calibri"/>
          <w:i/>
          <w:iCs/>
          <w:noProof/>
          <w:lang w:val="en-US"/>
        </w:rPr>
        <w:t>2</w:t>
      </w:r>
      <w:r w:rsidRPr="00C04722">
        <w:rPr>
          <w:rFonts w:ascii="Calibri" w:hAnsi="Calibri" w:cs="Calibri"/>
          <w:noProof/>
          <w:lang w:val="en-US"/>
        </w:rPr>
        <w:t>(1 OP-Journal of Computational Design and Engineering, Vol 2, Iss 1, Pp 47-54 (2015)), 47. https://doi.org/10.1016/j.jcde.2014.11.005</w:t>
      </w:r>
    </w:p>
    <w:p w14:paraId="5A423D8F"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Bermudez-Ortega, J., Besada-Portas, E., Lopez-Orozco, J. A., Chacon, J., &amp; de la Cruz, J. M. (2016). </w:t>
      </w:r>
      <w:r w:rsidRPr="00C04722">
        <w:rPr>
          <w:rFonts w:ascii="Calibri" w:hAnsi="Calibri" w:cs="Calibri"/>
          <w:noProof/>
          <w:lang w:val="en-US"/>
        </w:rPr>
        <w:t>2016 IEEE Conference on Control Applications (CCA), Control Applications (CCA), 2016 IEEE Conference on (p. 810). https://doi.org/10.1109/CCA.2016.7587918</w:t>
      </w:r>
    </w:p>
    <w:p w14:paraId="3A4080AC"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Berners-Lee, T. (1991). The Original HTTP as defined in 1991. </w:t>
      </w:r>
      <w:r w:rsidRPr="00C04722">
        <w:rPr>
          <w:rFonts w:ascii="Calibri" w:hAnsi="Calibri" w:cs="Calibri"/>
          <w:i/>
          <w:iCs/>
          <w:noProof/>
          <w:lang w:val="en-US"/>
        </w:rPr>
        <w:t>World Wide Web Consortium (W3C)</w:t>
      </w:r>
      <w:r w:rsidRPr="00C04722">
        <w:rPr>
          <w:rFonts w:ascii="Calibri" w:hAnsi="Calibri" w:cs="Calibri"/>
          <w:noProof/>
          <w:lang w:val="en-US"/>
        </w:rPr>
        <w:t>.</w:t>
      </w:r>
    </w:p>
    <w:p w14:paraId="57952BA3"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Boone, L. (2017). Industry 4.0 (Fourth industrial revolution). Retrieved from http://search.ebscohost.com/login.aspx?direct=true&amp;site=eds-live&amp;db=ers&amp;AN=119214086 OP  - Salem Press Encyclopedia, January, 2017. 2p.</w:t>
      </w:r>
    </w:p>
    <w:p w14:paraId="10B7EE4D"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C04722">
        <w:rPr>
          <w:rFonts w:ascii="Calibri" w:hAnsi="Calibri" w:cs="Calibri"/>
          <w:noProof/>
          <w:lang w:val="en-US"/>
        </w:rPr>
        <w:t xml:space="preserve">Brooke, J. (1995). SUS: A quick and dirty usability scale. </w:t>
      </w:r>
      <w:r w:rsidRPr="00A76C98">
        <w:rPr>
          <w:rFonts w:ascii="Calibri" w:hAnsi="Calibri" w:cs="Calibri"/>
          <w:i/>
          <w:iCs/>
          <w:noProof/>
        </w:rPr>
        <w:t>Usability Eval. Ind.</w:t>
      </w:r>
      <w:r w:rsidRPr="00A76C98">
        <w:rPr>
          <w:rFonts w:ascii="Calibri" w:hAnsi="Calibri" w:cs="Calibri"/>
          <w:noProof/>
        </w:rPr>
        <w:t xml:space="preserve">, </w:t>
      </w:r>
      <w:r w:rsidRPr="00A76C98">
        <w:rPr>
          <w:rFonts w:ascii="Calibri" w:hAnsi="Calibri" w:cs="Calibri"/>
          <w:i/>
          <w:iCs/>
          <w:noProof/>
        </w:rPr>
        <w:t>189</w:t>
      </w:r>
      <w:r w:rsidRPr="00A76C98">
        <w:rPr>
          <w:rFonts w:ascii="Calibri" w:hAnsi="Calibri" w:cs="Calibri"/>
          <w:noProof/>
        </w:rPr>
        <w:t>.</w:t>
      </w:r>
    </w:p>
    <w:p w14:paraId="7B3DAA87"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Canas, R. M. da S., &amp; Pires, J. S. (2014). </w:t>
      </w:r>
      <w:r w:rsidRPr="00C04722">
        <w:rPr>
          <w:rFonts w:ascii="Calibri" w:hAnsi="Calibri" w:cs="Calibri"/>
          <w:noProof/>
          <w:lang w:val="en-US"/>
        </w:rPr>
        <w:t>Simoldes : the impact of additive manufacturing : 3D Printing Technology. Retrieved from http://search.ebscohost.com/login.aspx?direct=true&amp;site=eds-live&amp;db=edsrca&amp;AN=rcaap.openAccess.10400.14.16813</w:t>
      </w:r>
    </w:p>
    <w:p w14:paraId="07C403D8"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Capo, A.J., Carreras, J., Dias, J.M., Galli, R., &amp; Gamito, M. (2003). </w:t>
      </w:r>
      <w:r w:rsidRPr="00C04722">
        <w:rPr>
          <w:rFonts w:ascii="Calibri" w:hAnsi="Calibri" w:cs="Calibri"/>
          <w:noProof/>
          <w:lang w:val="en-US"/>
        </w:rPr>
        <w:t>A4D: Augmented Reality 4D System for Architecture and Building Construction.</w:t>
      </w:r>
    </w:p>
    <w:p w14:paraId="05D42042"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Carvalho, A. I. R. de, &amp; Ferrolho, A. M. P. (2016). </w:t>
      </w:r>
      <w:r w:rsidRPr="00A76C98">
        <w:rPr>
          <w:rFonts w:ascii="Calibri" w:hAnsi="Calibri" w:cs="Calibri"/>
          <w:i/>
          <w:iCs/>
          <w:noProof/>
        </w:rPr>
        <w:t>Desenvolvimento e melhoramento da Célula Flexível de Fabrico da ESTGV</w:t>
      </w:r>
      <w:r w:rsidRPr="00A76C98">
        <w:rPr>
          <w:rFonts w:ascii="Calibri" w:hAnsi="Calibri" w:cs="Calibri"/>
          <w:noProof/>
        </w:rPr>
        <w:t xml:space="preserve">. </w:t>
      </w:r>
      <w:r w:rsidRPr="00C04722">
        <w:rPr>
          <w:rFonts w:ascii="Calibri" w:hAnsi="Calibri" w:cs="Calibri"/>
          <w:noProof/>
          <w:lang w:val="en-US"/>
        </w:rPr>
        <w:t>Retrieved from http://search.ebscohost.com/login.aspx?direct=true&amp;site=eds-live&amp;db=edsrca&amp;AN=rcaap.openAccess.10400.19.3090</w:t>
      </w:r>
    </w:p>
    <w:p w14:paraId="35E62C97"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Cavallaro, R. (1997). The FoxTrax hockey puck tracking system. </w:t>
      </w:r>
      <w:r w:rsidRPr="00C04722">
        <w:rPr>
          <w:rFonts w:ascii="Calibri" w:hAnsi="Calibri" w:cs="Calibri"/>
          <w:i/>
          <w:iCs/>
          <w:noProof/>
          <w:lang w:val="en-US"/>
        </w:rPr>
        <w:t>IEEE Computer Graphics and Applications</w:t>
      </w:r>
      <w:r w:rsidRPr="00C04722">
        <w:rPr>
          <w:rFonts w:ascii="Calibri" w:hAnsi="Calibri" w:cs="Calibri"/>
          <w:noProof/>
          <w:lang w:val="en-US"/>
        </w:rPr>
        <w:t>. https://doi.org/10.1109/38.574652</w:t>
      </w:r>
    </w:p>
    <w:p w14:paraId="5A496190"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Cloud Computing: An Overview. (2009). </w:t>
      </w:r>
      <w:r w:rsidRPr="00C04722">
        <w:rPr>
          <w:rFonts w:ascii="Calibri" w:hAnsi="Calibri" w:cs="Calibri"/>
          <w:i/>
          <w:iCs/>
          <w:noProof/>
          <w:lang w:val="en-US"/>
        </w:rPr>
        <w:t>Queue</w:t>
      </w:r>
      <w:r w:rsidRPr="00C04722">
        <w:rPr>
          <w:rFonts w:ascii="Calibri" w:hAnsi="Calibri" w:cs="Calibri"/>
          <w:noProof/>
          <w:lang w:val="en-US"/>
        </w:rPr>
        <w:t xml:space="preserve">, </w:t>
      </w:r>
      <w:r w:rsidRPr="00C04722">
        <w:rPr>
          <w:rFonts w:ascii="Calibri" w:hAnsi="Calibri" w:cs="Calibri"/>
          <w:i/>
          <w:iCs/>
          <w:noProof/>
          <w:lang w:val="en-US"/>
        </w:rPr>
        <w:t>7</w:t>
      </w:r>
      <w:r w:rsidRPr="00C04722">
        <w:rPr>
          <w:rFonts w:ascii="Calibri" w:hAnsi="Calibri" w:cs="Calibri"/>
          <w:noProof/>
          <w:lang w:val="en-US"/>
        </w:rPr>
        <w:t xml:space="preserve">(5), 2:3--2:4. </w:t>
      </w:r>
      <w:r w:rsidRPr="00C04722">
        <w:rPr>
          <w:rFonts w:ascii="Calibri" w:hAnsi="Calibri" w:cs="Calibri"/>
          <w:noProof/>
          <w:lang w:val="en-US"/>
        </w:rPr>
        <w:lastRenderedPageBreak/>
        <w:t>https://doi.org/10.1145/1551644.1554608</w:t>
      </w:r>
    </w:p>
    <w:p w14:paraId="4C30C0CE"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Constain, N. B. P., Queiroz, M. H. de, &amp; Catarina, U. F. de S. (2011). Integração de sistemas SCADA com a implementação de controle supervisório em CLP para sistemas de manufatura. </w:t>
      </w:r>
      <w:r w:rsidRPr="00C04722">
        <w:rPr>
          <w:rFonts w:ascii="Calibri" w:hAnsi="Calibri" w:cs="Calibri"/>
          <w:noProof/>
          <w:lang w:val="en-US"/>
        </w:rPr>
        <w:t>Retrieved from http://search.ebscohost.com/login.aspx?direct=true&amp;site=eds-live&amp;db=edsrca&amp;AN=rcaap.brazil.123456789.95357</w:t>
      </w:r>
    </w:p>
    <w:p w14:paraId="05618378"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Daneels, A., &amp; Salter, W. (1999). What is SCADA?</w:t>
      </w:r>
    </w:p>
    <w:p w14:paraId="08FD43E6"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Dias, F. A. N. B., &amp; Fonseca, I. S. A. da. (2015). Desenvolvimento de ferramenta para interligação de dispositivos utilizando protocolos industriais. </w:t>
      </w:r>
      <w:r w:rsidRPr="00C04722">
        <w:rPr>
          <w:rFonts w:ascii="Calibri" w:hAnsi="Calibri" w:cs="Calibri"/>
          <w:noProof/>
          <w:lang w:val="en-US"/>
        </w:rPr>
        <w:t>Retrieved from http://search.ebscohost.com/login.aspx?direct=true&amp;site=eds-live&amp;db=edsrca&amp;AN=rcaap.openAccess.10400.26.16571</w:t>
      </w:r>
    </w:p>
    <w:p w14:paraId="772295F5"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Dorf, R. C., &amp; Bishop, R. H. (2010). </w:t>
      </w:r>
      <w:r w:rsidRPr="00C04722">
        <w:rPr>
          <w:rFonts w:ascii="Calibri" w:hAnsi="Calibri" w:cs="Calibri"/>
          <w:i/>
          <w:iCs/>
          <w:noProof/>
          <w:lang w:val="en-US"/>
        </w:rPr>
        <w:t>Modern Control Systems</w:t>
      </w:r>
      <w:r w:rsidRPr="00C04722">
        <w:rPr>
          <w:rFonts w:ascii="Calibri" w:hAnsi="Calibri" w:cs="Calibri"/>
          <w:noProof/>
          <w:lang w:val="en-US"/>
        </w:rPr>
        <w:t>.</w:t>
      </w:r>
    </w:p>
    <w:p w14:paraId="04DFDC2E"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Edwards, P. N. (1996). </w:t>
      </w:r>
      <w:r w:rsidRPr="00C04722">
        <w:rPr>
          <w:rFonts w:ascii="Calibri" w:hAnsi="Calibri" w:cs="Calibri"/>
          <w:i/>
          <w:iCs/>
          <w:noProof/>
          <w:lang w:val="en-US"/>
        </w:rPr>
        <w:t>The Closed World</w:t>
      </w:r>
      <w:r w:rsidRPr="00C04722">
        <w:rPr>
          <w:rFonts w:ascii="Calibri" w:hAnsi="Calibri" w:cs="Calibri"/>
          <w:noProof/>
          <w:lang w:val="en-US"/>
        </w:rPr>
        <w:t>.</w:t>
      </w:r>
    </w:p>
    <w:p w14:paraId="1B0E9413"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C04722">
        <w:rPr>
          <w:rFonts w:ascii="Calibri" w:hAnsi="Calibri" w:cs="Calibri"/>
          <w:noProof/>
          <w:lang w:val="en-US"/>
        </w:rPr>
        <w:t xml:space="preserve">Ferreira, R. S. (2010). </w:t>
      </w:r>
      <w:r w:rsidRPr="00A76C98">
        <w:rPr>
          <w:rFonts w:ascii="Calibri" w:hAnsi="Calibri" w:cs="Calibri"/>
          <w:i/>
          <w:iCs/>
          <w:noProof/>
        </w:rPr>
        <w:t>Desenvolvimento, testes e qualidade de software</w:t>
      </w:r>
      <w:r w:rsidRPr="00A76C98">
        <w:rPr>
          <w:rFonts w:ascii="Calibri" w:hAnsi="Calibri" w:cs="Calibri"/>
          <w:noProof/>
        </w:rPr>
        <w:t>.</w:t>
      </w:r>
    </w:p>
    <w:p w14:paraId="19535BB2"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C04722">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w:t>
      </w:r>
      <w:r w:rsidRPr="00C04722">
        <w:rPr>
          <w:rFonts w:ascii="Calibri" w:hAnsi="Calibri" w:cs="Calibri"/>
          <w:i/>
          <w:iCs/>
          <w:noProof/>
          <w:lang w:val="en-US"/>
        </w:rPr>
        <w:t>64</w:t>
      </w:r>
      <w:r w:rsidRPr="00C04722">
        <w:rPr>
          <w:rFonts w:ascii="Calibri" w:hAnsi="Calibri" w:cs="Calibri"/>
          <w:noProof/>
          <w:lang w:val="en-US"/>
        </w:rPr>
        <w:t xml:space="preserve">(4 OP-Control Engineering. </w:t>
      </w:r>
      <w:r w:rsidRPr="00A76C98">
        <w:rPr>
          <w:rFonts w:ascii="Calibri" w:hAnsi="Calibri" w:cs="Calibri"/>
          <w:noProof/>
        </w:rPr>
        <w:t>April 2017, Vol. 64 Issue 4, p17, 3 ), 17.</w:t>
      </w:r>
    </w:p>
    <w:p w14:paraId="2DF17762"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Guerra, L., Sousa, S. D., &amp; Nunes, E. P. (2016). </w:t>
      </w:r>
      <w:r w:rsidRPr="00C04722">
        <w:rPr>
          <w:rFonts w:ascii="Calibri" w:hAnsi="Calibri" w:cs="Calibri"/>
          <w:noProof/>
          <w:lang w:val="en-US"/>
        </w:rPr>
        <w:t>2016 IEEE International Conference on Industrial Engineering and Engineering Management (IEEM), Industrial Engineering and Engineering Management (IEEM), 2016 IEEE International Conference on. https://doi.org/10.1109/IEEM.2016.7798002</w:t>
      </w:r>
    </w:p>
    <w:p w14:paraId="237DBB87"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C04722">
        <w:rPr>
          <w:rFonts w:ascii="Calibri" w:hAnsi="Calibri" w:cs="Calibri"/>
          <w:i/>
          <w:iCs/>
          <w:noProof/>
          <w:lang w:val="en-US"/>
        </w:rPr>
        <w:t>62</w:t>
      </w:r>
      <w:r w:rsidRPr="00C04722">
        <w:rPr>
          <w:rFonts w:ascii="Calibri" w:hAnsi="Calibri" w:cs="Calibri"/>
          <w:noProof/>
          <w:lang w:val="en-US"/>
        </w:rPr>
        <w:t>(6 OP-Control Engineering. June 2015, Vol. 62 Issue 6, M10, 3 ), 10. Retrieved from http://search.ebscohost.com/login.aspx?direct=true&amp;site=eds-live&amp;db=edsgao&amp;AN=edsgcl.422706900</w:t>
      </w:r>
    </w:p>
    <w:p w14:paraId="298FE41D"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HTTP/2 Usage. (2017). Retrieved from https://w3techs.com/technologies/details/ce-http2/all/all</w:t>
      </w:r>
    </w:p>
    <w:p w14:paraId="102EFD9C"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Kacur, J., Durdan, M., &amp; Laciak, M. (2013). Proceedings of the 14th International Carpathian Control Conference (ICCC), Carpathian Control Conference (ICCC), 2013 14th International. https://doi.org/10.1109/CarpathianCC.2013.6560527</w:t>
      </w:r>
    </w:p>
    <w:p w14:paraId="75C411AD"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Kerezovic, T., &amp; Sziebig, G. (2016). 2016 IEEE/SICE International Symposium on System Integration (SII), System Integration (SII), 2016 IEEE/SICE International Symposium on. https://doi.org/10.1109/SII.2016.7844080</w:t>
      </w:r>
    </w:p>
    <w:p w14:paraId="7DE7090A"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lastRenderedPageBreak/>
        <w:t>Li, H., &amp; Zhang, J. (2011). 2011 Second International Conference on Mechanic Automation and Control Engineering, Mechanic Automation and Control Engineering (MACE), 2011 Second International Conference on. https://doi.org/10.1109/MACE.2011.5987279</w:t>
      </w:r>
    </w:p>
    <w:p w14:paraId="2352B3C1"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Mehdi Mekni, A. L. (2014). Augmented Reality: Applications, Challenges and Future Trends.</w:t>
      </w:r>
    </w:p>
    <w:p w14:paraId="36C6B4FA"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C04722">
        <w:rPr>
          <w:rFonts w:ascii="Calibri" w:hAnsi="Calibri" w:cs="Calibri"/>
          <w:noProof/>
          <w:lang w:val="en-US"/>
        </w:rPr>
        <w:t xml:space="preserve">Mohn, E. (2015). Augmented Reality. Retrieved from http://search.ebscohost.com/login.aspx?direct=true&amp;site=eds-live&amp;db=ers&amp;AN=87323326 OP  - Salem Press Encyclopedia of Science, 2015. </w:t>
      </w:r>
      <w:r w:rsidRPr="00A76C98">
        <w:rPr>
          <w:rFonts w:ascii="Calibri" w:hAnsi="Calibri" w:cs="Calibri"/>
          <w:noProof/>
        </w:rPr>
        <w:t>2p.</w:t>
      </w:r>
    </w:p>
    <w:p w14:paraId="0019A7B3"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A76C98">
        <w:rPr>
          <w:rFonts w:ascii="Calibri" w:hAnsi="Calibri" w:cs="Calibri"/>
          <w:noProof/>
        </w:rPr>
        <w:t xml:space="preserve">Nogueira, T. (2009). </w:t>
      </w:r>
      <w:r w:rsidRPr="00A76C98">
        <w:rPr>
          <w:rFonts w:ascii="Calibri" w:hAnsi="Calibri" w:cs="Calibri"/>
          <w:i/>
          <w:iCs/>
          <w:noProof/>
        </w:rPr>
        <w:t>REDES DE COMUNICAÇÃO PARA SISTEMAS DE AUTOMAÇÃO INDUSTRIAL</w:t>
      </w:r>
      <w:r w:rsidRPr="00A76C98">
        <w:rPr>
          <w:rFonts w:ascii="Calibri" w:hAnsi="Calibri" w:cs="Calibri"/>
          <w:noProof/>
        </w:rPr>
        <w:t>.</w:t>
      </w:r>
    </w:p>
    <w:p w14:paraId="73433F70"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Soares, T. A. C., &amp; Mariano, S. J. P. S. (2012). Controlo e automação: sistema de rega inteligente. </w:t>
      </w:r>
      <w:r w:rsidRPr="00C04722">
        <w:rPr>
          <w:rFonts w:ascii="Calibri" w:hAnsi="Calibri" w:cs="Calibri"/>
          <w:noProof/>
          <w:lang w:val="en-US"/>
        </w:rPr>
        <w:t>Retrieved from http://search.ebscohost.com/login.aspx?direct=true&amp;site=eds-live&amp;db=edsrca&amp;AN=rcaap.openAccess.10400.6.2408</w:t>
      </w:r>
    </w:p>
    <w:p w14:paraId="75E59B7B"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Souza, R. B. de, &amp; Medeiros, A. A. D. de. (2005). Uma arquitetura para sistemas supervisórios industriais e sua aplicação em processos de elevação artificial de petróleo. </w:t>
      </w:r>
      <w:r w:rsidRPr="00C04722">
        <w:rPr>
          <w:rFonts w:ascii="Calibri" w:hAnsi="Calibri" w:cs="Calibri"/>
          <w:noProof/>
          <w:lang w:val="en-US"/>
        </w:rPr>
        <w:t>Retrieved from http://search.ebscohost.com/login.aspx?direct=true&amp;site=eds-live&amp;db=edsrca&amp;AN=rcaap.portugal.123456789.15444</w:t>
      </w:r>
    </w:p>
    <w:p w14:paraId="048AA59D"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Sowinski, L. L. (2017). The case for automation: industry experts weigh in on the steps to take and the benefits of greater warehouse automation.</w:t>
      </w:r>
    </w:p>
    <w:p w14:paraId="5600291D"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Strawn, G. (2014). Masterminds of the Arpanet. </w:t>
      </w:r>
      <w:r w:rsidRPr="00C04722">
        <w:rPr>
          <w:rFonts w:ascii="Calibri" w:hAnsi="Calibri" w:cs="Calibri"/>
          <w:i/>
          <w:iCs/>
          <w:noProof/>
          <w:lang w:val="en-US"/>
        </w:rPr>
        <w:t>IT Professional</w:t>
      </w:r>
      <w:r w:rsidRPr="00C04722">
        <w:rPr>
          <w:rFonts w:ascii="Calibri" w:hAnsi="Calibri" w:cs="Calibri"/>
          <w:noProof/>
          <w:lang w:val="en-US"/>
        </w:rPr>
        <w:t xml:space="preserve">, </w:t>
      </w:r>
      <w:r w:rsidRPr="00C04722">
        <w:rPr>
          <w:rFonts w:ascii="Calibri" w:hAnsi="Calibri" w:cs="Calibri"/>
          <w:i/>
          <w:iCs/>
          <w:noProof/>
          <w:lang w:val="en-US"/>
        </w:rPr>
        <w:t>16</w:t>
      </w:r>
      <w:r w:rsidRPr="00C04722">
        <w:rPr>
          <w:rFonts w:ascii="Calibri" w:hAnsi="Calibri" w:cs="Calibri"/>
          <w:noProof/>
          <w:lang w:val="en-US"/>
        </w:rPr>
        <w:t>(3), 66–68. https://doi.org/10.1109/MITP.2014.32</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rPr>
          <w:smallCaps/>
          <w:spacing w:val="5"/>
          <w:sz w:val="36"/>
          <w:szCs w:val="36"/>
          <w:lang w:val="en-US"/>
        </w:rPr>
      </w:pPr>
      <w:r w:rsidRPr="00611D3C">
        <w:rPr>
          <w:lang w:val="en-US"/>
        </w:rPr>
        <w:br w:type="page"/>
      </w:r>
    </w:p>
    <w:p w14:paraId="03B39135" w14:textId="6B2E72F8" w:rsidR="00C4798E" w:rsidRPr="002A4B1A" w:rsidRDefault="00A738B0" w:rsidP="00C4798E">
      <w:pPr>
        <w:pStyle w:val="Cabealho1"/>
      </w:pPr>
      <w:bookmarkStart w:id="120" w:name="_Toc508706329"/>
      <w:r>
        <w:lastRenderedPageBreak/>
        <w:t>7</w:t>
      </w:r>
      <w:r w:rsidR="00C4798E" w:rsidRPr="002A4B1A">
        <w:t xml:space="preserve">. </w:t>
      </w:r>
      <w:r w:rsidR="00C4798E">
        <w:t>Anexos</w:t>
      </w:r>
      <w:bookmarkEnd w:id="120"/>
    </w:p>
    <w:p w14:paraId="5B37EACE" w14:textId="77777777" w:rsidR="00C4798E" w:rsidRPr="00C4798E" w:rsidRDefault="00C4798E" w:rsidP="00C4798E"/>
    <w:p w14:paraId="67F33B6F" w14:textId="77777777" w:rsidR="006836A1" w:rsidRDefault="00477FA5" w:rsidP="006836A1">
      <w:pPr>
        <w:keepNext/>
      </w:pPr>
      <w:r>
        <w:rPr>
          <w:noProof/>
          <w:lang w:eastAsia="pt-PT"/>
        </w:rPr>
        <w:drawing>
          <wp:inline distT="0" distB="0" distL="0" distR="0" wp14:anchorId="5F831FC6" wp14:editId="404EE52D">
            <wp:extent cx="5867400" cy="2848348"/>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querito2u1.PNG"/>
                    <pic:cNvPicPr/>
                  </pic:nvPicPr>
                  <pic:blipFill>
                    <a:blip r:embed="rId99">
                      <a:extLst>
                        <a:ext uri="{28A0092B-C50C-407E-A947-70E740481C1C}">
                          <a14:useLocalDpi xmlns:a14="http://schemas.microsoft.com/office/drawing/2010/main" val="0"/>
                        </a:ext>
                      </a:extLst>
                    </a:blip>
                    <a:stretch>
                      <a:fillRect/>
                    </a:stretch>
                  </pic:blipFill>
                  <pic:spPr>
                    <a:xfrm>
                      <a:off x="0" y="0"/>
                      <a:ext cx="5877676" cy="2853337"/>
                    </a:xfrm>
                    <a:prstGeom prst="rect">
                      <a:avLst/>
                    </a:prstGeom>
                  </pic:spPr>
                </pic:pic>
              </a:graphicData>
            </a:graphic>
          </wp:inline>
        </w:drawing>
      </w:r>
    </w:p>
    <w:p w14:paraId="647EA5CF" w14:textId="6784F9AE" w:rsidR="00C4798E" w:rsidRDefault="006836A1" w:rsidP="006836A1">
      <w:pPr>
        <w:pStyle w:val="Legenda"/>
        <w:jc w:val="center"/>
      </w:pPr>
      <w:r>
        <w:t xml:space="preserve">Figura A </w:t>
      </w:r>
      <w:fldSimple w:instr=" SEQ Figura_A \* ARABIC ">
        <w:r w:rsidR="00FD1F9E">
          <w:rPr>
            <w:noProof/>
          </w:rPr>
          <w:t>1</w:t>
        </w:r>
      </w:fldSimple>
      <w:r>
        <w:t xml:space="preserve"> – Questionário ao Utilizador 1</w:t>
      </w:r>
    </w:p>
    <w:p w14:paraId="1EA607AF" w14:textId="0F84D6C5" w:rsidR="00477FA5" w:rsidRDefault="00477FA5" w:rsidP="00C4798E"/>
    <w:p w14:paraId="4FFA43DB" w14:textId="77777777" w:rsidR="006836A1" w:rsidRDefault="00477FA5" w:rsidP="006836A1">
      <w:pPr>
        <w:keepNext/>
      </w:pPr>
      <w:r>
        <w:rPr>
          <w:noProof/>
          <w:lang w:eastAsia="pt-PT"/>
        </w:rPr>
        <w:drawing>
          <wp:inline distT="0" distB="0" distL="0" distR="0" wp14:anchorId="1A1F3933" wp14:editId="6184BD5A">
            <wp:extent cx="5848350" cy="2983112"/>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nquerito2u2.PNG"/>
                    <pic:cNvPicPr/>
                  </pic:nvPicPr>
                  <pic:blipFill>
                    <a:blip r:embed="rId100">
                      <a:extLst>
                        <a:ext uri="{28A0092B-C50C-407E-A947-70E740481C1C}">
                          <a14:useLocalDpi xmlns:a14="http://schemas.microsoft.com/office/drawing/2010/main" val="0"/>
                        </a:ext>
                      </a:extLst>
                    </a:blip>
                    <a:stretch>
                      <a:fillRect/>
                    </a:stretch>
                  </pic:blipFill>
                  <pic:spPr>
                    <a:xfrm>
                      <a:off x="0" y="0"/>
                      <a:ext cx="5874303" cy="2996350"/>
                    </a:xfrm>
                    <a:prstGeom prst="rect">
                      <a:avLst/>
                    </a:prstGeom>
                  </pic:spPr>
                </pic:pic>
              </a:graphicData>
            </a:graphic>
          </wp:inline>
        </w:drawing>
      </w:r>
    </w:p>
    <w:p w14:paraId="763000DB" w14:textId="21957FBD" w:rsidR="00477FA5" w:rsidRDefault="006836A1" w:rsidP="006836A1">
      <w:pPr>
        <w:pStyle w:val="Legenda"/>
        <w:jc w:val="center"/>
      </w:pPr>
      <w:r>
        <w:t xml:space="preserve">Figura A </w:t>
      </w:r>
      <w:fldSimple w:instr=" SEQ Figura_A \* ARABIC ">
        <w:r w:rsidR="00FD1F9E">
          <w:rPr>
            <w:noProof/>
          </w:rPr>
          <w:t>2</w:t>
        </w:r>
      </w:fldSimple>
      <w:r>
        <w:t xml:space="preserve"> - Questionário ao Utilizador 2</w:t>
      </w:r>
    </w:p>
    <w:p w14:paraId="47528693" w14:textId="011B11FA" w:rsidR="00477FA5" w:rsidRDefault="00477FA5" w:rsidP="00C4798E"/>
    <w:p w14:paraId="51B04D58" w14:textId="77777777" w:rsidR="006836A1" w:rsidRDefault="00477FA5" w:rsidP="006836A1">
      <w:pPr>
        <w:keepNext/>
      </w:pPr>
      <w:r>
        <w:rPr>
          <w:noProof/>
          <w:lang w:eastAsia="pt-PT"/>
        </w:rPr>
        <w:lastRenderedPageBreak/>
        <w:drawing>
          <wp:inline distT="0" distB="0" distL="0" distR="0" wp14:anchorId="18310D2E" wp14:editId="5E47458C">
            <wp:extent cx="5915025" cy="3644453"/>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querito2u3.PNG"/>
                    <pic:cNvPicPr/>
                  </pic:nvPicPr>
                  <pic:blipFill>
                    <a:blip r:embed="rId101">
                      <a:extLst>
                        <a:ext uri="{28A0092B-C50C-407E-A947-70E740481C1C}">
                          <a14:useLocalDpi xmlns:a14="http://schemas.microsoft.com/office/drawing/2010/main" val="0"/>
                        </a:ext>
                      </a:extLst>
                    </a:blip>
                    <a:stretch>
                      <a:fillRect/>
                    </a:stretch>
                  </pic:blipFill>
                  <pic:spPr>
                    <a:xfrm>
                      <a:off x="0" y="0"/>
                      <a:ext cx="5936171" cy="3657482"/>
                    </a:xfrm>
                    <a:prstGeom prst="rect">
                      <a:avLst/>
                    </a:prstGeom>
                  </pic:spPr>
                </pic:pic>
              </a:graphicData>
            </a:graphic>
          </wp:inline>
        </w:drawing>
      </w:r>
    </w:p>
    <w:p w14:paraId="068D471E" w14:textId="7E1E7779" w:rsidR="00477FA5" w:rsidRDefault="006836A1" w:rsidP="006836A1">
      <w:pPr>
        <w:pStyle w:val="Legenda"/>
        <w:jc w:val="center"/>
      </w:pPr>
      <w:r>
        <w:t xml:space="preserve">Figura A </w:t>
      </w:r>
      <w:fldSimple w:instr=" SEQ Figura_A \* ARABIC ">
        <w:r w:rsidR="00FD1F9E">
          <w:rPr>
            <w:noProof/>
          </w:rPr>
          <w:t>3</w:t>
        </w:r>
      </w:fldSimple>
      <w:r>
        <w:t xml:space="preserve"> - Questionário ao Utilizador 3</w:t>
      </w:r>
    </w:p>
    <w:p w14:paraId="10DC79C9" w14:textId="4D45B6A4" w:rsidR="00477FA5" w:rsidRDefault="00477FA5" w:rsidP="00C4798E"/>
    <w:p w14:paraId="067C8D72" w14:textId="77777777" w:rsidR="00832117" w:rsidRDefault="00832117" w:rsidP="00C4798E"/>
    <w:p w14:paraId="2DC58A76" w14:textId="77777777" w:rsidR="006836A1" w:rsidRDefault="00477FA5" w:rsidP="006836A1">
      <w:pPr>
        <w:keepNext/>
      </w:pPr>
      <w:r>
        <w:rPr>
          <w:noProof/>
          <w:lang w:eastAsia="pt-PT"/>
        </w:rPr>
        <w:lastRenderedPageBreak/>
        <w:drawing>
          <wp:inline distT="0" distB="0" distL="0" distR="0" wp14:anchorId="753E640C" wp14:editId="60B90699">
            <wp:extent cx="5905500" cy="3416405"/>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querito2u4.PNG"/>
                    <pic:cNvPicPr/>
                  </pic:nvPicPr>
                  <pic:blipFill>
                    <a:blip r:embed="rId102">
                      <a:extLst>
                        <a:ext uri="{28A0092B-C50C-407E-A947-70E740481C1C}">
                          <a14:useLocalDpi xmlns:a14="http://schemas.microsoft.com/office/drawing/2010/main" val="0"/>
                        </a:ext>
                      </a:extLst>
                    </a:blip>
                    <a:stretch>
                      <a:fillRect/>
                    </a:stretch>
                  </pic:blipFill>
                  <pic:spPr>
                    <a:xfrm>
                      <a:off x="0" y="0"/>
                      <a:ext cx="5916862" cy="3422978"/>
                    </a:xfrm>
                    <a:prstGeom prst="rect">
                      <a:avLst/>
                    </a:prstGeom>
                  </pic:spPr>
                </pic:pic>
              </a:graphicData>
            </a:graphic>
          </wp:inline>
        </w:drawing>
      </w:r>
    </w:p>
    <w:p w14:paraId="0D3139E1" w14:textId="74219169" w:rsidR="00477FA5" w:rsidRPr="00C4798E" w:rsidRDefault="006836A1" w:rsidP="006836A1">
      <w:pPr>
        <w:pStyle w:val="Legenda"/>
        <w:jc w:val="center"/>
      </w:pPr>
      <w:r>
        <w:t xml:space="preserve">Figura A </w:t>
      </w:r>
      <w:fldSimple w:instr=" SEQ Figura_A \* ARABIC ">
        <w:r w:rsidR="00FD1F9E">
          <w:rPr>
            <w:noProof/>
          </w:rPr>
          <w:t>4</w:t>
        </w:r>
      </w:fldSimple>
      <w:r>
        <w:t xml:space="preserve"> - Questionário ao Utilizador 4</w:t>
      </w:r>
    </w:p>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sectPr w:rsidR="00646173" w:rsidRPr="00C4798E"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7DAE0D" w14:textId="77777777" w:rsidR="005E237A" w:rsidRDefault="005E237A" w:rsidP="00AA60D4">
      <w:r>
        <w:separator/>
      </w:r>
    </w:p>
  </w:endnote>
  <w:endnote w:type="continuationSeparator" w:id="0">
    <w:p w14:paraId="4D06F9E9" w14:textId="77777777" w:rsidR="005E237A" w:rsidRDefault="005E237A"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63646A" w:rsidRDefault="0063646A" w:rsidP="00AA60D4">
    <w:pPr>
      <w:pStyle w:val="Rodap"/>
    </w:pPr>
  </w:p>
  <w:p w14:paraId="0905A20C" w14:textId="77777777" w:rsidR="0063646A" w:rsidRDefault="0063646A"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355D2C66" w:rsidR="0063646A" w:rsidRDefault="0063646A">
        <w:pPr>
          <w:pStyle w:val="Rodap"/>
          <w:jc w:val="right"/>
        </w:pPr>
        <w:r>
          <w:fldChar w:fldCharType="begin"/>
        </w:r>
        <w:r>
          <w:instrText xml:space="preserve"> PAGE   \* MERGEFORMAT </w:instrText>
        </w:r>
        <w:r>
          <w:fldChar w:fldCharType="separate"/>
        </w:r>
        <w:r w:rsidR="001E0BBB">
          <w:rPr>
            <w:noProof/>
          </w:rPr>
          <w:t>98</w:t>
        </w:r>
        <w:r>
          <w:rPr>
            <w:noProof/>
          </w:rPr>
          <w:fldChar w:fldCharType="end"/>
        </w:r>
      </w:p>
    </w:sdtContent>
  </w:sdt>
  <w:p w14:paraId="0905A20F" w14:textId="77777777" w:rsidR="0063646A" w:rsidRDefault="0063646A"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9571AB" w14:textId="77777777" w:rsidR="005E237A" w:rsidRDefault="005E237A" w:rsidP="00AA60D4">
      <w:r>
        <w:separator/>
      </w:r>
    </w:p>
  </w:footnote>
  <w:footnote w:type="continuationSeparator" w:id="0">
    <w:p w14:paraId="6487DEA5" w14:textId="77777777" w:rsidR="005E237A" w:rsidRDefault="005E237A"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63646A" w:rsidRDefault="0063646A"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287058"/>
    <w:multiLevelType w:val="hybridMultilevel"/>
    <w:tmpl w:val="6082F2B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1726D03"/>
    <w:multiLevelType w:val="hybridMultilevel"/>
    <w:tmpl w:val="A6326F7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36D5FF0"/>
    <w:multiLevelType w:val="hybridMultilevel"/>
    <w:tmpl w:val="95C08B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129679E"/>
    <w:multiLevelType w:val="hybridMultilevel"/>
    <w:tmpl w:val="DFD470C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F266E51"/>
    <w:multiLevelType w:val="hybridMultilevel"/>
    <w:tmpl w:val="B94082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36C55108"/>
    <w:multiLevelType w:val="hybridMultilevel"/>
    <w:tmpl w:val="C5B07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3D50665F"/>
    <w:multiLevelType w:val="hybridMultilevel"/>
    <w:tmpl w:val="0C7C4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46D64518"/>
    <w:multiLevelType w:val="hybridMultilevel"/>
    <w:tmpl w:val="A2A2CD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9" w15:restartNumberingAfterBreak="0">
    <w:nsid w:val="5A1C2BE7"/>
    <w:multiLevelType w:val="hybridMultilevel"/>
    <w:tmpl w:val="A71430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6B032F2E"/>
    <w:multiLevelType w:val="hybridMultilevel"/>
    <w:tmpl w:val="4E544A6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7CA50A3F"/>
    <w:multiLevelType w:val="hybridMultilevel"/>
    <w:tmpl w:val="71369F8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7D8C3A07"/>
    <w:multiLevelType w:val="hybridMultilevel"/>
    <w:tmpl w:val="C2409D6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2"/>
  </w:num>
  <w:num w:numId="4">
    <w:abstractNumId w:val="9"/>
  </w:num>
  <w:num w:numId="5">
    <w:abstractNumId w:val="1"/>
  </w:num>
  <w:num w:numId="6">
    <w:abstractNumId w:val="12"/>
  </w:num>
  <w:num w:numId="7">
    <w:abstractNumId w:val="0"/>
  </w:num>
  <w:num w:numId="8">
    <w:abstractNumId w:val="11"/>
  </w:num>
  <w:num w:numId="9">
    <w:abstractNumId w:val="6"/>
  </w:num>
  <w:num w:numId="10">
    <w:abstractNumId w:val="5"/>
  </w:num>
  <w:num w:numId="11">
    <w:abstractNumId w:val="3"/>
  </w:num>
  <w:num w:numId="12">
    <w:abstractNumId w:val="10"/>
  </w:num>
  <w:num w:numId="13">
    <w:abstractNumId w:val="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ctiveWritingStyle w:appName="MSWord" w:lang="pt-PT" w:vendorID="64" w:dllVersion="131078" w:nlCheck="1" w:checkStyle="0"/>
  <w:activeWritingStyle w:appName="MSWord" w:lang="en-US" w:vendorID="64" w:dllVersion="131078" w:nlCheck="1" w:checkStyle="1"/>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D8B"/>
    <w:rsid w:val="00000F4B"/>
    <w:rsid w:val="00001AE8"/>
    <w:rsid w:val="00004685"/>
    <w:rsid w:val="00006619"/>
    <w:rsid w:val="0000709D"/>
    <w:rsid w:val="00007C30"/>
    <w:rsid w:val="00010085"/>
    <w:rsid w:val="000101DC"/>
    <w:rsid w:val="00010360"/>
    <w:rsid w:val="00011DD5"/>
    <w:rsid w:val="0001260B"/>
    <w:rsid w:val="00014B81"/>
    <w:rsid w:val="0001510C"/>
    <w:rsid w:val="0001553A"/>
    <w:rsid w:val="000169BB"/>
    <w:rsid w:val="00016EDE"/>
    <w:rsid w:val="000174B2"/>
    <w:rsid w:val="0002026E"/>
    <w:rsid w:val="00020F02"/>
    <w:rsid w:val="00022A04"/>
    <w:rsid w:val="000231A7"/>
    <w:rsid w:val="000241A5"/>
    <w:rsid w:val="00025AA0"/>
    <w:rsid w:val="00027545"/>
    <w:rsid w:val="00027B11"/>
    <w:rsid w:val="00030F1F"/>
    <w:rsid w:val="00031599"/>
    <w:rsid w:val="00032271"/>
    <w:rsid w:val="00032EEE"/>
    <w:rsid w:val="000334E4"/>
    <w:rsid w:val="00033B9D"/>
    <w:rsid w:val="00035265"/>
    <w:rsid w:val="00035428"/>
    <w:rsid w:val="0003629E"/>
    <w:rsid w:val="00036B02"/>
    <w:rsid w:val="00040C2A"/>
    <w:rsid w:val="00040ED6"/>
    <w:rsid w:val="00041C1E"/>
    <w:rsid w:val="000440FA"/>
    <w:rsid w:val="0004735B"/>
    <w:rsid w:val="000503FF"/>
    <w:rsid w:val="00052E79"/>
    <w:rsid w:val="00053306"/>
    <w:rsid w:val="000558F0"/>
    <w:rsid w:val="00056543"/>
    <w:rsid w:val="000638C7"/>
    <w:rsid w:val="00063DB3"/>
    <w:rsid w:val="000649FA"/>
    <w:rsid w:val="00064B63"/>
    <w:rsid w:val="00065DFE"/>
    <w:rsid w:val="00065F0A"/>
    <w:rsid w:val="0006640D"/>
    <w:rsid w:val="00070034"/>
    <w:rsid w:val="000723E7"/>
    <w:rsid w:val="000748B5"/>
    <w:rsid w:val="00076971"/>
    <w:rsid w:val="000777A9"/>
    <w:rsid w:val="000813D2"/>
    <w:rsid w:val="00084157"/>
    <w:rsid w:val="00085D14"/>
    <w:rsid w:val="00085DEA"/>
    <w:rsid w:val="00085F33"/>
    <w:rsid w:val="0008621C"/>
    <w:rsid w:val="00087A14"/>
    <w:rsid w:val="000902B5"/>
    <w:rsid w:val="00092323"/>
    <w:rsid w:val="00092D9A"/>
    <w:rsid w:val="0009356F"/>
    <w:rsid w:val="0009389D"/>
    <w:rsid w:val="00094B97"/>
    <w:rsid w:val="000950C6"/>
    <w:rsid w:val="00096ABD"/>
    <w:rsid w:val="00097024"/>
    <w:rsid w:val="0009717C"/>
    <w:rsid w:val="000A0902"/>
    <w:rsid w:val="000A0AC5"/>
    <w:rsid w:val="000A2C88"/>
    <w:rsid w:val="000A47EE"/>
    <w:rsid w:val="000A7241"/>
    <w:rsid w:val="000A7927"/>
    <w:rsid w:val="000B05C3"/>
    <w:rsid w:val="000B0A54"/>
    <w:rsid w:val="000B124F"/>
    <w:rsid w:val="000B544A"/>
    <w:rsid w:val="000B5C60"/>
    <w:rsid w:val="000B78BC"/>
    <w:rsid w:val="000B7B29"/>
    <w:rsid w:val="000C0BAF"/>
    <w:rsid w:val="000C1B2E"/>
    <w:rsid w:val="000C2A22"/>
    <w:rsid w:val="000C3E3A"/>
    <w:rsid w:val="000C6729"/>
    <w:rsid w:val="000C6C2D"/>
    <w:rsid w:val="000C6E96"/>
    <w:rsid w:val="000C79D9"/>
    <w:rsid w:val="000D047F"/>
    <w:rsid w:val="000D2DF6"/>
    <w:rsid w:val="000D2E53"/>
    <w:rsid w:val="000D31F6"/>
    <w:rsid w:val="000D3740"/>
    <w:rsid w:val="000D3764"/>
    <w:rsid w:val="000D4A9F"/>
    <w:rsid w:val="000D52EA"/>
    <w:rsid w:val="000D548A"/>
    <w:rsid w:val="000D6B5C"/>
    <w:rsid w:val="000D76B9"/>
    <w:rsid w:val="000E0413"/>
    <w:rsid w:val="000E0A59"/>
    <w:rsid w:val="000E19B8"/>
    <w:rsid w:val="000E24F6"/>
    <w:rsid w:val="000E2F84"/>
    <w:rsid w:val="000E3129"/>
    <w:rsid w:val="000E65C8"/>
    <w:rsid w:val="000E6982"/>
    <w:rsid w:val="000E73E7"/>
    <w:rsid w:val="000F0F70"/>
    <w:rsid w:val="000F114C"/>
    <w:rsid w:val="000F14E1"/>
    <w:rsid w:val="000F1CC9"/>
    <w:rsid w:val="001015AC"/>
    <w:rsid w:val="00101949"/>
    <w:rsid w:val="00101DB8"/>
    <w:rsid w:val="00101F1B"/>
    <w:rsid w:val="00104DD6"/>
    <w:rsid w:val="001069EC"/>
    <w:rsid w:val="00107E0B"/>
    <w:rsid w:val="001101E5"/>
    <w:rsid w:val="00110202"/>
    <w:rsid w:val="00110E7E"/>
    <w:rsid w:val="001123E1"/>
    <w:rsid w:val="001140A1"/>
    <w:rsid w:val="00114359"/>
    <w:rsid w:val="00116DA4"/>
    <w:rsid w:val="001170E7"/>
    <w:rsid w:val="0011715A"/>
    <w:rsid w:val="001209D5"/>
    <w:rsid w:val="00120FF4"/>
    <w:rsid w:val="00121764"/>
    <w:rsid w:val="00124822"/>
    <w:rsid w:val="001258DD"/>
    <w:rsid w:val="00125BE7"/>
    <w:rsid w:val="001266EA"/>
    <w:rsid w:val="0012674A"/>
    <w:rsid w:val="00127D1D"/>
    <w:rsid w:val="00127D9B"/>
    <w:rsid w:val="0013031B"/>
    <w:rsid w:val="00131B1E"/>
    <w:rsid w:val="00133D17"/>
    <w:rsid w:val="001341FB"/>
    <w:rsid w:val="001349AC"/>
    <w:rsid w:val="001360D0"/>
    <w:rsid w:val="00136454"/>
    <w:rsid w:val="00137EAE"/>
    <w:rsid w:val="001408D6"/>
    <w:rsid w:val="001447AD"/>
    <w:rsid w:val="00145C3A"/>
    <w:rsid w:val="00147239"/>
    <w:rsid w:val="001475AC"/>
    <w:rsid w:val="00147EB0"/>
    <w:rsid w:val="00150D90"/>
    <w:rsid w:val="00151B34"/>
    <w:rsid w:val="0015308A"/>
    <w:rsid w:val="001535EB"/>
    <w:rsid w:val="0015430E"/>
    <w:rsid w:val="00157328"/>
    <w:rsid w:val="001577EE"/>
    <w:rsid w:val="00160180"/>
    <w:rsid w:val="00160BE9"/>
    <w:rsid w:val="0016170F"/>
    <w:rsid w:val="00162F76"/>
    <w:rsid w:val="00163600"/>
    <w:rsid w:val="0016364D"/>
    <w:rsid w:val="00163B24"/>
    <w:rsid w:val="0016545B"/>
    <w:rsid w:val="00165797"/>
    <w:rsid w:val="00165B10"/>
    <w:rsid w:val="001678F5"/>
    <w:rsid w:val="00167C53"/>
    <w:rsid w:val="00167E13"/>
    <w:rsid w:val="00170EBF"/>
    <w:rsid w:val="00171ADF"/>
    <w:rsid w:val="00171FE3"/>
    <w:rsid w:val="001723D5"/>
    <w:rsid w:val="00172CC4"/>
    <w:rsid w:val="00173B00"/>
    <w:rsid w:val="001744F4"/>
    <w:rsid w:val="00174586"/>
    <w:rsid w:val="00175665"/>
    <w:rsid w:val="00176849"/>
    <w:rsid w:val="00176FCB"/>
    <w:rsid w:val="00180002"/>
    <w:rsid w:val="001818A8"/>
    <w:rsid w:val="00183692"/>
    <w:rsid w:val="00183FDB"/>
    <w:rsid w:val="0018519A"/>
    <w:rsid w:val="001869F6"/>
    <w:rsid w:val="001922C0"/>
    <w:rsid w:val="00193634"/>
    <w:rsid w:val="00194584"/>
    <w:rsid w:val="00197626"/>
    <w:rsid w:val="00197635"/>
    <w:rsid w:val="001A2D9A"/>
    <w:rsid w:val="001A48BE"/>
    <w:rsid w:val="001A7A59"/>
    <w:rsid w:val="001A7ABB"/>
    <w:rsid w:val="001B25AC"/>
    <w:rsid w:val="001B2AFC"/>
    <w:rsid w:val="001B39BD"/>
    <w:rsid w:val="001B3A9F"/>
    <w:rsid w:val="001B56E8"/>
    <w:rsid w:val="001B5A96"/>
    <w:rsid w:val="001B6345"/>
    <w:rsid w:val="001B69BE"/>
    <w:rsid w:val="001B6F38"/>
    <w:rsid w:val="001C1CFA"/>
    <w:rsid w:val="001C2689"/>
    <w:rsid w:val="001C388F"/>
    <w:rsid w:val="001C4B72"/>
    <w:rsid w:val="001C529D"/>
    <w:rsid w:val="001C559D"/>
    <w:rsid w:val="001C56E0"/>
    <w:rsid w:val="001C6139"/>
    <w:rsid w:val="001C7289"/>
    <w:rsid w:val="001D1F97"/>
    <w:rsid w:val="001D21E1"/>
    <w:rsid w:val="001D341D"/>
    <w:rsid w:val="001D5081"/>
    <w:rsid w:val="001D50B6"/>
    <w:rsid w:val="001D5CB9"/>
    <w:rsid w:val="001E0BBB"/>
    <w:rsid w:val="001E11D7"/>
    <w:rsid w:val="001E1886"/>
    <w:rsid w:val="001E3953"/>
    <w:rsid w:val="001E40D6"/>
    <w:rsid w:val="001E422B"/>
    <w:rsid w:val="001E443D"/>
    <w:rsid w:val="001E65DF"/>
    <w:rsid w:val="001E6F9F"/>
    <w:rsid w:val="001F000C"/>
    <w:rsid w:val="001F1E4D"/>
    <w:rsid w:val="001F59BA"/>
    <w:rsid w:val="001F620B"/>
    <w:rsid w:val="001F6D90"/>
    <w:rsid w:val="001F6FAC"/>
    <w:rsid w:val="001F6FD0"/>
    <w:rsid w:val="001F7661"/>
    <w:rsid w:val="002001CB"/>
    <w:rsid w:val="00202433"/>
    <w:rsid w:val="00202720"/>
    <w:rsid w:val="00203DDB"/>
    <w:rsid w:val="00205104"/>
    <w:rsid w:val="00205B08"/>
    <w:rsid w:val="002073F9"/>
    <w:rsid w:val="002103B2"/>
    <w:rsid w:val="0021082E"/>
    <w:rsid w:val="0021140D"/>
    <w:rsid w:val="00212590"/>
    <w:rsid w:val="00213531"/>
    <w:rsid w:val="00213865"/>
    <w:rsid w:val="0021678D"/>
    <w:rsid w:val="00217B33"/>
    <w:rsid w:val="00220203"/>
    <w:rsid w:val="002210CB"/>
    <w:rsid w:val="002210DF"/>
    <w:rsid w:val="00221C3E"/>
    <w:rsid w:val="00221F6E"/>
    <w:rsid w:val="00222F65"/>
    <w:rsid w:val="00223116"/>
    <w:rsid w:val="00223530"/>
    <w:rsid w:val="00226F18"/>
    <w:rsid w:val="00230049"/>
    <w:rsid w:val="002303A5"/>
    <w:rsid w:val="00231589"/>
    <w:rsid w:val="0023239E"/>
    <w:rsid w:val="00232401"/>
    <w:rsid w:val="00233503"/>
    <w:rsid w:val="00234690"/>
    <w:rsid w:val="002358E3"/>
    <w:rsid w:val="002364EB"/>
    <w:rsid w:val="002416B7"/>
    <w:rsid w:val="00242E60"/>
    <w:rsid w:val="00243011"/>
    <w:rsid w:val="002438DF"/>
    <w:rsid w:val="00244125"/>
    <w:rsid w:val="00244A0E"/>
    <w:rsid w:val="00244C66"/>
    <w:rsid w:val="0025361F"/>
    <w:rsid w:val="00254247"/>
    <w:rsid w:val="002576C3"/>
    <w:rsid w:val="00257AC5"/>
    <w:rsid w:val="00260277"/>
    <w:rsid w:val="00261292"/>
    <w:rsid w:val="0026161E"/>
    <w:rsid w:val="0026205E"/>
    <w:rsid w:val="002626CB"/>
    <w:rsid w:val="00263CD4"/>
    <w:rsid w:val="00267CEA"/>
    <w:rsid w:val="00271318"/>
    <w:rsid w:val="0027285E"/>
    <w:rsid w:val="00272D65"/>
    <w:rsid w:val="00273FBF"/>
    <w:rsid w:val="00276B7A"/>
    <w:rsid w:val="00280B1C"/>
    <w:rsid w:val="00282712"/>
    <w:rsid w:val="00283EBD"/>
    <w:rsid w:val="002841CE"/>
    <w:rsid w:val="00286326"/>
    <w:rsid w:val="00287485"/>
    <w:rsid w:val="00287EF4"/>
    <w:rsid w:val="002918DD"/>
    <w:rsid w:val="002947ED"/>
    <w:rsid w:val="00294B18"/>
    <w:rsid w:val="00294DC8"/>
    <w:rsid w:val="0029668E"/>
    <w:rsid w:val="002967DD"/>
    <w:rsid w:val="00297D7F"/>
    <w:rsid w:val="002A0703"/>
    <w:rsid w:val="002A0844"/>
    <w:rsid w:val="002A2834"/>
    <w:rsid w:val="002A37FA"/>
    <w:rsid w:val="002A4B1A"/>
    <w:rsid w:val="002A4EA1"/>
    <w:rsid w:val="002A53C4"/>
    <w:rsid w:val="002B230A"/>
    <w:rsid w:val="002B412A"/>
    <w:rsid w:val="002B58CF"/>
    <w:rsid w:val="002C031D"/>
    <w:rsid w:val="002C11EA"/>
    <w:rsid w:val="002C368F"/>
    <w:rsid w:val="002C4CE6"/>
    <w:rsid w:val="002C6FB1"/>
    <w:rsid w:val="002C7E4B"/>
    <w:rsid w:val="002D21F5"/>
    <w:rsid w:val="002D2567"/>
    <w:rsid w:val="002D4F4C"/>
    <w:rsid w:val="002D65F1"/>
    <w:rsid w:val="002E0689"/>
    <w:rsid w:val="002E12C5"/>
    <w:rsid w:val="002E230D"/>
    <w:rsid w:val="002E2D4E"/>
    <w:rsid w:val="002E31CC"/>
    <w:rsid w:val="002E33DD"/>
    <w:rsid w:val="002E6937"/>
    <w:rsid w:val="002E7B26"/>
    <w:rsid w:val="002F1A33"/>
    <w:rsid w:val="002F2985"/>
    <w:rsid w:val="002F35A1"/>
    <w:rsid w:val="002F3611"/>
    <w:rsid w:val="002F3AB4"/>
    <w:rsid w:val="002F5FFC"/>
    <w:rsid w:val="002F6F57"/>
    <w:rsid w:val="002F7EEE"/>
    <w:rsid w:val="0030152A"/>
    <w:rsid w:val="00301B97"/>
    <w:rsid w:val="00302B9E"/>
    <w:rsid w:val="00303E8E"/>
    <w:rsid w:val="0030525B"/>
    <w:rsid w:val="00306659"/>
    <w:rsid w:val="00306EF8"/>
    <w:rsid w:val="00307603"/>
    <w:rsid w:val="003077F5"/>
    <w:rsid w:val="00307B2D"/>
    <w:rsid w:val="00307E23"/>
    <w:rsid w:val="00310B4C"/>
    <w:rsid w:val="003140FC"/>
    <w:rsid w:val="00315077"/>
    <w:rsid w:val="00315AE0"/>
    <w:rsid w:val="00317681"/>
    <w:rsid w:val="003217D0"/>
    <w:rsid w:val="00323315"/>
    <w:rsid w:val="00323B47"/>
    <w:rsid w:val="00323C61"/>
    <w:rsid w:val="00324727"/>
    <w:rsid w:val="00325087"/>
    <w:rsid w:val="003258D5"/>
    <w:rsid w:val="0032659F"/>
    <w:rsid w:val="00326BB7"/>
    <w:rsid w:val="00326CA7"/>
    <w:rsid w:val="00327372"/>
    <w:rsid w:val="00330B1F"/>
    <w:rsid w:val="003315F2"/>
    <w:rsid w:val="0033183A"/>
    <w:rsid w:val="00331E5F"/>
    <w:rsid w:val="0033228E"/>
    <w:rsid w:val="00332D48"/>
    <w:rsid w:val="003347C8"/>
    <w:rsid w:val="00334B4B"/>
    <w:rsid w:val="00334F17"/>
    <w:rsid w:val="003355AB"/>
    <w:rsid w:val="00336E5E"/>
    <w:rsid w:val="0033748E"/>
    <w:rsid w:val="00337A0E"/>
    <w:rsid w:val="003401AD"/>
    <w:rsid w:val="00340546"/>
    <w:rsid w:val="00341627"/>
    <w:rsid w:val="00341686"/>
    <w:rsid w:val="00343455"/>
    <w:rsid w:val="0034536A"/>
    <w:rsid w:val="003458AB"/>
    <w:rsid w:val="003461D9"/>
    <w:rsid w:val="00346E1B"/>
    <w:rsid w:val="00347E47"/>
    <w:rsid w:val="00351447"/>
    <w:rsid w:val="00351BD0"/>
    <w:rsid w:val="00352309"/>
    <w:rsid w:val="003524BB"/>
    <w:rsid w:val="00352865"/>
    <w:rsid w:val="00352A00"/>
    <w:rsid w:val="00352EA1"/>
    <w:rsid w:val="00353836"/>
    <w:rsid w:val="00354B6A"/>
    <w:rsid w:val="00355C8B"/>
    <w:rsid w:val="00356299"/>
    <w:rsid w:val="00357172"/>
    <w:rsid w:val="00357CF3"/>
    <w:rsid w:val="00360E7D"/>
    <w:rsid w:val="00361C67"/>
    <w:rsid w:val="00362A7D"/>
    <w:rsid w:val="00362B48"/>
    <w:rsid w:val="00363294"/>
    <w:rsid w:val="00367264"/>
    <w:rsid w:val="00372970"/>
    <w:rsid w:val="00374580"/>
    <w:rsid w:val="00377CDC"/>
    <w:rsid w:val="00381062"/>
    <w:rsid w:val="00382327"/>
    <w:rsid w:val="003862AA"/>
    <w:rsid w:val="00391BE8"/>
    <w:rsid w:val="00391C8B"/>
    <w:rsid w:val="003931E2"/>
    <w:rsid w:val="003934C2"/>
    <w:rsid w:val="00393A37"/>
    <w:rsid w:val="0039567A"/>
    <w:rsid w:val="00396087"/>
    <w:rsid w:val="00396095"/>
    <w:rsid w:val="00396732"/>
    <w:rsid w:val="00396B72"/>
    <w:rsid w:val="00396D6E"/>
    <w:rsid w:val="0039759D"/>
    <w:rsid w:val="003A0980"/>
    <w:rsid w:val="003A13DB"/>
    <w:rsid w:val="003A1477"/>
    <w:rsid w:val="003A16D6"/>
    <w:rsid w:val="003A2C86"/>
    <w:rsid w:val="003A499C"/>
    <w:rsid w:val="003A59E4"/>
    <w:rsid w:val="003A6DF6"/>
    <w:rsid w:val="003A711A"/>
    <w:rsid w:val="003A7879"/>
    <w:rsid w:val="003A7E5D"/>
    <w:rsid w:val="003B15DD"/>
    <w:rsid w:val="003B1627"/>
    <w:rsid w:val="003B192C"/>
    <w:rsid w:val="003B241B"/>
    <w:rsid w:val="003B3653"/>
    <w:rsid w:val="003B36C8"/>
    <w:rsid w:val="003B3D8E"/>
    <w:rsid w:val="003B454B"/>
    <w:rsid w:val="003B6DE9"/>
    <w:rsid w:val="003B7612"/>
    <w:rsid w:val="003C014D"/>
    <w:rsid w:val="003C1146"/>
    <w:rsid w:val="003C18DE"/>
    <w:rsid w:val="003C201A"/>
    <w:rsid w:val="003C3D42"/>
    <w:rsid w:val="003C3D90"/>
    <w:rsid w:val="003C638A"/>
    <w:rsid w:val="003C6B5A"/>
    <w:rsid w:val="003C72B3"/>
    <w:rsid w:val="003D0EF4"/>
    <w:rsid w:val="003D3E5E"/>
    <w:rsid w:val="003E09F6"/>
    <w:rsid w:val="003E160B"/>
    <w:rsid w:val="003F0D92"/>
    <w:rsid w:val="003F16D4"/>
    <w:rsid w:val="003F1B47"/>
    <w:rsid w:val="003F1F94"/>
    <w:rsid w:val="003F4E67"/>
    <w:rsid w:val="003F5F6B"/>
    <w:rsid w:val="003F6DFD"/>
    <w:rsid w:val="004001C6"/>
    <w:rsid w:val="00401456"/>
    <w:rsid w:val="00401798"/>
    <w:rsid w:val="00402458"/>
    <w:rsid w:val="004049B1"/>
    <w:rsid w:val="004051F9"/>
    <w:rsid w:val="00406535"/>
    <w:rsid w:val="00407B88"/>
    <w:rsid w:val="00410105"/>
    <w:rsid w:val="004124B2"/>
    <w:rsid w:val="0041311C"/>
    <w:rsid w:val="00413536"/>
    <w:rsid w:val="00414C82"/>
    <w:rsid w:val="00415893"/>
    <w:rsid w:val="00417DC9"/>
    <w:rsid w:val="00420A3B"/>
    <w:rsid w:val="00421A7B"/>
    <w:rsid w:val="004236CF"/>
    <w:rsid w:val="0042439B"/>
    <w:rsid w:val="00424AF4"/>
    <w:rsid w:val="004250AA"/>
    <w:rsid w:val="00431029"/>
    <w:rsid w:val="00431364"/>
    <w:rsid w:val="00431CC3"/>
    <w:rsid w:val="00433E0B"/>
    <w:rsid w:val="0043445D"/>
    <w:rsid w:val="004349C2"/>
    <w:rsid w:val="0043609F"/>
    <w:rsid w:val="0043619E"/>
    <w:rsid w:val="0044027C"/>
    <w:rsid w:val="00440BBE"/>
    <w:rsid w:val="00441E2D"/>
    <w:rsid w:val="004452E2"/>
    <w:rsid w:val="00445329"/>
    <w:rsid w:val="00445DC4"/>
    <w:rsid w:val="0044664B"/>
    <w:rsid w:val="00446722"/>
    <w:rsid w:val="00447AF8"/>
    <w:rsid w:val="004533A4"/>
    <w:rsid w:val="004535EF"/>
    <w:rsid w:val="00453B73"/>
    <w:rsid w:val="00454679"/>
    <w:rsid w:val="0045495C"/>
    <w:rsid w:val="0045745B"/>
    <w:rsid w:val="004616E6"/>
    <w:rsid w:val="00461D1A"/>
    <w:rsid w:val="0046232A"/>
    <w:rsid w:val="00463B55"/>
    <w:rsid w:val="00464445"/>
    <w:rsid w:val="004664ED"/>
    <w:rsid w:val="00466FB1"/>
    <w:rsid w:val="00470D97"/>
    <w:rsid w:val="00471110"/>
    <w:rsid w:val="0047153B"/>
    <w:rsid w:val="0047209D"/>
    <w:rsid w:val="00473B0D"/>
    <w:rsid w:val="00473F7C"/>
    <w:rsid w:val="00475AF9"/>
    <w:rsid w:val="00477FA5"/>
    <w:rsid w:val="00481481"/>
    <w:rsid w:val="0048167B"/>
    <w:rsid w:val="004820D9"/>
    <w:rsid w:val="0048244D"/>
    <w:rsid w:val="004826A4"/>
    <w:rsid w:val="0048409C"/>
    <w:rsid w:val="00484D42"/>
    <w:rsid w:val="00484F6C"/>
    <w:rsid w:val="004850A8"/>
    <w:rsid w:val="00486211"/>
    <w:rsid w:val="00486318"/>
    <w:rsid w:val="00493005"/>
    <w:rsid w:val="0049320F"/>
    <w:rsid w:val="00493362"/>
    <w:rsid w:val="0049374B"/>
    <w:rsid w:val="00494CED"/>
    <w:rsid w:val="00494FAB"/>
    <w:rsid w:val="0049628F"/>
    <w:rsid w:val="0049629D"/>
    <w:rsid w:val="00496EB7"/>
    <w:rsid w:val="00497D1D"/>
    <w:rsid w:val="004A0C64"/>
    <w:rsid w:val="004A3F25"/>
    <w:rsid w:val="004A5BB4"/>
    <w:rsid w:val="004A6464"/>
    <w:rsid w:val="004A7135"/>
    <w:rsid w:val="004B050F"/>
    <w:rsid w:val="004B181C"/>
    <w:rsid w:val="004B3084"/>
    <w:rsid w:val="004C0BCA"/>
    <w:rsid w:val="004C30F9"/>
    <w:rsid w:val="004C35FB"/>
    <w:rsid w:val="004C40DA"/>
    <w:rsid w:val="004C46AB"/>
    <w:rsid w:val="004C5A94"/>
    <w:rsid w:val="004C6DEC"/>
    <w:rsid w:val="004C76D2"/>
    <w:rsid w:val="004D00FA"/>
    <w:rsid w:val="004D14E2"/>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46B8"/>
    <w:rsid w:val="004F6698"/>
    <w:rsid w:val="004F67B3"/>
    <w:rsid w:val="00500B49"/>
    <w:rsid w:val="00501B09"/>
    <w:rsid w:val="00501FE1"/>
    <w:rsid w:val="00502095"/>
    <w:rsid w:val="00503263"/>
    <w:rsid w:val="005033C8"/>
    <w:rsid w:val="00504392"/>
    <w:rsid w:val="005047FE"/>
    <w:rsid w:val="00507546"/>
    <w:rsid w:val="00511924"/>
    <w:rsid w:val="00511D08"/>
    <w:rsid w:val="0051267B"/>
    <w:rsid w:val="0051320E"/>
    <w:rsid w:val="00513E2E"/>
    <w:rsid w:val="00515EB0"/>
    <w:rsid w:val="00521DA4"/>
    <w:rsid w:val="00523CA6"/>
    <w:rsid w:val="00526411"/>
    <w:rsid w:val="00530471"/>
    <w:rsid w:val="00531123"/>
    <w:rsid w:val="005331D9"/>
    <w:rsid w:val="00534273"/>
    <w:rsid w:val="00534740"/>
    <w:rsid w:val="00534902"/>
    <w:rsid w:val="00535195"/>
    <w:rsid w:val="00535475"/>
    <w:rsid w:val="00541060"/>
    <w:rsid w:val="0054139D"/>
    <w:rsid w:val="00542381"/>
    <w:rsid w:val="00543E31"/>
    <w:rsid w:val="0054596A"/>
    <w:rsid w:val="00545D9B"/>
    <w:rsid w:val="005463DA"/>
    <w:rsid w:val="005467D2"/>
    <w:rsid w:val="00547685"/>
    <w:rsid w:val="00547E75"/>
    <w:rsid w:val="00547EEF"/>
    <w:rsid w:val="00550265"/>
    <w:rsid w:val="0055061F"/>
    <w:rsid w:val="00551152"/>
    <w:rsid w:val="0055127F"/>
    <w:rsid w:val="00552949"/>
    <w:rsid w:val="00552BBD"/>
    <w:rsid w:val="00553446"/>
    <w:rsid w:val="00556AFA"/>
    <w:rsid w:val="00560A6F"/>
    <w:rsid w:val="005646A7"/>
    <w:rsid w:val="00565D48"/>
    <w:rsid w:val="0056636D"/>
    <w:rsid w:val="00567019"/>
    <w:rsid w:val="00567B67"/>
    <w:rsid w:val="00571974"/>
    <w:rsid w:val="00573684"/>
    <w:rsid w:val="00573EE1"/>
    <w:rsid w:val="00576A4F"/>
    <w:rsid w:val="00576CDC"/>
    <w:rsid w:val="00577699"/>
    <w:rsid w:val="00580C63"/>
    <w:rsid w:val="005812CF"/>
    <w:rsid w:val="00581783"/>
    <w:rsid w:val="00581E79"/>
    <w:rsid w:val="005833E9"/>
    <w:rsid w:val="005842ED"/>
    <w:rsid w:val="00585299"/>
    <w:rsid w:val="005854DE"/>
    <w:rsid w:val="00587DFA"/>
    <w:rsid w:val="00590541"/>
    <w:rsid w:val="00590805"/>
    <w:rsid w:val="00590A9B"/>
    <w:rsid w:val="00590D93"/>
    <w:rsid w:val="0059123A"/>
    <w:rsid w:val="005924A5"/>
    <w:rsid w:val="00592A56"/>
    <w:rsid w:val="00593AD5"/>
    <w:rsid w:val="00593CF0"/>
    <w:rsid w:val="00593D04"/>
    <w:rsid w:val="005955AA"/>
    <w:rsid w:val="00595B89"/>
    <w:rsid w:val="0059684F"/>
    <w:rsid w:val="005A0250"/>
    <w:rsid w:val="005A25DF"/>
    <w:rsid w:val="005A2968"/>
    <w:rsid w:val="005A2F77"/>
    <w:rsid w:val="005A3466"/>
    <w:rsid w:val="005A3F39"/>
    <w:rsid w:val="005A653D"/>
    <w:rsid w:val="005A6B2A"/>
    <w:rsid w:val="005A702B"/>
    <w:rsid w:val="005B08CB"/>
    <w:rsid w:val="005B0E14"/>
    <w:rsid w:val="005B139C"/>
    <w:rsid w:val="005B278B"/>
    <w:rsid w:val="005B4A1A"/>
    <w:rsid w:val="005B4A54"/>
    <w:rsid w:val="005B6175"/>
    <w:rsid w:val="005B66FE"/>
    <w:rsid w:val="005B7277"/>
    <w:rsid w:val="005B7F1F"/>
    <w:rsid w:val="005C1328"/>
    <w:rsid w:val="005C33E9"/>
    <w:rsid w:val="005C3A92"/>
    <w:rsid w:val="005C3F6D"/>
    <w:rsid w:val="005C4F74"/>
    <w:rsid w:val="005C576B"/>
    <w:rsid w:val="005C6794"/>
    <w:rsid w:val="005D10F6"/>
    <w:rsid w:val="005D606F"/>
    <w:rsid w:val="005D6275"/>
    <w:rsid w:val="005E07D8"/>
    <w:rsid w:val="005E1405"/>
    <w:rsid w:val="005E237A"/>
    <w:rsid w:val="005E3E73"/>
    <w:rsid w:val="005E6839"/>
    <w:rsid w:val="005E73D1"/>
    <w:rsid w:val="005E7E23"/>
    <w:rsid w:val="005F01A3"/>
    <w:rsid w:val="005F1C53"/>
    <w:rsid w:val="005F441B"/>
    <w:rsid w:val="005F6903"/>
    <w:rsid w:val="005F7497"/>
    <w:rsid w:val="0060342C"/>
    <w:rsid w:val="006034A5"/>
    <w:rsid w:val="00603E0C"/>
    <w:rsid w:val="006050C1"/>
    <w:rsid w:val="006053E5"/>
    <w:rsid w:val="00605B21"/>
    <w:rsid w:val="00605E2B"/>
    <w:rsid w:val="00606349"/>
    <w:rsid w:val="00611144"/>
    <w:rsid w:val="0061147D"/>
    <w:rsid w:val="00611D3C"/>
    <w:rsid w:val="00612EBD"/>
    <w:rsid w:val="0061304B"/>
    <w:rsid w:val="00613F49"/>
    <w:rsid w:val="00615651"/>
    <w:rsid w:val="006160F2"/>
    <w:rsid w:val="00616301"/>
    <w:rsid w:val="0061678A"/>
    <w:rsid w:val="00616EF0"/>
    <w:rsid w:val="00617E8B"/>
    <w:rsid w:val="00620F14"/>
    <w:rsid w:val="00620FB3"/>
    <w:rsid w:val="00621870"/>
    <w:rsid w:val="006247A9"/>
    <w:rsid w:val="00625CCB"/>
    <w:rsid w:val="00626086"/>
    <w:rsid w:val="00627ECD"/>
    <w:rsid w:val="0063001B"/>
    <w:rsid w:val="0063124D"/>
    <w:rsid w:val="00633FBB"/>
    <w:rsid w:val="006342F3"/>
    <w:rsid w:val="006357C7"/>
    <w:rsid w:val="0063646A"/>
    <w:rsid w:val="0063785B"/>
    <w:rsid w:val="006403F3"/>
    <w:rsid w:val="006410BC"/>
    <w:rsid w:val="00641287"/>
    <w:rsid w:val="006448BA"/>
    <w:rsid w:val="00646173"/>
    <w:rsid w:val="006478B8"/>
    <w:rsid w:val="006508F4"/>
    <w:rsid w:val="00650C66"/>
    <w:rsid w:val="00652EB9"/>
    <w:rsid w:val="00652F40"/>
    <w:rsid w:val="00652F6E"/>
    <w:rsid w:val="00654628"/>
    <w:rsid w:val="00654937"/>
    <w:rsid w:val="0065517C"/>
    <w:rsid w:val="0065524D"/>
    <w:rsid w:val="006556C0"/>
    <w:rsid w:val="00655D7A"/>
    <w:rsid w:val="006563E9"/>
    <w:rsid w:val="00656E03"/>
    <w:rsid w:val="006578E6"/>
    <w:rsid w:val="006605B9"/>
    <w:rsid w:val="00660977"/>
    <w:rsid w:val="00660D40"/>
    <w:rsid w:val="006665F7"/>
    <w:rsid w:val="00666C52"/>
    <w:rsid w:val="00667C69"/>
    <w:rsid w:val="00667F04"/>
    <w:rsid w:val="006711A1"/>
    <w:rsid w:val="0067177C"/>
    <w:rsid w:val="00671CC8"/>
    <w:rsid w:val="00672BAE"/>
    <w:rsid w:val="006738C4"/>
    <w:rsid w:val="00675387"/>
    <w:rsid w:val="00677AB2"/>
    <w:rsid w:val="00680EC0"/>
    <w:rsid w:val="006814C9"/>
    <w:rsid w:val="00682215"/>
    <w:rsid w:val="00682B6F"/>
    <w:rsid w:val="006836A1"/>
    <w:rsid w:val="00683FB3"/>
    <w:rsid w:val="00686B7D"/>
    <w:rsid w:val="006903E8"/>
    <w:rsid w:val="00691186"/>
    <w:rsid w:val="00691553"/>
    <w:rsid w:val="00693648"/>
    <w:rsid w:val="0069380C"/>
    <w:rsid w:val="00693D24"/>
    <w:rsid w:val="00694055"/>
    <w:rsid w:val="006A176C"/>
    <w:rsid w:val="006A17FC"/>
    <w:rsid w:val="006B13FF"/>
    <w:rsid w:val="006C18F7"/>
    <w:rsid w:val="006C3068"/>
    <w:rsid w:val="006C4DB3"/>
    <w:rsid w:val="006C51E8"/>
    <w:rsid w:val="006C78FE"/>
    <w:rsid w:val="006C7C68"/>
    <w:rsid w:val="006C7D20"/>
    <w:rsid w:val="006D1CF1"/>
    <w:rsid w:val="006D2FFD"/>
    <w:rsid w:val="006D3AC3"/>
    <w:rsid w:val="006D4BE3"/>
    <w:rsid w:val="006D6D0D"/>
    <w:rsid w:val="006D6DD2"/>
    <w:rsid w:val="006D700A"/>
    <w:rsid w:val="006D7CB3"/>
    <w:rsid w:val="006E02A9"/>
    <w:rsid w:val="006E02D8"/>
    <w:rsid w:val="006E0ACE"/>
    <w:rsid w:val="006E2308"/>
    <w:rsid w:val="006E47EA"/>
    <w:rsid w:val="006E6D83"/>
    <w:rsid w:val="006E797B"/>
    <w:rsid w:val="006F0100"/>
    <w:rsid w:val="006F0252"/>
    <w:rsid w:val="006F0EA4"/>
    <w:rsid w:val="006F2EE0"/>
    <w:rsid w:val="006F3DB5"/>
    <w:rsid w:val="006F4335"/>
    <w:rsid w:val="006F59C2"/>
    <w:rsid w:val="006F7FB1"/>
    <w:rsid w:val="007004A3"/>
    <w:rsid w:val="0070077C"/>
    <w:rsid w:val="00700F17"/>
    <w:rsid w:val="00702329"/>
    <w:rsid w:val="007023E8"/>
    <w:rsid w:val="007023F9"/>
    <w:rsid w:val="00702B29"/>
    <w:rsid w:val="00702FD2"/>
    <w:rsid w:val="00703E4A"/>
    <w:rsid w:val="00703FB4"/>
    <w:rsid w:val="0070556F"/>
    <w:rsid w:val="0070761B"/>
    <w:rsid w:val="007146B7"/>
    <w:rsid w:val="007150C4"/>
    <w:rsid w:val="007169AF"/>
    <w:rsid w:val="00717E64"/>
    <w:rsid w:val="0072014E"/>
    <w:rsid w:val="007214BE"/>
    <w:rsid w:val="00722BE4"/>
    <w:rsid w:val="00722EE6"/>
    <w:rsid w:val="0072320F"/>
    <w:rsid w:val="00725294"/>
    <w:rsid w:val="00725EC2"/>
    <w:rsid w:val="00726B64"/>
    <w:rsid w:val="007276B4"/>
    <w:rsid w:val="007317B8"/>
    <w:rsid w:val="007321DB"/>
    <w:rsid w:val="007322AC"/>
    <w:rsid w:val="007328A0"/>
    <w:rsid w:val="00733C05"/>
    <w:rsid w:val="00733C9A"/>
    <w:rsid w:val="00735659"/>
    <w:rsid w:val="007409E9"/>
    <w:rsid w:val="00740E4C"/>
    <w:rsid w:val="00741D73"/>
    <w:rsid w:val="00742CE2"/>
    <w:rsid w:val="00742EED"/>
    <w:rsid w:val="00745057"/>
    <w:rsid w:val="007452B0"/>
    <w:rsid w:val="00746F9C"/>
    <w:rsid w:val="0075023E"/>
    <w:rsid w:val="007505A5"/>
    <w:rsid w:val="007514EC"/>
    <w:rsid w:val="007529CC"/>
    <w:rsid w:val="007546AC"/>
    <w:rsid w:val="0075487C"/>
    <w:rsid w:val="00754976"/>
    <w:rsid w:val="007578DE"/>
    <w:rsid w:val="00760DDC"/>
    <w:rsid w:val="00761253"/>
    <w:rsid w:val="0076243C"/>
    <w:rsid w:val="00765832"/>
    <w:rsid w:val="007659FF"/>
    <w:rsid w:val="0076658B"/>
    <w:rsid w:val="00766D60"/>
    <w:rsid w:val="00767488"/>
    <w:rsid w:val="00767563"/>
    <w:rsid w:val="007676B1"/>
    <w:rsid w:val="00770A24"/>
    <w:rsid w:val="007723C0"/>
    <w:rsid w:val="00774D62"/>
    <w:rsid w:val="00776AAB"/>
    <w:rsid w:val="00780008"/>
    <w:rsid w:val="007830B4"/>
    <w:rsid w:val="007837C0"/>
    <w:rsid w:val="00783AD0"/>
    <w:rsid w:val="00783CF9"/>
    <w:rsid w:val="0078439C"/>
    <w:rsid w:val="0078551B"/>
    <w:rsid w:val="0078582A"/>
    <w:rsid w:val="00785D94"/>
    <w:rsid w:val="007861EB"/>
    <w:rsid w:val="007871F6"/>
    <w:rsid w:val="00787F8A"/>
    <w:rsid w:val="0079208F"/>
    <w:rsid w:val="00794391"/>
    <w:rsid w:val="007966B9"/>
    <w:rsid w:val="007971C8"/>
    <w:rsid w:val="007A22CA"/>
    <w:rsid w:val="007A32D8"/>
    <w:rsid w:val="007A3692"/>
    <w:rsid w:val="007A4408"/>
    <w:rsid w:val="007A512B"/>
    <w:rsid w:val="007A58D0"/>
    <w:rsid w:val="007A5A25"/>
    <w:rsid w:val="007A5D49"/>
    <w:rsid w:val="007A6A8E"/>
    <w:rsid w:val="007B3B22"/>
    <w:rsid w:val="007B5DA1"/>
    <w:rsid w:val="007B66EB"/>
    <w:rsid w:val="007C051B"/>
    <w:rsid w:val="007C0813"/>
    <w:rsid w:val="007C27EA"/>
    <w:rsid w:val="007C5D08"/>
    <w:rsid w:val="007C6C5B"/>
    <w:rsid w:val="007C7C8E"/>
    <w:rsid w:val="007D0A45"/>
    <w:rsid w:val="007D1F7F"/>
    <w:rsid w:val="007D1FE6"/>
    <w:rsid w:val="007D2B0F"/>
    <w:rsid w:val="007D2FA8"/>
    <w:rsid w:val="007D40E2"/>
    <w:rsid w:val="007D4E27"/>
    <w:rsid w:val="007D519D"/>
    <w:rsid w:val="007D5DAD"/>
    <w:rsid w:val="007D66CA"/>
    <w:rsid w:val="007E0ED3"/>
    <w:rsid w:val="007E1D4A"/>
    <w:rsid w:val="007E1F03"/>
    <w:rsid w:val="007E2A22"/>
    <w:rsid w:val="007E2E0D"/>
    <w:rsid w:val="007E34F3"/>
    <w:rsid w:val="007E35E2"/>
    <w:rsid w:val="007E3A5E"/>
    <w:rsid w:val="007E5750"/>
    <w:rsid w:val="007E5E98"/>
    <w:rsid w:val="007E6460"/>
    <w:rsid w:val="007F0685"/>
    <w:rsid w:val="007F1412"/>
    <w:rsid w:val="007F2120"/>
    <w:rsid w:val="007F2A06"/>
    <w:rsid w:val="007F38BA"/>
    <w:rsid w:val="007F4597"/>
    <w:rsid w:val="007F4601"/>
    <w:rsid w:val="007F594F"/>
    <w:rsid w:val="007F5ED0"/>
    <w:rsid w:val="007F5F7D"/>
    <w:rsid w:val="007F77AF"/>
    <w:rsid w:val="0080171D"/>
    <w:rsid w:val="00801931"/>
    <w:rsid w:val="00802753"/>
    <w:rsid w:val="008037FF"/>
    <w:rsid w:val="00804510"/>
    <w:rsid w:val="00804701"/>
    <w:rsid w:val="008062B8"/>
    <w:rsid w:val="00812814"/>
    <w:rsid w:val="00812D32"/>
    <w:rsid w:val="0081361A"/>
    <w:rsid w:val="0081428B"/>
    <w:rsid w:val="00814947"/>
    <w:rsid w:val="00814F57"/>
    <w:rsid w:val="0081617B"/>
    <w:rsid w:val="0081640A"/>
    <w:rsid w:val="008175EF"/>
    <w:rsid w:val="008219F3"/>
    <w:rsid w:val="008228D4"/>
    <w:rsid w:val="008231A3"/>
    <w:rsid w:val="008256CA"/>
    <w:rsid w:val="00830EA7"/>
    <w:rsid w:val="00831701"/>
    <w:rsid w:val="0083192F"/>
    <w:rsid w:val="00832117"/>
    <w:rsid w:val="0083263B"/>
    <w:rsid w:val="00835FE4"/>
    <w:rsid w:val="00840378"/>
    <w:rsid w:val="00841520"/>
    <w:rsid w:val="008420A5"/>
    <w:rsid w:val="00843144"/>
    <w:rsid w:val="0084336E"/>
    <w:rsid w:val="00843AD6"/>
    <w:rsid w:val="008447E7"/>
    <w:rsid w:val="0085187A"/>
    <w:rsid w:val="00851C2C"/>
    <w:rsid w:val="00855676"/>
    <w:rsid w:val="00855BDC"/>
    <w:rsid w:val="00855EE6"/>
    <w:rsid w:val="00861A98"/>
    <w:rsid w:val="008621B5"/>
    <w:rsid w:val="00862763"/>
    <w:rsid w:val="00866650"/>
    <w:rsid w:val="00867149"/>
    <w:rsid w:val="00870DB9"/>
    <w:rsid w:val="0087360D"/>
    <w:rsid w:val="008741F0"/>
    <w:rsid w:val="00874D73"/>
    <w:rsid w:val="00874DAC"/>
    <w:rsid w:val="00874E90"/>
    <w:rsid w:val="00876467"/>
    <w:rsid w:val="008772FD"/>
    <w:rsid w:val="00880019"/>
    <w:rsid w:val="008821DD"/>
    <w:rsid w:val="008823B5"/>
    <w:rsid w:val="00882DE1"/>
    <w:rsid w:val="0088332A"/>
    <w:rsid w:val="00883E87"/>
    <w:rsid w:val="0088407C"/>
    <w:rsid w:val="008841C5"/>
    <w:rsid w:val="00884E25"/>
    <w:rsid w:val="00886F34"/>
    <w:rsid w:val="008873D4"/>
    <w:rsid w:val="00890615"/>
    <w:rsid w:val="00890803"/>
    <w:rsid w:val="00891400"/>
    <w:rsid w:val="0089198A"/>
    <w:rsid w:val="00892450"/>
    <w:rsid w:val="00892E08"/>
    <w:rsid w:val="008941D1"/>
    <w:rsid w:val="00894C71"/>
    <w:rsid w:val="00895714"/>
    <w:rsid w:val="00896412"/>
    <w:rsid w:val="00896925"/>
    <w:rsid w:val="008A032D"/>
    <w:rsid w:val="008A070A"/>
    <w:rsid w:val="008A3672"/>
    <w:rsid w:val="008A404F"/>
    <w:rsid w:val="008A41F4"/>
    <w:rsid w:val="008A43CA"/>
    <w:rsid w:val="008A448E"/>
    <w:rsid w:val="008A62B3"/>
    <w:rsid w:val="008A7227"/>
    <w:rsid w:val="008A7CA1"/>
    <w:rsid w:val="008B079D"/>
    <w:rsid w:val="008B1B8C"/>
    <w:rsid w:val="008B39C5"/>
    <w:rsid w:val="008B3F74"/>
    <w:rsid w:val="008B4041"/>
    <w:rsid w:val="008B567D"/>
    <w:rsid w:val="008B6924"/>
    <w:rsid w:val="008B71C8"/>
    <w:rsid w:val="008B7DEA"/>
    <w:rsid w:val="008C02C0"/>
    <w:rsid w:val="008C1485"/>
    <w:rsid w:val="008C151A"/>
    <w:rsid w:val="008C1D35"/>
    <w:rsid w:val="008C2054"/>
    <w:rsid w:val="008C349E"/>
    <w:rsid w:val="008C438E"/>
    <w:rsid w:val="008C4CFE"/>
    <w:rsid w:val="008C63EF"/>
    <w:rsid w:val="008C65EE"/>
    <w:rsid w:val="008C6978"/>
    <w:rsid w:val="008D067A"/>
    <w:rsid w:val="008D23E9"/>
    <w:rsid w:val="008D278F"/>
    <w:rsid w:val="008D34C8"/>
    <w:rsid w:val="008D3D66"/>
    <w:rsid w:val="008D6C1B"/>
    <w:rsid w:val="008E5316"/>
    <w:rsid w:val="008E5DEC"/>
    <w:rsid w:val="008E62D1"/>
    <w:rsid w:val="008E6C5A"/>
    <w:rsid w:val="008E6D7A"/>
    <w:rsid w:val="008E75CC"/>
    <w:rsid w:val="008F0711"/>
    <w:rsid w:val="008F0A1A"/>
    <w:rsid w:val="008F0A3D"/>
    <w:rsid w:val="008F4745"/>
    <w:rsid w:val="008F62B2"/>
    <w:rsid w:val="0090054F"/>
    <w:rsid w:val="00902041"/>
    <w:rsid w:val="009062D9"/>
    <w:rsid w:val="00907781"/>
    <w:rsid w:val="00910E59"/>
    <w:rsid w:val="00911472"/>
    <w:rsid w:val="00912CA0"/>
    <w:rsid w:val="009171F4"/>
    <w:rsid w:val="00922AE0"/>
    <w:rsid w:val="00923CDE"/>
    <w:rsid w:val="00924ABE"/>
    <w:rsid w:val="00924B1D"/>
    <w:rsid w:val="00924BE3"/>
    <w:rsid w:val="00931518"/>
    <w:rsid w:val="009335CB"/>
    <w:rsid w:val="00933EDE"/>
    <w:rsid w:val="00933F1C"/>
    <w:rsid w:val="00934398"/>
    <w:rsid w:val="009344F9"/>
    <w:rsid w:val="00935D5D"/>
    <w:rsid w:val="0093658D"/>
    <w:rsid w:val="0093724E"/>
    <w:rsid w:val="00941AA2"/>
    <w:rsid w:val="0094216F"/>
    <w:rsid w:val="009427B4"/>
    <w:rsid w:val="0094575C"/>
    <w:rsid w:val="00946D12"/>
    <w:rsid w:val="00950659"/>
    <w:rsid w:val="00951D2A"/>
    <w:rsid w:val="00952285"/>
    <w:rsid w:val="00952ACB"/>
    <w:rsid w:val="00952B36"/>
    <w:rsid w:val="009534EB"/>
    <w:rsid w:val="0095446C"/>
    <w:rsid w:val="0095502F"/>
    <w:rsid w:val="00955667"/>
    <w:rsid w:val="00956508"/>
    <w:rsid w:val="00960F75"/>
    <w:rsid w:val="00961D8F"/>
    <w:rsid w:val="009637EE"/>
    <w:rsid w:val="00963E2A"/>
    <w:rsid w:val="00964BB3"/>
    <w:rsid w:val="009667DD"/>
    <w:rsid w:val="00967FC1"/>
    <w:rsid w:val="00973117"/>
    <w:rsid w:val="00974AFF"/>
    <w:rsid w:val="00975C5C"/>
    <w:rsid w:val="009800FF"/>
    <w:rsid w:val="00980943"/>
    <w:rsid w:val="00980D84"/>
    <w:rsid w:val="00980FA4"/>
    <w:rsid w:val="00982D1C"/>
    <w:rsid w:val="009830BA"/>
    <w:rsid w:val="009838F5"/>
    <w:rsid w:val="0098400D"/>
    <w:rsid w:val="0099140C"/>
    <w:rsid w:val="00991E2F"/>
    <w:rsid w:val="0099284B"/>
    <w:rsid w:val="009932D6"/>
    <w:rsid w:val="0099556A"/>
    <w:rsid w:val="0099670C"/>
    <w:rsid w:val="00996A62"/>
    <w:rsid w:val="009A2407"/>
    <w:rsid w:val="009A2428"/>
    <w:rsid w:val="009A2EBE"/>
    <w:rsid w:val="009A2F15"/>
    <w:rsid w:val="009A4D63"/>
    <w:rsid w:val="009A5C93"/>
    <w:rsid w:val="009A6016"/>
    <w:rsid w:val="009A61CD"/>
    <w:rsid w:val="009A6589"/>
    <w:rsid w:val="009A6A33"/>
    <w:rsid w:val="009A6B68"/>
    <w:rsid w:val="009A6E04"/>
    <w:rsid w:val="009B08AA"/>
    <w:rsid w:val="009B32F1"/>
    <w:rsid w:val="009B3D05"/>
    <w:rsid w:val="009B3E4F"/>
    <w:rsid w:val="009B54FD"/>
    <w:rsid w:val="009B5F21"/>
    <w:rsid w:val="009B6F2D"/>
    <w:rsid w:val="009B7499"/>
    <w:rsid w:val="009B7930"/>
    <w:rsid w:val="009C086E"/>
    <w:rsid w:val="009C18F7"/>
    <w:rsid w:val="009C1A2A"/>
    <w:rsid w:val="009C201E"/>
    <w:rsid w:val="009C24B1"/>
    <w:rsid w:val="009C2881"/>
    <w:rsid w:val="009C4E64"/>
    <w:rsid w:val="009C5177"/>
    <w:rsid w:val="009C592B"/>
    <w:rsid w:val="009C6260"/>
    <w:rsid w:val="009C62B1"/>
    <w:rsid w:val="009C6DE6"/>
    <w:rsid w:val="009D0BBD"/>
    <w:rsid w:val="009D0DF1"/>
    <w:rsid w:val="009D2629"/>
    <w:rsid w:val="009D2CC9"/>
    <w:rsid w:val="009D49EC"/>
    <w:rsid w:val="009D5911"/>
    <w:rsid w:val="009D626A"/>
    <w:rsid w:val="009D6FD0"/>
    <w:rsid w:val="009E0E68"/>
    <w:rsid w:val="009E1CE8"/>
    <w:rsid w:val="009E529E"/>
    <w:rsid w:val="009F0F85"/>
    <w:rsid w:val="009F195B"/>
    <w:rsid w:val="009F236B"/>
    <w:rsid w:val="009F30DD"/>
    <w:rsid w:val="009F3730"/>
    <w:rsid w:val="009F3C83"/>
    <w:rsid w:val="009F57FF"/>
    <w:rsid w:val="009F6392"/>
    <w:rsid w:val="009F7331"/>
    <w:rsid w:val="00A02636"/>
    <w:rsid w:val="00A03DDF"/>
    <w:rsid w:val="00A04786"/>
    <w:rsid w:val="00A04FF1"/>
    <w:rsid w:val="00A06A88"/>
    <w:rsid w:val="00A07696"/>
    <w:rsid w:val="00A07C3A"/>
    <w:rsid w:val="00A10499"/>
    <w:rsid w:val="00A10D9B"/>
    <w:rsid w:val="00A12282"/>
    <w:rsid w:val="00A12596"/>
    <w:rsid w:val="00A13662"/>
    <w:rsid w:val="00A14179"/>
    <w:rsid w:val="00A17752"/>
    <w:rsid w:val="00A17F67"/>
    <w:rsid w:val="00A20841"/>
    <w:rsid w:val="00A2135B"/>
    <w:rsid w:val="00A23B73"/>
    <w:rsid w:val="00A257DC"/>
    <w:rsid w:val="00A25925"/>
    <w:rsid w:val="00A25AB0"/>
    <w:rsid w:val="00A27273"/>
    <w:rsid w:val="00A30302"/>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440"/>
    <w:rsid w:val="00A45D3B"/>
    <w:rsid w:val="00A50E4B"/>
    <w:rsid w:val="00A53583"/>
    <w:rsid w:val="00A54AD0"/>
    <w:rsid w:val="00A55619"/>
    <w:rsid w:val="00A6054A"/>
    <w:rsid w:val="00A60F17"/>
    <w:rsid w:val="00A6126A"/>
    <w:rsid w:val="00A61C1E"/>
    <w:rsid w:val="00A623E4"/>
    <w:rsid w:val="00A631B8"/>
    <w:rsid w:val="00A63A08"/>
    <w:rsid w:val="00A67E55"/>
    <w:rsid w:val="00A67F24"/>
    <w:rsid w:val="00A71333"/>
    <w:rsid w:val="00A73126"/>
    <w:rsid w:val="00A73138"/>
    <w:rsid w:val="00A733A9"/>
    <w:rsid w:val="00A738B0"/>
    <w:rsid w:val="00A74B9E"/>
    <w:rsid w:val="00A74E62"/>
    <w:rsid w:val="00A76C98"/>
    <w:rsid w:val="00A77982"/>
    <w:rsid w:val="00A80C44"/>
    <w:rsid w:val="00A82F95"/>
    <w:rsid w:val="00A832BE"/>
    <w:rsid w:val="00A84CC4"/>
    <w:rsid w:val="00A863B0"/>
    <w:rsid w:val="00A8667D"/>
    <w:rsid w:val="00A86980"/>
    <w:rsid w:val="00A86F2F"/>
    <w:rsid w:val="00A872A2"/>
    <w:rsid w:val="00A87463"/>
    <w:rsid w:val="00A879E6"/>
    <w:rsid w:val="00A90B42"/>
    <w:rsid w:val="00A9243F"/>
    <w:rsid w:val="00A93AA3"/>
    <w:rsid w:val="00A95410"/>
    <w:rsid w:val="00A95ADC"/>
    <w:rsid w:val="00A979D3"/>
    <w:rsid w:val="00AA0F54"/>
    <w:rsid w:val="00AA2AE0"/>
    <w:rsid w:val="00AA3E07"/>
    <w:rsid w:val="00AA60D4"/>
    <w:rsid w:val="00AA792C"/>
    <w:rsid w:val="00AB1A1C"/>
    <w:rsid w:val="00AB2CFE"/>
    <w:rsid w:val="00AB2FC3"/>
    <w:rsid w:val="00AB3CD7"/>
    <w:rsid w:val="00AB5D66"/>
    <w:rsid w:val="00AB68C7"/>
    <w:rsid w:val="00AB6A8C"/>
    <w:rsid w:val="00AB78AF"/>
    <w:rsid w:val="00AB7B47"/>
    <w:rsid w:val="00AB7C64"/>
    <w:rsid w:val="00AC1566"/>
    <w:rsid w:val="00AC1C68"/>
    <w:rsid w:val="00AC2054"/>
    <w:rsid w:val="00AC49AC"/>
    <w:rsid w:val="00AC4DE2"/>
    <w:rsid w:val="00AC5019"/>
    <w:rsid w:val="00AC6557"/>
    <w:rsid w:val="00AC6B69"/>
    <w:rsid w:val="00AD1C94"/>
    <w:rsid w:val="00AD20A1"/>
    <w:rsid w:val="00AD3030"/>
    <w:rsid w:val="00AD37A3"/>
    <w:rsid w:val="00AD3F41"/>
    <w:rsid w:val="00AD60A9"/>
    <w:rsid w:val="00AD7680"/>
    <w:rsid w:val="00AE1133"/>
    <w:rsid w:val="00AE1D06"/>
    <w:rsid w:val="00AE276D"/>
    <w:rsid w:val="00AE31BE"/>
    <w:rsid w:val="00AE484A"/>
    <w:rsid w:val="00AE4D7A"/>
    <w:rsid w:val="00AE6158"/>
    <w:rsid w:val="00AE71A0"/>
    <w:rsid w:val="00AE7637"/>
    <w:rsid w:val="00AE7921"/>
    <w:rsid w:val="00AE7ABE"/>
    <w:rsid w:val="00AF13F1"/>
    <w:rsid w:val="00AF2571"/>
    <w:rsid w:val="00AF285C"/>
    <w:rsid w:val="00AF396C"/>
    <w:rsid w:val="00AF4370"/>
    <w:rsid w:val="00AF680F"/>
    <w:rsid w:val="00AF79CE"/>
    <w:rsid w:val="00B01548"/>
    <w:rsid w:val="00B01BD5"/>
    <w:rsid w:val="00B0303C"/>
    <w:rsid w:val="00B04637"/>
    <w:rsid w:val="00B0638D"/>
    <w:rsid w:val="00B06E68"/>
    <w:rsid w:val="00B0736C"/>
    <w:rsid w:val="00B075F0"/>
    <w:rsid w:val="00B078D1"/>
    <w:rsid w:val="00B10E47"/>
    <w:rsid w:val="00B10E93"/>
    <w:rsid w:val="00B10EB6"/>
    <w:rsid w:val="00B1140D"/>
    <w:rsid w:val="00B117AA"/>
    <w:rsid w:val="00B11D83"/>
    <w:rsid w:val="00B11F09"/>
    <w:rsid w:val="00B125F1"/>
    <w:rsid w:val="00B12765"/>
    <w:rsid w:val="00B12FCB"/>
    <w:rsid w:val="00B14593"/>
    <w:rsid w:val="00B15063"/>
    <w:rsid w:val="00B15F01"/>
    <w:rsid w:val="00B164CB"/>
    <w:rsid w:val="00B17835"/>
    <w:rsid w:val="00B17D68"/>
    <w:rsid w:val="00B22E6B"/>
    <w:rsid w:val="00B251F7"/>
    <w:rsid w:val="00B25693"/>
    <w:rsid w:val="00B3179A"/>
    <w:rsid w:val="00B31F64"/>
    <w:rsid w:val="00B32ECD"/>
    <w:rsid w:val="00B342BA"/>
    <w:rsid w:val="00B36A83"/>
    <w:rsid w:val="00B3773F"/>
    <w:rsid w:val="00B4019D"/>
    <w:rsid w:val="00B40F47"/>
    <w:rsid w:val="00B41C5E"/>
    <w:rsid w:val="00B4367F"/>
    <w:rsid w:val="00B43EEC"/>
    <w:rsid w:val="00B51BF8"/>
    <w:rsid w:val="00B54A0A"/>
    <w:rsid w:val="00B54C05"/>
    <w:rsid w:val="00B60ABE"/>
    <w:rsid w:val="00B616E4"/>
    <w:rsid w:val="00B61D95"/>
    <w:rsid w:val="00B621A7"/>
    <w:rsid w:val="00B62F93"/>
    <w:rsid w:val="00B634FA"/>
    <w:rsid w:val="00B6628A"/>
    <w:rsid w:val="00B67A78"/>
    <w:rsid w:val="00B7006F"/>
    <w:rsid w:val="00B70FAB"/>
    <w:rsid w:val="00B74C65"/>
    <w:rsid w:val="00B7526F"/>
    <w:rsid w:val="00B7616E"/>
    <w:rsid w:val="00B7621A"/>
    <w:rsid w:val="00B766B7"/>
    <w:rsid w:val="00B77B16"/>
    <w:rsid w:val="00B80016"/>
    <w:rsid w:val="00B8083E"/>
    <w:rsid w:val="00B82F2A"/>
    <w:rsid w:val="00B83673"/>
    <w:rsid w:val="00B83AF5"/>
    <w:rsid w:val="00B86A6B"/>
    <w:rsid w:val="00B925C3"/>
    <w:rsid w:val="00B92E17"/>
    <w:rsid w:val="00BA26C3"/>
    <w:rsid w:val="00BA35EF"/>
    <w:rsid w:val="00BA3839"/>
    <w:rsid w:val="00BA62EC"/>
    <w:rsid w:val="00BB0B36"/>
    <w:rsid w:val="00BB11DA"/>
    <w:rsid w:val="00BB2635"/>
    <w:rsid w:val="00BB4000"/>
    <w:rsid w:val="00BB728B"/>
    <w:rsid w:val="00BB74D7"/>
    <w:rsid w:val="00BC40E5"/>
    <w:rsid w:val="00BC611D"/>
    <w:rsid w:val="00BD3E6B"/>
    <w:rsid w:val="00BD5F39"/>
    <w:rsid w:val="00BD7012"/>
    <w:rsid w:val="00BE0187"/>
    <w:rsid w:val="00BE01A3"/>
    <w:rsid w:val="00BE0711"/>
    <w:rsid w:val="00BE1588"/>
    <w:rsid w:val="00BE5E82"/>
    <w:rsid w:val="00BE790D"/>
    <w:rsid w:val="00BF0247"/>
    <w:rsid w:val="00BF09F3"/>
    <w:rsid w:val="00BF0C8E"/>
    <w:rsid w:val="00BF1C13"/>
    <w:rsid w:val="00BF1F63"/>
    <w:rsid w:val="00BF24EA"/>
    <w:rsid w:val="00BF2650"/>
    <w:rsid w:val="00BF34E5"/>
    <w:rsid w:val="00BF378D"/>
    <w:rsid w:val="00BF530A"/>
    <w:rsid w:val="00BF643D"/>
    <w:rsid w:val="00BF6624"/>
    <w:rsid w:val="00BF77A9"/>
    <w:rsid w:val="00C00057"/>
    <w:rsid w:val="00C005D3"/>
    <w:rsid w:val="00C00932"/>
    <w:rsid w:val="00C01ED7"/>
    <w:rsid w:val="00C020EC"/>
    <w:rsid w:val="00C02500"/>
    <w:rsid w:val="00C03392"/>
    <w:rsid w:val="00C04722"/>
    <w:rsid w:val="00C04A92"/>
    <w:rsid w:val="00C04E95"/>
    <w:rsid w:val="00C05711"/>
    <w:rsid w:val="00C06035"/>
    <w:rsid w:val="00C060DB"/>
    <w:rsid w:val="00C073D9"/>
    <w:rsid w:val="00C0780E"/>
    <w:rsid w:val="00C1041D"/>
    <w:rsid w:val="00C10681"/>
    <w:rsid w:val="00C116C1"/>
    <w:rsid w:val="00C11A18"/>
    <w:rsid w:val="00C12A70"/>
    <w:rsid w:val="00C12DC4"/>
    <w:rsid w:val="00C13408"/>
    <w:rsid w:val="00C13F65"/>
    <w:rsid w:val="00C153C2"/>
    <w:rsid w:val="00C15C26"/>
    <w:rsid w:val="00C17573"/>
    <w:rsid w:val="00C22018"/>
    <w:rsid w:val="00C23507"/>
    <w:rsid w:val="00C23C62"/>
    <w:rsid w:val="00C2421E"/>
    <w:rsid w:val="00C26133"/>
    <w:rsid w:val="00C27B07"/>
    <w:rsid w:val="00C3125E"/>
    <w:rsid w:val="00C33135"/>
    <w:rsid w:val="00C345A0"/>
    <w:rsid w:val="00C35E69"/>
    <w:rsid w:val="00C4003E"/>
    <w:rsid w:val="00C41C24"/>
    <w:rsid w:val="00C41C25"/>
    <w:rsid w:val="00C43A27"/>
    <w:rsid w:val="00C4516E"/>
    <w:rsid w:val="00C45299"/>
    <w:rsid w:val="00C474B5"/>
    <w:rsid w:val="00C47826"/>
    <w:rsid w:val="00C478A7"/>
    <w:rsid w:val="00C4798E"/>
    <w:rsid w:val="00C47E1E"/>
    <w:rsid w:val="00C50B14"/>
    <w:rsid w:val="00C50CAC"/>
    <w:rsid w:val="00C51663"/>
    <w:rsid w:val="00C519C5"/>
    <w:rsid w:val="00C520F3"/>
    <w:rsid w:val="00C53637"/>
    <w:rsid w:val="00C54A8B"/>
    <w:rsid w:val="00C55B2F"/>
    <w:rsid w:val="00C55B78"/>
    <w:rsid w:val="00C55FD6"/>
    <w:rsid w:val="00C576F2"/>
    <w:rsid w:val="00C5770A"/>
    <w:rsid w:val="00C57A93"/>
    <w:rsid w:val="00C62539"/>
    <w:rsid w:val="00C62F84"/>
    <w:rsid w:val="00C62FE6"/>
    <w:rsid w:val="00C63A01"/>
    <w:rsid w:val="00C64E9B"/>
    <w:rsid w:val="00C65376"/>
    <w:rsid w:val="00C65968"/>
    <w:rsid w:val="00C660A2"/>
    <w:rsid w:val="00C661B9"/>
    <w:rsid w:val="00C66F7E"/>
    <w:rsid w:val="00C67E82"/>
    <w:rsid w:val="00C701D5"/>
    <w:rsid w:val="00C7133D"/>
    <w:rsid w:val="00C7138A"/>
    <w:rsid w:val="00C7195A"/>
    <w:rsid w:val="00C72F0F"/>
    <w:rsid w:val="00C74928"/>
    <w:rsid w:val="00C75794"/>
    <w:rsid w:val="00C75E7C"/>
    <w:rsid w:val="00C7770B"/>
    <w:rsid w:val="00C77C90"/>
    <w:rsid w:val="00C80C03"/>
    <w:rsid w:val="00C81F71"/>
    <w:rsid w:val="00C82AC8"/>
    <w:rsid w:val="00C85389"/>
    <w:rsid w:val="00C85865"/>
    <w:rsid w:val="00C86577"/>
    <w:rsid w:val="00C86779"/>
    <w:rsid w:val="00C868C8"/>
    <w:rsid w:val="00C87B0E"/>
    <w:rsid w:val="00C904A8"/>
    <w:rsid w:val="00C96E10"/>
    <w:rsid w:val="00CA0B75"/>
    <w:rsid w:val="00CA13EE"/>
    <w:rsid w:val="00CA336D"/>
    <w:rsid w:val="00CA6A3D"/>
    <w:rsid w:val="00CA7C38"/>
    <w:rsid w:val="00CB28CC"/>
    <w:rsid w:val="00CB3180"/>
    <w:rsid w:val="00CB3E19"/>
    <w:rsid w:val="00CB49A1"/>
    <w:rsid w:val="00CB534B"/>
    <w:rsid w:val="00CB61FB"/>
    <w:rsid w:val="00CB65B6"/>
    <w:rsid w:val="00CC0504"/>
    <w:rsid w:val="00CC07E8"/>
    <w:rsid w:val="00CC4727"/>
    <w:rsid w:val="00CC4C84"/>
    <w:rsid w:val="00CC5139"/>
    <w:rsid w:val="00CC6926"/>
    <w:rsid w:val="00CD1505"/>
    <w:rsid w:val="00CD1F8F"/>
    <w:rsid w:val="00CD402D"/>
    <w:rsid w:val="00CD455C"/>
    <w:rsid w:val="00CD4AB4"/>
    <w:rsid w:val="00CD4FF6"/>
    <w:rsid w:val="00CD5DF0"/>
    <w:rsid w:val="00CE013B"/>
    <w:rsid w:val="00CE236C"/>
    <w:rsid w:val="00CE29EF"/>
    <w:rsid w:val="00CE2AF0"/>
    <w:rsid w:val="00CE2DCE"/>
    <w:rsid w:val="00CE5998"/>
    <w:rsid w:val="00CF1A35"/>
    <w:rsid w:val="00CF2AC0"/>
    <w:rsid w:val="00CF2E04"/>
    <w:rsid w:val="00CF3AB5"/>
    <w:rsid w:val="00CF5039"/>
    <w:rsid w:val="00CF5A34"/>
    <w:rsid w:val="00CF60E4"/>
    <w:rsid w:val="00D00AD8"/>
    <w:rsid w:val="00D00BF9"/>
    <w:rsid w:val="00D038A0"/>
    <w:rsid w:val="00D043A4"/>
    <w:rsid w:val="00D05F2F"/>
    <w:rsid w:val="00D069FA"/>
    <w:rsid w:val="00D07A1F"/>
    <w:rsid w:val="00D109CE"/>
    <w:rsid w:val="00D115C4"/>
    <w:rsid w:val="00D11A74"/>
    <w:rsid w:val="00D13D24"/>
    <w:rsid w:val="00D148DE"/>
    <w:rsid w:val="00D15D3B"/>
    <w:rsid w:val="00D16010"/>
    <w:rsid w:val="00D162D6"/>
    <w:rsid w:val="00D176B9"/>
    <w:rsid w:val="00D20285"/>
    <w:rsid w:val="00D20972"/>
    <w:rsid w:val="00D20C56"/>
    <w:rsid w:val="00D22C86"/>
    <w:rsid w:val="00D25806"/>
    <w:rsid w:val="00D262D3"/>
    <w:rsid w:val="00D26BC9"/>
    <w:rsid w:val="00D3392E"/>
    <w:rsid w:val="00D3718C"/>
    <w:rsid w:val="00D37FB2"/>
    <w:rsid w:val="00D40287"/>
    <w:rsid w:val="00D403E1"/>
    <w:rsid w:val="00D4421E"/>
    <w:rsid w:val="00D44CA8"/>
    <w:rsid w:val="00D44EC6"/>
    <w:rsid w:val="00D45A4D"/>
    <w:rsid w:val="00D47D78"/>
    <w:rsid w:val="00D51F95"/>
    <w:rsid w:val="00D554B4"/>
    <w:rsid w:val="00D55933"/>
    <w:rsid w:val="00D567DA"/>
    <w:rsid w:val="00D5750E"/>
    <w:rsid w:val="00D60868"/>
    <w:rsid w:val="00D610C2"/>
    <w:rsid w:val="00D62B59"/>
    <w:rsid w:val="00D66D7D"/>
    <w:rsid w:val="00D6776E"/>
    <w:rsid w:val="00D73927"/>
    <w:rsid w:val="00D739F9"/>
    <w:rsid w:val="00D73A46"/>
    <w:rsid w:val="00D8089A"/>
    <w:rsid w:val="00D80B4A"/>
    <w:rsid w:val="00D82654"/>
    <w:rsid w:val="00D82E93"/>
    <w:rsid w:val="00D83408"/>
    <w:rsid w:val="00D83895"/>
    <w:rsid w:val="00D848C2"/>
    <w:rsid w:val="00D87BFE"/>
    <w:rsid w:val="00D91631"/>
    <w:rsid w:val="00D91FE0"/>
    <w:rsid w:val="00D9339E"/>
    <w:rsid w:val="00D93DE9"/>
    <w:rsid w:val="00D95397"/>
    <w:rsid w:val="00D95F55"/>
    <w:rsid w:val="00D95FAA"/>
    <w:rsid w:val="00D960C7"/>
    <w:rsid w:val="00D975C3"/>
    <w:rsid w:val="00DA0FD3"/>
    <w:rsid w:val="00DA1C21"/>
    <w:rsid w:val="00DA1C4E"/>
    <w:rsid w:val="00DA27CC"/>
    <w:rsid w:val="00DA2893"/>
    <w:rsid w:val="00DA2ADB"/>
    <w:rsid w:val="00DA5236"/>
    <w:rsid w:val="00DA523F"/>
    <w:rsid w:val="00DA5E85"/>
    <w:rsid w:val="00DA657F"/>
    <w:rsid w:val="00DA73AC"/>
    <w:rsid w:val="00DA7870"/>
    <w:rsid w:val="00DB0995"/>
    <w:rsid w:val="00DB181B"/>
    <w:rsid w:val="00DB1851"/>
    <w:rsid w:val="00DB1B0C"/>
    <w:rsid w:val="00DB2501"/>
    <w:rsid w:val="00DB3392"/>
    <w:rsid w:val="00DB3F80"/>
    <w:rsid w:val="00DB464B"/>
    <w:rsid w:val="00DB7501"/>
    <w:rsid w:val="00DB7A80"/>
    <w:rsid w:val="00DC2A7D"/>
    <w:rsid w:val="00DC319C"/>
    <w:rsid w:val="00DC35BF"/>
    <w:rsid w:val="00DC6BDC"/>
    <w:rsid w:val="00DC7D3D"/>
    <w:rsid w:val="00DD35C3"/>
    <w:rsid w:val="00DD4DE5"/>
    <w:rsid w:val="00DD58C5"/>
    <w:rsid w:val="00DD5B02"/>
    <w:rsid w:val="00DD665A"/>
    <w:rsid w:val="00DD7A4A"/>
    <w:rsid w:val="00DE1431"/>
    <w:rsid w:val="00DE23F5"/>
    <w:rsid w:val="00DE37AA"/>
    <w:rsid w:val="00DE47F9"/>
    <w:rsid w:val="00DE4969"/>
    <w:rsid w:val="00DE7D71"/>
    <w:rsid w:val="00DF083F"/>
    <w:rsid w:val="00DF0AD4"/>
    <w:rsid w:val="00DF22BB"/>
    <w:rsid w:val="00DF3771"/>
    <w:rsid w:val="00DF41BF"/>
    <w:rsid w:val="00DF468A"/>
    <w:rsid w:val="00DF4974"/>
    <w:rsid w:val="00DF6317"/>
    <w:rsid w:val="00E03072"/>
    <w:rsid w:val="00E03148"/>
    <w:rsid w:val="00E03B32"/>
    <w:rsid w:val="00E04023"/>
    <w:rsid w:val="00E04149"/>
    <w:rsid w:val="00E0684E"/>
    <w:rsid w:val="00E06F2A"/>
    <w:rsid w:val="00E1180D"/>
    <w:rsid w:val="00E11E03"/>
    <w:rsid w:val="00E1249B"/>
    <w:rsid w:val="00E145AD"/>
    <w:rsid w:val="00E14BDD"/>
    <w:rsid w:val="00E14D25"/>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4"/>
    <w:rsid w:val="00E37EAC"/>
    <w:rsid w:val="00E41254"/>
    <w:rsid w:val="00E41762"/>
    <w:rsid w:val="00E41DBF"/>
    <w:rsid w:val="00E42088"/>
    <w:rsid w:val="00E4281E"/>
    <w:rsid w:val="00E4455D"/>
    <w:rsid w:val="00E449B7"/>
    <w:rsid w:val="00E45057"/>
    <w:rsid w:val="00E45582"/>
    <w:rsid w:val="00E45718"/>
    <w:rsid w:val="00E467CD"/>
    <w:rsid w:val="00E46E24"/>
    <w:rsid w:val="00E5045F"/>
    <w:rsid w:val="00E50707"/>
    <w:rsid w:val="00E507F0"/>
    <w:rsid w:val="00E5092A"/>
    <w:rsid w:val="00E50C79"/>
    <w:rsid w:val="00E527B1"/>
    <w:rsid w:val="00E52F01"/>
    <w:rsid w:val="00E53D0B"/>
    <w:rsid w:val="00E54067"/>
    <w:rsid w:val="00E543E8"/>
    <w:rsid w:val="00E54E0D"/>
    <w:rsid w:val="00E5591F"/>
    <w:rsid w:val="00E55C6A"/>
    <w:rsid w:val="00E56020"/>
    <w:rsid w:val="00E5645E"/>
    <w:rsid w:val="00E5718E"/>
    <w:rsid w:val="00E575C1"/>
    <w:rsid w:val="00E57F43"/>
    <w:rsid w:val="00E601AF"/>
    <w:rsid w:val="00E605B7"/>
    <w:rsid w:val="00E606A5"/>
    <w:rsid w:val="00E60B18"/>
    <w:rsid w:val="00E60FC0"/>
    <w:rsid w:val="00E6103A"/>
    <w:rsid w:val="00E61B7B"/>
    <w:rsid w:val="00E61D2F"/>
    <w:rsid w:val="00E61F95"/>
    <w:rsid w:val="00E65111"/>
    <w:rsid w:val="00E652ED"/>
    <w:rsid w:val="00E674F2"/>
    <w:rsid w:val="00E6786F"/>
    <w:rsid w:val="00E67CE4"/>
    <w:rsid w:val="00E67EF7"/>
    <w:rsid w:val="00E724D7"/>
    <w:rsid w:val="00E7384A"/>
    <w:rsid w:val="00E74F45"/>
    <w:rsid w:val="00E758CD"/>
    <w:rsid w:val="00E764E3"/>
    <w:rsid w:val="00E76F76"/>
    <w:rsid w:val="00E81585"/>
    <w:rsid w:val="00E82F3A"/>
    <w:rsid w:val="00E83B17"/>
    <w:rsid w:val="00E84665"/>
    <w:rsid w:val="00E93132"/>
    <w:rsid w:val="00E94D90"/>
    <w:rsid w:val="00E94ECB"/>
    <w:rsid w:val="00E95509"/>
    <w:rsid w:val="00EA17AF"/>
    <w:rsid w:val="00EA20D6"/>
    <w:rsid w:val="00EA37C8"/>
    <w:rsid w:val="00EA54A9"/>
    <w:rsid w:val="00EA5A2C"/>
    <w:rsid w:val="00EA5A93"/>
    <w:rsid w:val="00EA5C93"/>
    <w:rsid w:val="00EA61BE"/>
    <w:rsid w:val="00EA7538"/>
    <w:rsid w:val="00EB0455"/>
    <w:rsid w:val="00EB0709"/>
    <w:rsid w:val="00EB4485"/>
    <w:rsid w:val="00EB58C4"/>
    <w:rsid w:val="00EB5F7D"/>
    <w:rsid w:val="00EB6A80"/>
    <w:rsid w:val="00EB7086"/>
    <w:rsid w:val="00EB7AD5"/>
    <w:rsid w:val="00EB7E79"/>
    <w:rsid w:val="00EC0C97"/>
    <w:rsid w:val="00EC27F7"/>
    <w:rsid w:val="00EC2CA9"/>
    <w:rsid w:val="00EC333B"/>
    <w:rsid w:val="00EC76B1"/>
    <w:rsid w:val="00EC7AC2"/>
    <w:rsid w:val="00ED074A"/>
    <w:rsid w:val="00ED1019"/>
    <w:rsid w:val="00ED1068"/>
    <w:rsid w:val="00ED1936"/>
    <w:rsid w:val="00ED2D3A"/>
    <w:rsid w:val="00ED63ED"/>
    <w:rsid w:val="00ED6B8F"/>
    <w:rsid w:val="00EE341B"/>
    <w:rsid w:val="00EE5CE8"/>
    <w:rsid w:val="00EE6712"/>
    <w:rsid w:val="00EE6CDC"/>
    <w:rsid w:val="00EE72C6"/>
    <w:rsid w:val="00EF1010"/>
    <w:rsid w:val="00EF407F"/>
    <w:rsid w:val="00EF42EB"/>
    <w:rsid w:val="00EF6771"/>
    <w:rsid w:val="00F002AC"/>
    <w:rsid w:val="00F00E8B"/>
    <w:rsid w:val="00F025E8"/>
    <w:rsid w:val="00F026BB"/>
    <w:rsid w:val="00F05FA3"/>
    <w:rsid w:val="00F10B1C"/>
    <w:rsid w:val="00F112A7"/>
    <w:rsid w:val="00F1137D"/>
    <w:rsid w:val="00F122E7"/>
    <w:rsid w:val="00F12687"/>
    <w:rsid w:val="00F12CA1"/>
    <w:rsid w:val="00F13DAB"/>
    <w:rsid w:val="00F158F1"/>
    <w:rsid w:val="00F16498"/>
    <w:rsid w:val="00F176B1"/>
    <w:rsid w:val="00F21E2B"/>
    <w:rsid w:val="00F264F1"/>
    <w:rsid w:val="00F26ADE"/>
    <w:rsid w:val="00F26B2A"/>
    <w:rsid w:val="00F3559D"/>
    <w:rsid w:val="00F356F2"/>
    <w:rsid w:val="00F37BCD"/>
    <w:rsid w:val="00F40D33"/>
    <w:rsid w:val="00F41B2A"/>
    <w:rsid w:val="00F43948"/>
    <w:rsid w:val="00F44C12"/>
    <w:rsid w:val="00F44D58"/>
    <w:rsid w:val="00F4715D"/>
    <w:rsid w:val="00F47953"/>
    <w:rsid w:val="00F51AF4"/>
    <w:rsid w:val="00F5389E"/>
    <w:rsid w:val="00F538AC"/>
    <w:rsid w:val="00F56792"/>
    <w:rsid w:val="00F57D09"/>
    <w:rsid w:val="00F61373"/>
    <w:rsid w:val="00F6158D"/>
    <w:rsid w:val="00F617BB"/>
    <w:rsid w:val="00F649B6"/>
    <w:rsid w:val="00F6615F"/>
    <w:rsid w:val="00F66D72"/>
    <w:rsid w:val="00F67462"/>
    <w:rsid w:val="00F722E6"/>
    <w:rsid w:val="00F72D60"/>
    <w:rsid w:val="00F75B21"/>
    <w:rsid w:val="00F761C5"/>
    <w:rsid w:val="00F77648"/>
    <w:rsid w:val="00F80130"/>
    <w:rsid w:val="00F8179C"/>
    <w:rsid w:val="00F81B92"/>
    <w:rsid w:val="00F82D5A"/>
    <w:rsid w:val="00F85B1F"/>
    <w:rsid w:val="00F86428"/>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343A"/>
    <w:rsid w:val="00FA40A9"/>
    <w:rsid w:val="00FB1535"/>
    <w:rsid w:val="00FB35B6"/>
    <w:rsid w:val="00FB4643"/>
    <w:rsid w:val="00FB7498"/>
    <w:rsid w:val="00FB7FB4"/>
    <w:rsid w:val="00FC1718"/>
    <w:rsid w:val="00FC1A75"/>
    <w:rsid w:val="00FC3897"/>
    <w:rsid w:val="00FC52FE"/>
    <w:rsid w:val="00FC5F58"/>
    <w:rsid w:val="00FC6ABC"/>
    <w:rsid w:val="00FC7D13"/>
    <w:rsid w:val="00FD1F9E"/>
    <w:rsid w:val="00FD2005"/>
    <w:rsid w:val="00FD5E76"/>
    <w:rsid w:val="00FD7C85"/>
    <w:rsid w:val="00FE3E3A"/>
    <w:rsid w:val="00FE41D8"/>
    <w:rsid w:val="00FE4B6A"/>
    <w:rsid w:val="00FE6429"/>
    <w:rsid w:val="00FE7373"/>
    <w:rsid w:val="00FE7FFD"/>
    <w:rsid w:val="00FF1DCE"/>
    <w:rsid w:val="00FF2A7B"/>
    <w:rsid w:val="00FF3B92"/>
    <w:rsid w:val="00FF3FC3"/>
    <w:rsid w:val="00FF41B4"/>
    <w:rsid w:val="00FF43AE"/>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40" w:line="30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6FB1"/>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573EE1"/>
    <w:pPr>
      <w:tabs>
        <w:tab w:val="right" w:leader="dot" w:pos="8656"/>
      </w:tabs>
      <w:spacing w:after="100"/>
      <w:ind w:left="-284"/>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767488"/>
    <w:pPr>
      <w:tabs>
        <w:tab w:val="right" w:leader="dot" w:pos="8656"/>
      </w:tabs>
      <w:spacing w:after="100"/>
      <w:ind w:left="220"/>
    </w:pPr>
  </w:style>
  <w:style w:type="paragraph" w:customStyle="1" w:styleId="references">
    <w:name w:val="references"/>
    <w:rsid w:val="0060342C"/>
    <w:pPr>
      <w:numPr>
        <w:numId w:val="1"/>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4C5A94"/>
    <w:pPr>
      <w:tabs>
        <w:tab w:val="right" w:leader="dot" w:pos="8647"/>
      </w:tabs>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jpg"/><Relationship Id="rId21" Type="http://schemas.openxmlformats.org/officeDocument/2006/relationships/image" Target="media/image11.jp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0.PNG"/><Relationship Id="rId68" Type="http://schemas.openxmlformats.org/officeDocument/2006/relationships/hyperlink" Target="https://www.beckhoff.com/english.asp?twincat/twincat-3.htm" TargetMode="External"/><Relationship Id="rId84" Type="http://schemas.openxmlformats.org/officeDocument/2006/relationships/image" Target="media/image68.png"/><Relationship Id="rId89" Type="http://schemas.openxmlformats.org/officeDocument/2006/relationships/image" Target="media/image73.PNG"/><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6.jpeg"/><Relationship Id="rId2" Type="http://schemas.openxmlformats.org/officeDocument/2006/relationships/numbering" Target="numbering.xml"/><Relationship Id="rId16" Type="http://schemas.openxmlformats.org/officeDocument/2006/relationships/image" Target="media/image6.jpg"/><Relationship Id="rId29" Type="http://schemas.openxmlformats.org/officeDocument/2006/relationships/image" Target="media/image19.PNG"/><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6.PNG"/><Relationship Id="rId66" Type="http://schemas.openxmlformats.org/officeDocument/2006/relationships/image" Target="media/image52.png"/><Relationship Id="rId74" Type="http://schemas.openxmlformats.org/officeDocument/2006/relationships/image" Target="media/image58.PNG"/><Relationship Id="rId79" Type="http://schemas.openxmlformats.org/officeDocument/2006/relationships/image" Target="media/image63.png"/><Relationship Id="rId87" Type="http://schemas.openxmlformats.org/officeDocument/2006/relationships/image" Target="media/image71.PNG"/><Relationship Id="rId102" Type="http://schemas.openxmlformats.org/officeDocument/2006/relationships/image" Target="media/image86.PNG"/><Relationship Id="rId5" Type="http://schemas.openxmlformats.org/officeDocument/2006/relationships/webSettings" Target="webSettings.xml"/><Relationship Id="rId61" Type="http://schemas.openxmlformats.org/officeDocument/2006/relationships/hyperlink" Target="https://proto.io/" TargetMode="External"/><Relationship Id="rId82" Type="http://schemas.openxmlformats.org/officeDocument/2006/relationships/image" Target="media/image66.PNG"/><Relationship Id="rId90" Type="http://schemas.openxmlformats.org/officeDocument/2006/relationships/image" Target="media/image74.jpeg"/><Relationship Id="rId95" Type="http://schemas.openxmlformats.org/officeDocument/2006/relationships/image" Target="media/image79.jpeg"/><Relationship Id="rId19" Type="http://schemas.openxmlformats.org/officeDocument/2006/relationships/image" Target="media/image9.png"/><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1.PNG"/><Relationship Id="rId69" Type="http://schemas.openxmlformats.org/officeDocument/2006/relationships/image" Target="media/image53.PNG"/><Relationship Id="rId77" Type="http://schemas.openxmlformats.org/officeDocument/2006/relationships/image" Target="media/image61.PNG"/><Relationship Id="rId100" Type="http://schemas.openxmlformats.org/officeDocument/2006/relationships/image" Target="media/image84.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56.png"/><Relationship Id="rId80" Type="http://schemas.openxmlformats.org/officeDocument/2006/relationships/image" Target="media/image64.png"/><Relationship Id="rId85" Type="http://schemas.openxmlformats.org/officeDocument/2006/relationships/image" Target="media/image69.png"/><Relationship Id="rId93" Type="http://schemas.openxmlformats.org/officeDocument/2006/relationships/image" Target="media/image77.jpeg"/><Relationship Id="rId98" Type="http://schemas.openxmlformats.org/officeDocument/2006/relationships/image" Target="media/image82.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hyperlink" Target="https://markforged.com" TargetMode="External"/><Relationship Id="rId46" Type="http://schemas.openxmlformats.org/officeDocument/2006/relationships/image" Target="media/image35.PNG"/><Relationship Id="rId59" Type="http://schemas.openxmlformats.org/officeDocument/2006/relationships/image" Target="media/image47.PNG"/><Relationship Id="rId67" Type="http://schemas.openxmlformats.org/officeDocument/2006/relationships/hyperlink" Target="https://www.beckhoff.com/" TargetMode="External"/><Relationship Id="rId103" Type="http://schemas.openxmlformats.org/officeDocument/2006/relationships/fontTable" Target="fontTable.xml"/><Relationship Id="rId20" Type="http://schemas.openxmlformats.org/officeDocument/2006/relationships/image" Target="media/image10.jpe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49.PNG"/><Relationship Id="rId70" Type="http://schemas.openxmlformats.org/officeDocument/2006/relationships/image" Target="media/image54.PNG"/><Relationship Id="rId75" Type="http://schemas.openxmlformats.org/officeDocument/2006/relationships/image" Target="media/image59.PNG"/><Relationship Id="rId83" Type="http://schemas.openxmlformats.org/officeDocument/2006/relationships/image" Target="media/image67.png"/><Relationship Id="rId88" Type="http://schemas.openxmlformats.org/officeDocument/2006/relationships/image" Target="media/image72.PNG"/><Relationship Id="rId91" Type="http://schemas.openxmlformats.org/officeDocument/2006/relationships/image" Target="media/image75.jpeg"/><Relationship Id="rId96" Type="http://schemas.openxmlformats.org/officeDocument/2006/relationships/image" Target="media/image8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jpg"/><Relationship Id="rId36" Type="http://schemas.openxmlformats.org/officeDocument/2006/relationships/image" Target="media/image26.PNG"/><Relationship Id="rId49" Type="http://schemas.openxmlformats.org/officeDocument/2006/relationships/image" Target="media/image38.jpeg"/><Relationship Id="rId57" Type="http://schemas.openxmlformats.org/officeDocument/2006/relationships/hyperlink" Target="https://moqups.com/" TargetMode="External"/><Relationship Id="rId10" Type="http://schemas.openxmlformats.org/officeDocument/2006/relationships/header" Target="header1.xml"/><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8.PNG"/><Relationship Id="rId65" Type="http://schemas.openxmlformats.org/officeDocument/2006/relationships/hyperlink" Target="https://codepen.io/" TargetMode="External"/><Relationship Id="rId73" Type="http://schemas.openxmlformats.org/officeDocument/2006/relationships/image" Target="media/image57.PNG"/><Relationship Id="rId78" Type="http://schemas.openxmlformats.org/officeDocument/2006/relationships/image" Target="media/image62.PNG"/><Relationship Id="rId81" Type="http://schemas.openxmlformats.org/officeDocument/2006/relationships/image" Target="media/image65.png"/><Relationship Id="rId86" Type="http://schemas.openxmlformats.org/officeDocument/2006/relationships/image" Target="media/image70.png"/><Relationship Id="rId94" Type="http://schemas.openxmlformats.org/officeDocument/2006/relationships/image" Target="media/image78.jpeg"/><Relationship Id="rId99" Type="http://schemas.openxmlformats.org/officeDocument/2006/relationships/image" Target="media/image83.PNG"/><Relationship Id="rId101" Type="http://schemas.openxmlformats.org/officeDocument/2006/relationships/image" Target="media/image85.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jpg"/><Relationship Id="rId18" Type="http://schemas.openxmlformats.org/officeDocument/2006/relationships/image" Target="media/image8.jpg"/><Relationship Id="rId39" Type="http://schemas.openxmlformats.org/officeDocument/2006/relationships/image" Target="media/image28.PNG"/><Relationship Id="rId34" Type="http://schemas.openxmlformats.org/officeDocument/2006/relationships/image" Target="media/image24.PNG"/><Relationship Id="rId50" Type="http://schemas.openxmlformats.org/officeDocument/2006/relationships/image" Target="media/image39.jpeg"/><Relationship Id="rId55" Type="http://schemas.openxmlformats.org/officeDocument/2006/relationships/image" Target="media/image44.PNG"/><Relationship Id="rId76" Type="http://schemas.openxmlformats.org/officeDocument/2006/relationships/image" Target="media/image60.PNG"/><Relationship Id="rId97" Type="http://schemas.openxmlformats.org/officeDocument/2006/relationships/image" Target="media/image81.PNG"/><Relationship Id="rId10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8568E7-A95D-4649-8ABE-324B031D2D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66</TotalTime>
  <Pages>121</Pages>
  <Words>34248</Words>
  <Characters>184940</Characters>
  <Application>Microsoft Office Word</Application>
  <DocSecurity>0</DocSecurity>
  <Lines>1541</Lines>
  <Paragraphs>43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218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625</cp:revision>
  <cp:lastPrinted>2017-07-19T16:16:00Z</cp:lastPrinted>
  <dcterms:created xsi:type="dcterms:W3CDTF">2017-05-24T15:07:00Z</dcterms:created>
  <dcterms:modified xsi:type="dcterms:W3CDTF">2018-03-15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